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10C6" w:rsidRDefault="005510C6" w:rsidP="005510C6">
      <w:pPr>
        <w:spacing w:after="0" w:line="391" w:lineRule="auto"/>
        <w:ind w:left="2141" w:hanging="1995"/>
        <w:rPr>
          <w:b/>
          <w:sz w:val="26"/>
        </w:rPr>
      </w:pPr>
      <w:r>
        <w:rPr>
          <w:b/>
          <w:sz w:val="26"/>
        </w:rPr>
        <w:t xml:space="preserve">Universidad Tecnológica de La Habana “José Antonio Echeverría” Facultad de Ingeniería Informática </w:t>
      </w:r>
    </w:p>
    <w:p w:rsidR="00BC1B7F" w:rsidRPr="00BC0D16" w:rsidRDefault="00BC1B7F" w:rsidP="001B6C87">
      <w:pPr>
        <w:jc w:val="center"/>
        <w:rPr>
          <w:rFonts w:cs="Arial"/>
        </w:rPr>
      </w:pPr>
      <w:r w:rsidRPr="00BC0D16">
        <w:rPr>
          <w:rFonts w:cs="Arial"/>
          <w:noProof/>
          <w:color w:val="000000" w:themeColor="text1"/>
          <w:szCs w:val="24"/>
          <w:lang w:eastAsia="es-ES"/>
        </w:rPr>
        <w:drawing>
          <wp:inline distT="0" distB="0" distL="0" distR="0" wp14:anchorId="07EC9491" wp14:editId="1A0C2A5D">
            <wp:extent cx="1767840" cy="1962785"/>
            <wp:effectExtent l="0" t="0" r="3810" b="0"/>
            <wp:docPr id="1" name="Imagen 1" descr="sin-genrico-cuadr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enrico-cuadrado"/>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1767840" cy="1962785"/>
                    </a:xfrm>
                    <a:prstGeom prst="rect">
                      <a:avLst/>
                    </a:prstGeom>
                    <a:noFill/>
                    <a:ln>
                      <a:noFill/>
                    </a:ln>
                  </pic:spPr>
                </pic:pic>
              </a:graphicData>
            </a:graphic>
          </wp:inline>
        </w:drawing>
      </w:r>
    </w:p>
    <w:p w:rsidR="001B596D" w:rsidRDefault="001B596D" w:rsidP="005510C6">
      <w:pPr>
        <w:spacing w:after="122"/>
        <w:ind w:right="4"/>
        <w:jc w:val="center"/>
        <w:rPr>
          <w:rFonts w:cs="Arial"/>
          <w:b/>
          <w:sz w:val="36"/>
          <w:szCs w:val="44"/>
        </w:rPr>
      </w:pPr>
      <w:r w:rsidRPr="001B596D">
        <w:rPr>
          <w:rFonts w:cs="Arial"/>
          <w:b/>
          <w:sz w:val="36"/>
          <w:szCs w:val="44"/>
        </w:rPr>
        <w:t>Desarrollo de capacidades habilitantes para la adopción de industria 4.0 en los niveles de la</w:t>
      </w:r>
      <w:r>
        <w:rPr>
          <w:rFonts w:cs="Arial"/>
          <w:b/>
          <w:sz w:val="36"/>
          <w:szCs w:val="44"/>
        </w:rPr>
        <w:t>s</w:t>
      </w:r>
      <w:r w:rsidRPr="001B596D">
        <w:rPr>
          <w:rFonts w:cs="Arial"/>
          <w:b/>
          <w:sz w:val="36"/>
          <w:szCs w:val="44"/>
        </w:rPr>
        <w:t xml:space="preserve"> soluciones digitales gerenciales </w:t>
      </w:r>
    </w:p>
    <w:p w:rsidR="005510C6" w:rsidRDefault="00AF4CD9" w:rsidP="005510C6">
      <w:pPr>
        <w:spacing w:after="122"/>
        <w:ind w:right="4"/>
        <w:jc w:val="center"/>
      </w:pPr>
      <w:r>
        <w:rPr>
          <w:i/>
          <w:sz w:val="28"/>
        </w:rPr>
        <w:t>&lt;</w:t>
      </w:r>
      <w:r w:rsidR="005510C6">
        <w:rPr>
          <w:i/>
          <w:sz w:val="28"/>
        </w:rPr>
        <w:t>Informe de la Práctica Profesional 1</w:t>
      </w:r>
      <w:r>
        <w:rPr>
          <w:i/>
          <w:sz w:val="28"/>
        </w:rPr>
        <w:t>&gt;</w:t>
      </w:r>
    </w:p>
    <w:p w:rsidR="00BC1B7F" w:rsidRDefault="00BC1B7F" w:rsidP="00BC1B7F">
      <w:pPr>
        <w:rPr>
          <w:rFonts w:cs="Arial"/>
          <w:sz w:val="28"/>
        </w:rPr>
      </w:pPr>
    </w:p>
    <w:p w:rsidR="00BC1B7F" w:rsidRPr="00BC0D16" w:rsidRDefault="00BC1B7F" w:rsidP="00BC1B7F">
      <w:pPr>
        <w:rPr>
          <w:rFonts w:cs="Arial"/>
        </w:rPr>
      </w:pPr>
    </w:p>
    <w:p w:rsidR="00BC1B7F" w:rsidRDefault="00BC1B7F" w:rsidP="00BC1B7F">
      <w:pPr>
        <w:rPr>
          <w:rFonts w:cs="Arial"/>
          <w:b/>
          <w:sz w:val="28"/>
        </w:rPr>
      </w:pPr>
      <w:r w:rsidRPr="001F583A">
        <w:rPr>
          <w:rFonts w:cs="Arial"/>
          <w:b/>
          <w:sz w:val="28"/>
        </w:rPr>
        <w:t>Autores:</w:t>
      </w:r>
    </w:p>
    <w:p w:rsidR="005219FA" w:rsidRDefault="005219FA" w:rsidP="00BC1B7F">
      <w:pPr>
        <w:rPr>
          <w:rFonts w:cs="Arial"/>
          <w:sz w:val="28"/>
        </w:rPr>
      </w:pPr>
      <w:r>
        <w:rPr>
          <w:rFonts w:cs="Arial"/>
          <w:sz w:val="28"/>
        </w:rPr>
        <w:t xml:space="preserve">Lilian Rosa </w:t>
      </w:r>
      <w:r w:rsidR="005510C6">
        <w:rPr>
          <w:rFonts w:cs="Arial"/>
          <w:sz w:val="28"/>
        </w:rPr>
        <w:t>Rojas Rodríguez -</w:t>
      </w:r>
      <w:r>
        <w:rPr>
          <w:rFonts w:cs="Arial"/>
          <w:sz w:val="28"/>
        </w:rPr>
        <w:t xml:space="preserve"> </w:t>
      </w:r>
      <w:hyperlink r:id="rId9" w:history="1">
        <w:r w:rsidR="00AF4CD9" w:rsidRPr="00E50168">
          <w:rPr>
            <w:rStyle w:val="Hipervnculo"/>
            <w:rFonts w:cs="Arial"/>
            <w:sz w:val="28"/>
          </w:rPr>
          <w:t>lrojas@ceis.cujae.edu.cu</w:t>
        </w:r>
      </w:hyperlink>
    </w:p>
    <w:p w:rsidR="00BC1B7F" w:rsidRDefault="00BC1B7F" w:rsidP="00BC1B7F">
      <w:pPr>
        <w:rPr>
          <w:rFonts w:cs="Arial"/>
          <w:sz w:val="28"/>
        </w:rPr>
      </w:pPr>
      <w:r w:rsidRPr="000B6F53">
        <w:rPr>
          <w:rFonts w:cs="Arial"/>
          <w:sz w:val="28"/>
        </w:rPr>
        <w:t>Eduardo Alejandro González Martell</w:t>
      </w:r>
      <w:r w:rsidR="005510C6">
        <w:rPr>
          <w:rFonts w:cs="Arial"/>
          <w:sz w:val="28"/>
        </w:rPr>
        <w:t xml:space="preserve"> -</w:t>
      </w:r>
      <w:r w:rsidR="005219FA">
        <w:rPr>
          <w:rFonts w:cs="Arial"/>
          <w:sz w:val="28"/>
        </w:rPr>
        <w:t xml:space="preserve"> </w:t>
      </w:r>
      <w:hyperlink r:id="rId10" w:history="1">
        <w:r w:rsidR="00AF4CD9" w:rsidRPr="00E50168">
          <w:rPr>
            <w:rStyle w:val="Hipervnculo"/>
            <w:rFonts w:cs="Arial"/>
            <w:sz w:val="28"/>
          </w:rPr>
          <w:t>egonzalez@ceis.cujae.edu.cu</w:t>
        </w:r>
      </w:hyperlink>
    </w:p>
    <w:p w:rsidR="00AF4CD9" w:rsidRPr="000B6F53" w:rsidRDefault="00AF4CD9" w:rsidP="00BC1B7F">
      <w:pPr>
        <w:rPr>
          <w:rFonts w:cs="Arial"/>
          <w:sz w:val="28"/>
        </w:rPr>
      </w:pPr>
    </w:p>
    <w:p w:rsidR="005510C6" w:rsidRPr="001F583A" w:rsidRDefault="00BC1B7F" w:rsidP="00BC1B7F">
      <w:pPr>
        <w:rPr>
          <w:rFonts w:cs="Arial"/>
          <w:b/>
          <w:sz w:val="28"/>
        </w:rPr>
      </w:pPr>
      <w:r w:rsidRPr="001F583A">
        <w:rPr>
          <w:rFonts w:cs="Arial"/>
          <w:b/>
          <w:sz w:val="28"/>
        </w:rPr>
        <w:t>Tuto</w:t>
      </w:r>
      <w:r w:rsidR="005510C6">
        <w:rPr>
          <w:rFonts w:cs="Arial"/>
          <w:b/>
          <w:sz w:val="28"/>
        </w:rPr>
        <w:t>res</w:t>
      </w:r>
      <w:r w:rsidRPr="001F583A">
        <w:rPr>
          <w:rFonts w:cs="Arial"/>
          <w:b/>
          <w:sz w:val="28"/>
        </w:rPr>
        <w:t>:</w:t>
      </w:r>
    </w:p>
    <w:p w:rsidR="00BC1B7F" w:rsidRDefault="008047A6" w:rsidP="005510C6">
      <w:pPr>
        <w:tabs>
          <w:tab w:val="left" w:pos="7643"/>
        </w:tabs>
        <w:rPr>
          <w:rFonts w:cs="Arial"/>
          <w:sz w:val="28"/>
        </w:rPr>
      </w:pPr>
      <w:r>
        <w:rPr>
          <w:rFonts w:cs="Arial"/>
          <w:sz w:val="28"/>
        </w:rPr>
        <w:t xml:space="preserve">Dr. </w:t>
      </w:r>
      <w:r w:rsidR="005510C6">
        <w:rPr>
          <w:rFonts w:cs="Arial"/>
          <w:sz w:val="28"/>
        </w:rPr>
        <w:t>Carlos Ramón López Paz -</w:t>
      </w:r>
      <w:r w:rsidR="00E37395">
        <w:rPr>
          <w:rFonts w:cs="Arial"/>
          <w:sz w:val="28"/>
        </w:rPr>
        <w:t xml:space="preserve"> </w:t>
      </w:r>
      <w:hyperlink r:id="rId11" w:history="1">
        <w:r w:rsidR="005510C6" w:rsidRPr="00E50168">
          <w:rPr>
            <w:rStyle w:val="Hipervnculo"/>
            <w:rFonts w:cs="Arial"/>
            <w:sz w:val="28"/>
          </w:rPr>
          <w:t>carlosrl@aica.cu</w:t>
        </w:r>
      </w:hyperlink>
      <w:r w:rsidR="005510C6">
        <w:rPr>
          <w:rFonts w:cs="Arial"/>
          <w:sz w:val="28"/>
        </w:rPr>
        <w:tab/>
      </w:r>
    </w:p>
    <w:p w:rsidR="00AF4CD9" w:rsidRPr="000B6F53" w:rsidRDefault="008047A6" w:rsidP="00BC1B7F">
      <w:pPr>
        <w:rPr>
          <w:rFonts w:cs="Arial"/>
          <w:sz w:val="28"/>
        </w:rPr>
      </w:pPr>
      <w:r>
        <w:rPr>
          <w:rFonts w:cs="Arial"/>
          <w:sz w:val="28"/>
        </w:rPr>
        <w:t xml:space="preserve">Msc. </w:t>
      </w:r>
      <w:r w:rsidR="005510C6">
        <w:rPr>
          <w:rFonts w:cs="Arial"/>
          <w:sz w:val="28"/>
        </w:rPr>
        <w:t xml:space="preserve">Ana Lilian Infante Abreu - </w:t>
      </w:r>
      <w:hyperlink r:id="rId12" w:history="1">
        <w:r w:rsidR="003933BC" w:rsidRPr="0068632E">
          <w:rPr>
            <w:rStyle w:val="Hipervnculo"/>
            <w:rFonts w:cs="Arial"/>
            <w:sz w:val="28"/>
          </w:rPr>
          <w:t>anai@aica.cu</w:t>
        </w:r>
      </w:hyperlink>
    </w:p>
    <w:p w:rsidR="00BC1B7F" w:rsidRDefault="00BC1B7F" w:rsidP="00BC1B7F">
      <w:pPr>
        <w:rPr>
          <w:rFonts w:cs="Arial"/>
        </w:rPr>
      </w:pPr>
    </w:p>
    <w:p w:rsidR="008047A6" w:rsidRPr="001F583A" w:rsidRDefault="008047A6" w:rsidP="008047A6">
      <w:pPr>
        <w:rPr>
          <w:rFonts w:cs="Arial"/>
          <w:b/>
          <w:sz w:val="28"/>
        </w:rPr>
      </w:pPr>
      <w:r>
        <w:rPr>
          <w:rFonts w:cs="Arial"/>
          <w:b/>
          <w:sz w:val="28"/>
        </w:rPr>
        <w:t>Especialistas</w:t>
      </w:r>
      <w:r w:rsidRPr="001F583A">
        <w:rPr>
          <w:rFonts w:cs="Arial"/>
          <w:b/>
          <w:sz w:val="28"/>
        </w:rPr>
        <w:t>:</w:t>
      </w:r>
    </w:p>
    <w:p w:rsidR="008047A6" w:rsidRDefault="008047A6" w:rsidP="008047A6">
      <w:pPr>
        <w:rPr>
          <w:rFonts w:cs="Arial"/>
        </w:rPr>
      </w:pPr>
      <w:r>
        <w:rPr>
          <w:rFonts w:cs="Arial"/>
          <w:sz w:val="28"/>
        </w:rPr>
        <w:t xml:space="preserve">Ing. Pedro Velázquez Borrero - </w:t>
      </w:r>
      <w:hyperlink r:id="rId13" w:history="1">
        <w:r w:rsidR="00835578" w:rsidRPr="0068632E">
          <w:rPr>
            <w:rStyle w:val="Hipervnculo"/>
            <w:rFonts w:cs="Arial"/>
            <w:sz w:val="28"/>
          </w:rPr>
          <w:t>pedrydev@outlook.com</w:t>
        </w:r>
      </w:hyperlink>
    </w:p>
    <w:p w:rsidR="00523546" w:rsidRDefault="00523546" w:rsidP="00BC1B7F">
      <w:pPr>
        <w:rPr>
          <w:rFonts w:cs="Arial"/>
        </w:rPr>
      </w:pPr>
    </w:p>
    <w:p w:rsidR="00BC1B7F" w:rsidRPr="005510C6" w:rsidRDefault="00BC1B7F" w:rsidP="00BC1B7F">
      <w:pPr>
        <w:rPr>
          <w:rFonts w:cs="Arial"/>
          <w:b/>
          <w:sz w:val="28"/>
        </w:rPr>
      </w:pPr>
    </w:p>
    <w:p w:rsidR="00BC1B7F" w:rsidRPr="005510C6" w:rsidRDefault="005510C6" w:rsidP="00BC1B7F">
      <w:pPr>
        <w:ind w:firstLine="708"/>
        <w:jc w:val="center"/>
        <w:rPr>
          <w:rFonts w:cs="Arial"/>
          <w:b/>
          <w:sz w:val="28"/>
        </w:rPr>
      </w:pPr>
      <w:r w:rsidRPr="005510C6">
        <w:rPr>
          <w:rFonts w:cs="Arial"/>
          <w:b/>
          <w:sz w:val="28"/>
        </w:rPr>
        <w:t>La Habana, Cuba</w:t>
      </w:r>
    </w:p>
    <w:p w:rsidR="00BC1B7F" w:rsidRPr="00AF4CD9" w:rsidRDefault="005510C6" w:rsidP="00AF4CD9">
      <w:pPr>
        <w:ind w:firstLine="708"/>
        <w:jc w:val="center"/>
        <w:rPr>
          <w:rFonts w:cs="Arial"/>
          <w:b/>
          <w:sz w:val="28"/>
        </w:rPr>
      </w:pPr>
      <w:r w:rsidRPr="005510C6">
        <w:rPr>
          <w:rFonts w:cs="Arial"/>
          <w:b/>
          <w:sz w:val="28"/>
        </w:rPr>
        <w:t>Marzo, 2024</w:t>
      </w:r>
      <w:r w:rsidR="00BC1B7F">
        <w:br w:type="page"/>
      </w:r>
    </w:p>
    <w:p w:rsidR="003002CE" w:rsidRPr="006D6D85" w:rsidRDefault="003002CE" w:rsidP="00F8474A">
      <w:pPr>
        <w:spacing w:line="360" w:lineRule="auto"/>
        <w:jc w:val="both"/>
        <w:rPr>
          <w:rFonts w:cs="Arial"/>
          <w:b/>
          <w:color w:val="000000" w:themeColor="text1"/>
          <w:sz w:val="32"/>
          <w:szCs w:val="24"/>
        </w:rPr>
      </w:pPr>
      <w:r w:rsidRPr="006D6D85">
        <w:rPr>
          <w:rFonts w:cs="Arial"/>
          <w:b/>
          <w:color w:val="000000" w:themeColor="text1"/>
          <w:sz w:val="32"/>
          <w:szCs w:val="24"/>
        </w:rPr>
        <w:lastRenderedPageBreak/>
        <w:t>Resumen</w:t>
      </w:r>
    </w:p>
    <w:p w:rsidR="00714008" w:rsidRDefault="00714008" w:rsidP="00F8474A">
      <w:pPr>
        <w:spacing w:line="360" w:lineRule="auto"/>
        <w:jc w:val="both"/>
        <w:rPr>
          <w:rFonts w:ascii="Roboto" w:hAnsi="Roboto"/>
          <w:color w:val="111111"/>
          <w:shd w:val="clear" w:color="auto" w:fill="FFFFFF"/>
        </w:rPr>
      </w:pPr>
      <w:r>
        <w:rPr>
          <w:rFonts w:ascii="Roboto" w:hAnsi="Roboto"/>
          <w:color w:val="111111"/>
          <w:shd w:val="clear" w:color="auto" w:fill="FFFFFF"/>
        </w:rPr>
        <w:t xml:space="preserve">La Industria 4.0, que emplea tecnologías como el internet de las cosas (IoT) análisis de datos, IA y aprendizaje automático, digitaliza el sector industrial, optimiza procesos y aumenta la productividad para responder rápidamente a las fluctuaciones de la demanda, mejorando así la rentabilidad de una </w:t>
      </w:r>
      <w:r w:rsidR="00510B1C">
        <w:rPr>
          <w:rFonts w:ascii="Roboto" w:hAnsi="Roboto"/>
          <w:color w:val="111111"/>
          <w:shd w:val="clear" w:color="auto" w:fill="FFFFFF"/>
        </w:rPr>
        <w:t>compañía</w:t>
      </w:r>
      <w:r>
        <w:rPr>
          <w:rFonts w:ascii="Roboto" w:hAnsi="Roboto"/>
          <w:color w:val="111111"/>
          <w:shd w:val="clear" w:color="auto" w:fill="FFFFFF"/>
        </w:rPr>
        <w:t xml:space="preserve">. </w:t>
      </w:r>
      <w:r w:rsidR="00510B1C">
        <w:rPr>
          <w:rFonts w:ascii="Roboto" w:hAnsi="Roboto"/>
          <w:color w:val="111111"/>
          <w:shd w:val="clear" w:color="auto" w:fill="FFFFFF"/>
        </w:rPr>
        <w:t xml:space="preserve">La empresa </w:t>
      </w:r>
      <w:r>
        <w:rPr>
          <w:rFonts w:ascii="Roboto" w:hAnsi="Roboto"/>
          <w:color w:val="111111"/>
          <w:shd w:val="clear" w:color="auto" w:fill="FFFFFF"/>
        </w:rPr>
        <w:t>Laboratorios Farmacéuticos AICA+ del grupo BioCubaFarma está trabajando en un proyecto para</w:t>
      </w:r>
      <w:r w:rsidR="00510B1C">
        <w:rPr>
          <w:rFonts w:ascii="Roboto" w:hAnsi="Roboto"/>
          <w:color w:val="111111"/>
          <w:shd w:val="clear" w:color="auto" w:fill="FFFFFF"/>
        </w:rPr>
        <w:t xml:space="preserve"> desarrollar capacidades habilitantes que le permitan</w:t>
      </w:r>
      <w:r>
        <w:rPr>
          <w:rFonts w:ascii="Roboto" w:hAnsi="Roboto"/>
          <w:color w:val="111111"/>
          <w:shd w:val="clear" w:color="auto" w:fill="FFFFFF"/>
        </w:rPr>
        <w:t xml:space="preserve"> adoptar la Industria 4.0 en toda su infraestructura, incluyendo la digitalización de la documentación del Sistema de Gestión de la Calidad. Un sistema de documentación digital es esencial para esta gestión, ya que facilita la documentación y el intercambio de información sobre procesos, procedimientos y políticas. Esto ayuda a las partes interesadas a comprender los requisitos para mantener la excelencia empresarial. Este trabajo presenta la investigación realizada para desarrollar, implementar y probar eficientemente un sistema </w:t>
      </w:r>
      <w:r w:rsidRPr="00676DE5">
        <w:rPr>
          <w:rFonts w:ascii="Roboto" w:hAnsi="Roboto"/>
          <w:i/>
          <w:color w:val="111111"/>
          <w:shd w:val="clear" w:color="auto" w:fill="FFFFFF"/>
        </w:rPr>
        <w:t>backend</w:t>
      </w:r>
      <w:r>
        <w:rPr>
          <w:rFonts w:ascii="Roboto" w:hAnsi="Roboto"/>
          <w:color w:val="111111"/>
          <w:shd w:val="clear" w:color="auto" w:fill="FFFFFF"/>
        </w:rPr>
        <w:t xml:space="preserve"> para resolver este problema. El desarrollo de este sistema se basa principalmente en que AICA</w:t>
      </w:r>
      <w:r w:rsidR="00510B1C">
        <w:rPr>
          <w:rFonts w:ascii="Roboto" w:hAnsi="Roboto"/>
          <w:color w:val="111111"/>
          <w:shd w:val="clear" w:color="auto" w:fill="FFFFFF"/>
        </w:rPr>
        <w:t>+</w:t>
      </w:r>
      <w:r>
        <w:rPr>
          <w:rFonts w:ascii="Roboto" w:hAnsi="Roboto"/>
          <w:color w:val="111111"/>
          <w:shd w:val="clear" w:color="auto" w:fill="FFFFFF"/>
        </w:rPr>
        <w:t xml:space="preserve"> es una empresa cuyas operaciones están completamente controladas por las agencias regulatorias farmacéuticas, por lo que la documentación no solo es abundante, sino que también cambia rápidamente bajo estrictos mecanismos de trazabilidad. La solución desarrollada se integra en la adopción de la Industria 4.0 y la Calidad 4.0, y no se limita al sector farmacéutico ni a AICA</w:t>
      </w:r>
      <w:r w:rsidR="00510B1C">
        <w:rPr>
          <w:rFonts w:ascii="Roboto" w:hAnsi="Roboto"/>
          <w:color w:val="111111"/>
          <w:shd w:val="clear" w:color="auto" w:fill="FFFFFF"/>
        </w:rPr>
        <w:t>+</w:t>
      </w:r>
      <w:r>
        <w:rPr>
          <w:rFonts w:ascii="Roboto" w:hAnsi="Roboto"/>
          <w:color w:val="111111"/>
          <w:shd w:val="clear" w:color="auto" w:fill="FFFFFF"/>
        </w:rPr>
        <w:t>, sino que puede aplicarse en otros sectores que necesiten un sistema de gestión de documentación similar.</w:t>
      </w:r>
    </w:p>
    <w:p w:rsidR="005F4851" w:rsidRDefault="003002CE" w:rsidP="00F8474A">
      <w:pPr>
        <w:spacing w:line="360" w:lineRule="auto"/>
        <w:jc w:val="both"/>
        <w:rPr>
          <w:rFonts w:cs="Arial"/>
          <w:szCs w:val="24"/>
        </w:rPr>
      </w:pPr>
      <w:r w:rsidRPr="006D6D85">
        <w:rPr>
          <w:rFonts w:cs="Arial"/>
          <w:b/>
          <w:color w:val="000000" w:themeColor="text1"/>
          <w:szCs w:val="24"/>
        </w:rPr>
        <w:t>Palabras Claves:</w:t>
      </w:r>
      <w:r w:rsidR="005F4851" w:rsidRPr="006D6D85">
        <w:rPr>
          <w:rFonts w:cs="Arial"/>
          <w:b/>
          <w:color w:val="000000" w:themeColor="text1"/>
          <w:szCs w:val="24"/>
        </w:rPr>
        <w:t xml:space="preserve"> </w:t>
      </w:r>
      <w:r w:rsidR="008047A6">
        <w:rPr>
          <w:rFonts w:cs="Arial"/>
          <w:color w:val="000000" w:themeColor="text1"/>
          <w:szCs w:val="24"/>
        </w:rPr>
        <w:t>Industria 4.0, capacidades habilitantes, backend</w:t>
      </w:r>
      <w:r w:rsidR="00510B1C">
        <w:rPr>
          <w:rFonts w:cs="Arial"/>
          <w:color w:val="000000" w:themeColor="text1"/>
          <w:szCs w:val="24"/>
        </w:rPr>
        <w:t>, documentación, calidad 4.0</w:t>
      </w:r>
      <w:r w:rsidR="005F4851">
        <w:rPr>
          <w:rFonts w:cs="Arial"/>
          <w:szCs w:val="24"/>
        </w:rPr>
        <w:t>.</w:t>
      </w:r>
    </w:p>
    <w:p w:rsidR="00AF4CD9" w:rsidRDefault="00AF4CD9" w:rsidP="00F8474A">
      <w:pPr>
        <w:spacing w:line="360" w:lineRule="auto"/>
        <w:jc w:val="both"/>
        <w:rPr>
          <w:rFonts w:cs="Arial"/>
          <w:szCs w:val="24"/>
        </w:rPr>
      </w:pPr>
    </w:p>
    <w:p w:rsidR="00AF4CD9" w:rsidRDefault="00AF4CD9" w:rsidP="00F8474A">
      <w:pPr>
        <w:spacing w:line="360" w:lineRule="auto"/>
        <w:jc w:val="both"/>
        <w:rPr>
          <w:rFonts w:cs="Arial"/>
          <w:szCs w:val="24"/>
        </w:rPr>
      </w:pPr>
    </w:p>
    <w:p w:rsidR="00C02A98" w:rsidRPr="005210C1" w:rsidRDefault="00C02A98">
      <w:pPr>
        <w:rPr>
          <w:rFonts w:cs="Arial"/>
          <w:b/>
          <w:color w:val="000000" w:themeColor="text1"/>
          <w:sz w:val="32"/>
          <w:szCs w:val="24"/>
        </w:rPr>
      </w:pPr>
      <w:r w:rsidRPr="005210C1">
        <w:rPr>
          <w:rFonts w:cs="Arial"/>
          <w:b/>
          <w:color w:val="000000" w:themeColor="text1"/>
          <w:sz w:val="32"/>
          <w:szCs w:val="24"/>
        </w:rPr>
        <w:br w:type="page"/>
      </w:r>
    </w:p>
    <w:p w:rsidR="00AF4CD9" w:rsidRPr="00676DE5" w:rsidRDefault="00AF4CD9" w:rsidP="00F8474A">
      <w:pPr>
        <w:spacing w:line="360" w:lineRule="auto"/>
        <w:jc w:val="both"/>
        <w:rPr>
          <w:rFonts w:cs="Arial"/>
          <w:b/>
          <w:i/>
          <w:color w:val="000000" w:themeColor="text1"/>
          <w:sz w:val="32"/>
          <w:szCs w:val="24"/>
          <w:lang w:val="en-US"/>
        </w:rPr>
      </w:pPr>
      <w:r w:rsidRPr="00676DE5">
        <w:rPr>
          <w:rFonts w:cs="Arial"/>
          <w:b/>
          <w:i/>
          <w:color w:val="000000" w:themeColor="text1"/>
          <w:sz w:val="32"/>
          <w:szCs w:val="24"/>
          <w:lang w:val="en-US"/>
        </w:rPr>
        <w:lastRenderedPageBreak/>
        <w:t>Abstract</w:t>
      </w:r>
    </w:p>
    <w:p w:rsidR="00AF4CD9" w:rsidRPr="00676DE5" w:rsidRDefault="00C02A98" w:rsidP="00F8474A">
      <w:pPr>
        <w:spacing w:line="360" w:lineRule="auto"/>
        <w:jc w:val="both"/>
        <w:rPr>
          <w:rFonts w:cs="Arial"/>
          <w:i/>
          <w:szCs w:val="24"/>
          <w:lang w:val="en-US"/>
        </w:rPr>
      </w:pPr>
      <w:r w:rsidRPr="00676DE5">
        <w:rPr>
          <w:rFonts w:ascii="Roboto" w:hAnsi="Roboto"/>
          <w:i/>
          <w:color w:val="111111"/>
          <w:shd w:val="clear" w:color="auto" w:fill="FFFFFF"/>
          <w:lang w:val="en-US"/>
        </w:rPr>
        <w:t>The Industry 4.0, which employs technologies such as the Internet of Things (IoT), data analysis, AI, and machine learning, digitizes the industrial sector, optimizes processes, and increases productivity to respond quickly to demand fluctuations, thus improving a company’s profitability. The company Laboratorios Farmacéuticos AICA+ of the BioCubaFarma group is working on a project to develop enabling capabilities that allow it to adopt Industry 4.0 throughout its infrastructure, including the digitization of the documentation of the Quality Management System. A digital documentation system is essential for this management, as it facilitates the documentation and exchange of information about processes, procedures, and policies. This helps stakeholders understand the requirements to maintain business excellence. This work presents the research carried out to develop, implement, and efficiently test a backend system to solve this problem. The development of this system is mainly based on the fact that AICA+ is a company whose operations are completely controlled by pharmaceutical regulatory agencies, so the documentation is not only abundant, but also changes rapidly under strict traceability mechanisms. The developed solution integrates into the adoption of Industry 4.0 and Quality 4.0, and is not limited to the pharmaceutical sector or AICA+, but can be applied in other sectors that need a similar documentation management system.</w:t>
      </w:r>
    </w:p>
    <w:p w:rsidR="00AF4CD9" w:rsidRPr="00676DE5" w:rsidRDefault="00AF4CD9" w:rsidP="00F8474A">
      <w:pPr>
        <w:spacing w:line="360" w:lineRule="auto"/>
        <w:jc w:val="both"/>
        <w:rPr>
          <w:rFonts w:cs="Arial"/>
          <w:i/>
          <w:szCs w:val="24"/>
          <w:lang w:val="en-US"/>
        </w:rPr>
      </w:pPr>
      <w:r w:rsidRPr="00676DE5">
        <w:rPr>
          <w:rFonts w:cs="Arial"/>
          <w:b/>
          <w:i/>
          <w:color w:val="000000" w:themeColor="text1"/>
          <w:szCs w:val="24"/>
          <w:lang w:val="en-US"/>
        </w:rPr>
        <w:t xml:space="preserve">Keywords: </w:t>
      </w:r>
      <w:r w:rsidR="008047A6" w:rsidRPr="00676DE5">
        <w:rPr>
          <w:rFonts w:cs="Arial"/>
          <w:i/>
          <w:color w:val="000000" w:themeColor="text1"/>
          <w:szCs w:val="24"/>
          <w:lang w:val="en-US"/>
        </w:rPr>
        <w:t>Industry 4.0, enabling capacities, backend</w:t>
      </w:r>
      <w:r w:rsidR="00510B1C" w:rsidRPr="00676DE5">
        <w:rPr>
          <w:rFonts w:cs="Arial"/>
          <w:i/>
          <w:color w:val="000000" w:themeColor="text1"/>
          <w:szCs w:val="24"/>
          <w:lang w:val="en-US"/>
        </w:rPr>
        <w:t>, documentation, quality 4.0.</w:t>
      </w:r>
    </w:p>
    <w:p w:rsidR="00AF4CD9" w:rsidRPr="008047A6" w:rsidRDefault="00AF4CD9" w:rsidP="00981B2C">
      <w:pPr>
        <w:spacing w:line="240" w:lineRule="auto"/>
        <w:jc w:val="both"/>
        <w:rPr>
          <w:rFonts w:cs="Arial"/>
          <w:szCs w:val="24"/>
          <w:lang w:val="en-US"/>
        </w:rPr>
      </w:pPr>
    </w:p>
    <w:p w:rsidR="00BC1B7F" w:rsidRPr="008047A6" w:rsidRDefault="003002CE" w:rsidP="005F4851">
      <w:pPr>
        <w:jc w:val="both"/>
        <w:rPr>
          <w:rFonts w:cs="Arial"/>
          <w:b/>
          <w:color w:val="086E54"/>
          <w:sz w:val="28"/>
          <w:szCs w:val="24"/>
          <w:lang w:val="en-US"/>
        </w:rPr>
      </w:pPr>
      <w:r w:rsidRPr="008047A6">
        <w:rPr>
          <w:rFonts w:cs="Arial"/>
          <w:b/>
          <w:color w:val="086E54"/>
          <w:szCs w:val="24"/>
          <w:lang w:val="en-US"/>
        </w:rPr>
        <w:tab/>
      </w:r>
      <w:r w:rsidRPr="008047A6">
        <w:rPr>
          <w:rFonts w:cs="Arial"/>
          <w:b/>
          <w:color w:val="086E54"/>
          <w:sz w:val="28"/>
          <w:szCs w:val="24"/>
          <w:lang w:val="en-US"/>
        </w:rPr>
        <w:t xml:space="preserve"> </w:t>
      </w:r>
      <w:r w:rsidR="00BC1B7F" w:rsidRPr="008047A6">
        <w:rPr>
          <w:rFonts w:cs="Arial"/>
          <w:b/>
          <w:color w:val="086E54"/>
          <w:sz w:val="28"/>
          <w:szCs w:val="24"/>
          <w:lang w:val="en-US"/>
        </w:rPr>
        <w:br w:type="page"/>
      </w:r>
    </w:p>
    <w:p w:rsidR="00504398" w:rsidRDefault="003002CE" w:rsidP="00C7424D">
      <w:pPr>
        <w:spacing w:line="360" w:lineRule="auto"/>
        <w:jc w:val="both"/>
        <w:rPr>
          <w:noProof/>
        </w:rPr>
      </w:pPr>
      <w:r w:rsidRPr="008047A6">
        <w:rPr>
          <w:rFonts w:cs="Arial"/>
          <w:b/>
          <w:color w:val="000000" w:themeColor="text1"/>
          <w:sz w:val="32"/>
          <w:szCs w:val="24"/>
          <w:lang w:val="en-US"/>
        </w:rPr>
        <w:lastRenderedPageBreak/>
        <w:t>Índice de Contenido</w:t>
      </w:r>
      <w:r w:rsidR="00BC1B7F">
        <w:rPr>
          <w:rFonts w:cs="Arial"/>
          <w:b/>
          <w:color w:val="000000" w:themeColor="text1"/>
          <w:szCs w:val="24"/>
        </w:rPr>
        <w:fldChar w:fldCharType="begin"/>
      </w:r>
      <w:r w:rsidR="00BC1B7F" w:rsidRPr="008047A6">
        <w:rPr>
          <w:rFonts w:cs="Arial"/>
          <w:b/>
          <w:color w:val="000000" w:themeColor="text1"/>
          <w:szCs w:val="24"/>
          <w:lang w:val="en-US"/>
        </w:rPr>
        <w:instrText xml:space="preserve"> TOC \o "1-3" \h \z \u </w:instrText>
      </w:r>
      <w:r w:rsidR="00BC1B7F">
        <w:rPr>
          <w:rFonts w:cs="Arial"/>
          <w:b/>
          <w:color w:val="000000" w:themeColor="text1"/>
          <w:szCs w:val="24"/>
        </w:rPr>
        <w:fldChar w:fldCharType="separate"/>
      </w:r>
    </w:p>
    <w:p w:rsidR="00504398" w:rsidRDefault="00504398">
      <w:pPr>
        <w:pStyle w:val="TDC1"/>
        <w:rPr>
          <w:rFonts w:asciiTheme="minorHAnsi" w:hAnsiTheme="minorHAnsi"/>
          <w:noProof/>
          <w:sz w:val="22"/>
          <w:szCs w:val="22"/>
          <w:lang w:eastAsia="es-ES"/>
        </w:rPr>
      </w:pPr>
      <w:hyperlink w:anchor="_Toc160111350" w:history="1">
        <w:r w:rsidRPr="005B16CB">
          <w:rPr>
            <w:rStyle w:val="Hipervnculo"/>
            <w:rFonts w:cs="Arial"/>
            <w:b/>
            <w:noProof/>
          </w:rPr>
          <w:t>Introducción</w:t>
        </w:r>
        <w:r>
          <w:rPr>
            <w:noProof/>
            <w:webHidden/>
          </w:rPr>
          <w:tab/>
        </w:r>
        <w:r>
          <w:rPr>
            <w:noProof/>
            <w:webHidden/>
          </w:rPr>
          <w:fldChar w:fldCharType="begin"/>
        </w:r>
        <w:r>
          <w:rPr>
            <w:noProof/>
            <w:webHidden/>
          </w:rPr>
          <w:instrText xml:space="preserve"> PAGEREF _Toc160111350 \h </w:instrText>
        </w:r>
        <w:r>
          <w:rPr>
            <w:noProof/>
            <w:webHidden/>
          </w:rPr>
        </w:r>
        <w:r>
          <w:rPr>
            <w:noProof/>
            <w:webHidden/>
          </w:rPr>
          <w:fldChar w:fldCharType="separate"/>
        </w:r>
        <w:r w:rsidR="00E1015C">
          <w:rPr>
            <w:noProof/>
            <w:webHidden/>
          </w:rPr>
          <w:t>1</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51" w:history="1">
        <w:r w:rsidRPr="005B16CB">
          <w:rPr>
            <w:rStyle w:val="Hipervnculo"/>
            <w:noProof/>
          </w:rPr>
          <w:t>1.1 Descripción del proyecto</w:t>
        </w:r>
        <w:r>
          <w:rPr>
            <w:noProof/>
            <w:webHidden/>
          </w:rPr>
          <w:tab/>
        </w:r>
        <w:r>
          <w:rPr>
            <w:noProof/>
            <w:webHidden/>
          </w:rPr>
          <w:fldChar w:fldCharType="begin"/>
        </w:r>
        <w:r>
          <w:rPr>
            <w:noProof/>
            <w:webHidden/>
          </w:rPr>
          <w:instrText xml:space="preserve"> PAGEREF _Toc160111351 \h </w:instrText>
        </w:r>
        <w:r>
          <w:rPr>
            <w:noProof/>
            <w:webHidden/>
          </w:rPr>
        </w:r>
        <w:r>
          <w:rPr>
            <w:noProof/>
            <w:webHidden/>
          </w:rPr>
          <w:fldChar w:fldCharType="separate"/>
        </w:r>
        <w:r w:rsidR="00E1015C">
          <w:rPr>
            <w:noProof/>
            <w:webHidden/>
          </w:rPr>
          <w:t>8</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52" w:history="1">
        <w:r w:rsidRPr="005B16CB">
          <w:rPr>
            <w:rStyle w:val="Hipervnculo"/>
            <w:noProof/>
          </w:rPr>
          <w:t>1.2 Fundamentación de las tecnologías a utilizar</w:t>
        </w:r>
        <w:r>
          <w:rPr>
            <w:noProof/>
            <w:webHidden/>
          </w:rPr>
          <w:tab/>
        </w:r>
        <w:r>
          <w:rPr>
            <w:noProof/>
            <w:webHidden/>
          </w:rPr>
          <w:fldChar w:fldCharType="begin"/>
        </w:r>
        <w:r>
          <w:rPr>
            <w:noProof/>
            <w:webHidden/>
          </w:rPr>
          <w:instrText xml:space="preserve"> PAGEREF _Toc160111352 \h </w:instrText>
        </w:r>
        <w:r>
          <w:rPr>
            <w:noProof/>
            <w:webHidden/>
          </w:rPr>
        </w:r>
        <w:r>
          <w:rPr>
            <w:noProof/>
            <w:webHidden/>
          </w:rPr>
          <w:fldChar w:fldCharType="separate"/>
        </w:r>
        <w:r w:rsidR="00E1015C">
          <w:rPr>
            <w:noProof/>
            <w:webHidden/>
          </w:rPr>
          <w:t>10</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53" w:history="1">
        <w:r w:rsidRPr="005B16CB">
          <w:rPr>
            <w:rStyle w:val="Hipervnculo"/>
            <w:noProof/>
          </w:rPr>
          <w:t>1.3 Conclusiones Parciales</w:t>
        </w:r>
        <w:r>
          <w:rPr>
            <w:noProof/>
            <w:webHidden/>
          </w:rPr>
          <w:tab/>
        </w:r>
        <w:r>
          <w:rPr>
            <w:noProof/>
            <w:webHidden/>
          </w:rPr>
          <w:fldChar w:fldCharType="begin"/>
        </w:r>
        <w:r>
          <w:rPr>
            <w:noProof/>
            <w:webHidden/>
          </w:rPr>
          <w:instrText xml:space="preserve"> PAGEREF _Toc160111353 \h </w:instrText>
        </w:r>
        <w:r>
          <w:rPr>
            <w:noProof/>
            <w:webHidden/>
          </w:rPr>
        </w:r>
        <w:r>
          <w:rPr>
            <w:noProof/>
            <w:webHidden/>
          </w:rPr>
          <w:fldChar w:fldCharType="separate"/>
        </w:r>
        <w:r w:rsidR="00E1015C">
          <w:rPr>
            <w:noProof/>
            <w:webHidden/>
          </w:rPr>
          <w:t>18</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54" w:history="1">
        <w:r w:rsidRPr="005B16CB">
          <w:rPr>
            <w:rStyle w:val="Hipervnculo"/>
            <w:rFonts w:cs="Arial"/>
            <w:b/>
            <w:noProof/>
          </w:rPr>
          <w:t>Capítulo 2. Solución Propuesta: AicaDocs</w:t>
        </w:r>
        <w:r>
          <w:rPr>
            <w:noProof/>
            <w:webHidden/>
          </w:rPr>
          <w:tab/>
        </w:r>
        <w:r>
          <w:rPr>
            <w:noProof/>
            <w:webHidden/>
          </w:rPr>
          <w:fldChar w:fldCharType="begin"/>
        </w:r>
        <w:r>
          <w:rPr>
            <w:noProof/>
            <w:webHidden/>
          </w:rPr>
          <w:instrText xml:space="preserve"> PAGEREF _Toc160111354 \h </w:instrText>
        </w:r>
        <w:r>
          <w:rPr>
            <w:noProof/>
            <w:webHidden/>
          </w:rPr>
        </w:r>
        <w:r>
          <w:rPr>
            <w:noProof/>
            <w:webHidden/>
          </w:rPr>
          <w:fldChar w:fldCharType="separate"/>
        </w:r>
        <w:r w:rsidR="00E1015C">
          <w:rPr>
            <w:noProof/>
            <w:webHidden/>
          </w:rPr>
          <w:t>19</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55" w:history="1">
        <w:r w:rsidRPr="005B16CB">
          <w:rPr>
            <w:rStyle w:val="Hipervnculo"/>
            <w:noProof/>
          </w:rPr>
          <w:t>2.1 Lista de requisitos</w:t>
        </w:r>
        <w:r>
          <w:rPr>
            <w:noProof/>
            <w:webHidden/>
          </w:rPr>
          <w:tab/>
        </w:r>
        <w:r>
          <w:rPr>
            <w:noProof/>
            <w:webHidden/>
          </w:rPr>
          <w:fldChar w:fldCharType="begin"/>
        </w:r>
        <w:r>
          <w:rPr>
            <w:noProof/>
            <w:webHidden/>
          </w:rPr>
          <w:instrText xml:space="preserve"> PAGEREF _Toc160111355 \h </w:instrText>
        </w:r>
        <w:r>
          <w:rPr>
            <w:noProof/>
            <w:webHidden/>
          </w:rPr>
        </w:r>
        <w:r>
          <w:rPr>
            <w:noProof/>
            <w:webHidden/>
          </w:rPr>
          <w:fldChar w:fldCharType="separate"/>
        </w:r>
        <w:r w:rsidR="00E1015C">
          <w:rPr>
            <w:noProof/>
            <w:webHidden/>
          </w:rPr>
          <w:t>19</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56" w:history="1">
        <w:r w:rsidRPr="005B16CB">
          <w:rPr>
            <w:rStyle w:val="Hipervnculo"/>
            <w:noProof/>
          </w:rPr>
          <w:t>2.2 Diseño de los sistemas para la persistencia de datos</w:t>
        </w:r>
        <w:r>
          <w:rPr>
            <w:noProof/>
            <w:webHidden/>
          </w:rPr>
          <w:tab/>
        </w:r>
        <w:r>
          <w:rPr>
            <w:noProof/>
            <w:webHidden/>
          </w:rPr>
          <w:fldChar w:fldCharType="begin"/>
        </w:r>
        <w:r>
          <w:rPr>
            <w:noProof/>
            <w:webHidden/>
          </w:rPr>
          <w:instrText xml:space="preserve"> PAGEREF _Toc160111356 \h </w:instrText>
        </w:r>
        <w:r>
          <w:rPr>
            <w:noProof/>
            <w:webHidden/>
          </w:rPr>
        </w:r>
        <w:r>
          <w:rPr>
            <w:noProof/>
            <w:webHidden/>
          </w:rPr>
          <w:fldChar w:fldCharType="separate"/>
        </w:r>
        <w:r w:rsidR="00E1015C">
          <w:rPr>
            <w:noProof/>
            <w:webHidden/>
          </w:rPr>
          <w:t>20</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57" w:history="1">
        <w:r w:rsidRPr="005B16CB">
          <w:rPr>
            <w:rStyle w:val="Hipervnculo"/>
            <w:noProof/>
          </w:rPr>
          <w:t>2.2.1 Diseño de la base de datos</w:t>
        </w:r>
        <w:r>
          <w:rPr>
            <w:noProof/>
            <w:webHidden/>
          </w:rPr>
          <w:tab/>
        </w:r>
        <w:r>
          <w:rPr>
            <w:noProof/>
            <w:webHidden/>
          </w:rPr>
          <w:fldChar w:fldCharType="begin"/>
        </w:r>
        <w:r>
          <w:rPr>
            <w:noProof/>
            <w:webHidden/>
          </w:rPr>
          <w:instrText xml:space="preserve"> PAGEREF _Toc160111357 \h </w:instrText>
        </w:r>
        <w:r>
          <w:rPr>
            <w:noProof/>
            <w:webHidden/>
          </w:rPr>
        </w:r>
        <w:r>
          <w:rPr>
            <w:noProof/>
            <w:webHidden/>
          </w:rPr>
          <w:fldChar w:fldCharType="separate"/>
        </w:r>
        <w:r w:rsidR="00E1015C">
          <w:rPr>
            <w:noProof/>
            <w:webHidden/>
          </w:rPr>
          <w:t>20</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58" w:history="1">
        <w:r w:rsidRPr="005B16CB">
          <w:rPr>
            <w:rStyle w:val="Hipervnculo"/>
            <w:noProof/>
          </w:rPr>
          <w:t>2.2.2 Diseño del sistema de almacenamiento de ficheros</w:t>
        </w:r>
        <w:r>
          <w:rPr>
            <w:noProof/>
            <w:webHidden/>
          </w:rPr>
          <w:tab/>
        </w:r>
        <w:r>
          <w:rPr>
            <w:noProof/>
            <w:webHidden/>
          </w:rPr>
          <w:fldChar w:fldCharType="begin"/>
        </w:r>
        <w:r>
          <w:rPr>
            <w:noProof/>
            <w:webHidden/>
          </w:rPr>
          <w:instrText xml:space="preserve"> PAGEREF _Toc160111358 \h </w:instrText>
        </w:r>
        <w:r>
          <w:rPr>
            <w:noProof/>
            <w:webHidden/>
          </w:rPr>
        </w:r>
        <w:r>
          <w:rPr>
            <w:noProof/>
            <w:webHidden/>
          </w:rPr>
          <w:fldChar w:fldCharType="separate"/>
        </w:r>
        <w:r w:rsidR="00E1015C">
          <w:rPr>
            <w:noProof/>
            <w:webHidden/>
          </w:rPr>
          <w:t>25</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59" w:history="1">
        <w:r w:rsidRPr="005B16CB">
          <w:rPr>
            <w:rStyle w:val="Hipervnculo"/>
            <w:noProof/>
          </w:rPr>
          <w:t>2.3 Diseño de la solución</w:t>
        </w:r>
        <w:r>
          <w:rPr>
            <w:noProof/>
            <w:webHidden/>
          </w:rPr>
          <w:tab/>
        </w:r>
        <w:r>
          <w:rPr>
            <w:noProof/>
            <w:webHidden/>
          </w:rPr>
          <w:fldChar w:fldCharType="begin"/>
        </w:r>
        <w:r>
          <w:rPr>
            <w:noProof/>
            <w:webHidden/>
          </w:rPr>
          <w:instrText xml:space="preserve"> PAGEREF _Toc160111359 \h </w:instrText>
        </w:r>
        <w:r>
          <w:rPr>
            <w:noProof/>
            <w:webHidden/>
          </w:rPr>
        </w:r>
        <w:r>
          <w:rPr>
            <w:noProof/>
            <w:webHidden/>
          </w:rPr>
          <w:fldChar w:fldCharType="separate"/>
        </w:r>
        <w:r w:rsidR="00E1015C">
          <w:rPr>
            <w:noProof/>
            <w:webHidden/>
          </w:rPr>
          <w:t>26</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60" w:history="1">
        <w:r w:rsidRPr="005B16CB">
          <w:rPr>
            <w:rStyle w:val="Hipervnculo"/>
            <w:noProof/>
          </w:rPr>
          <w:t>2.3.1 Conceptos fundamentales</w:t>
        </w:r>
        <w:r>
          <w:rPr>
            <w:noProof/>
            <w:webHidden/>
          </w:rPr>
          <w:tab/>
        </w:r>
        <w:r>
          <w:rPr>
            <w:noProof/>
            <w:webHidden/>
          </w:rPr>
          <w:fldChar w:fldCharType="begin"/>
        </w:r>
        <w:r>
          <w:rPr>
            <w:noProof/>
            <w:webHidden/>
          </w:rPr>
          <w:instrText xml:space="preserve"> PAGEREF _Toc160111360 \h </w:instrText>
        </w:r>
        <w:r>
          <w:rPr>
            <w:noProof/>
            <w:webHidden/>
          </w:rPr>
        </w:r>
        <w:r>
          <w:rPr>
            <w:noProof/>
            <w:webHidden/>
          </w:rPr>
          <w:fldChar w:fldCharType="separate"/>
        </w:r>
        <w:r w:rsidR="00E1015C">
          <w:rPr>
            <w:noProof/>
            <w:webHidden/>
          </w:rPr>
          <w:t>26</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61" w:history="1">
        <w:r w:rsidRPr="005B16CB">
          <w:rPr>
            <w:rStyle w:val="Hipervnculo"/>
            <w:noProof/>
          </w:rPr>
          <w:t>2.3.2 Diseño de la solución</w:t>
        </w:r>
        <w:r>
          <w:rPr>
            <w:noProof/>
            <w:webHidden/>
          </w:rPr>
          <w:tab/>
        </w:r>
        <w:r>
          <w:rPr>
            <w:noProof/>
            <w:webHidden/>
          </w:rPr>
          <w:fldChar w:fldCharType="begin"/>
        </w:r>
        <w:r>
          <w:rPr>
            <w:noProof/>
            <w:webHidden/>
          </w:rPr>
          <w:instrText xml:space="preserve"> PAGEREF _Toc160111361 \h </w:instrText>
        </w:r>
        <w:r>
          <w:rPr>
            <w:noProof/>
            <w:webHidden/>
          </w:rPr>
        </w:r>
        <w:r>
          <w:rPr>
            <w:noProof/>
            <w:webHidden/>
          </w:rPr>
          <w:fldChar w:fldCharType="separate"/>
        </w:r>
        <w:r w:rsidR="00E1015C">
          <w:rPr>
            <w:noProof/>
            <w:webHidden/>
          </w:rPr>
          <w:t>27</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62" w:history="1">
        <w:r w:rsidRPr="005B16CB">
          <w:rPr>
            <w:rStyle w:val="Hipervnculo"/>
            <w:noProof/>
          </w:rPr>
          <w:t>2.4 Desarrollo de la API</w:t>
        </w:r>
        <w:r>
          <w:rPr>
            <w:noProof/>
            <w:webHidden/>
          </w:rPr>
          <w:tab/>
        </w:r>
        <w:r>
          <w:rPr>
            <w:noProof/>
            <w:webHidden/>
          </w:rPr>
          <w:fldChar w:fldCharType="begin"/>
        </w:r>
        <w:r>
          <w:rPr>
            <w:noProof/>
            <w:webHidden/>
          </w:rPr>
          <w:instrText xml:space="preserve"> PAGEREF _Toc160111362 \h </w:instrText>
        </w:r>
        <w:r>
          <w:rPr>
            <w:noProof/>
            <w:webHidden/>
          </w:rPr>
        </w:r>
        <w:r>
          <w:rPr>
            <w:noProof/>
            <w:webHidden/>
          </w:rPr>
          <w:fldChar w:fldCharType="separate"/>
        </w:r>
        <w:r w:rsidR="00E1015C">
          <w:rPr>
            <w:noProof/>
            <w:webHidden/>
          </w:rPr>
          <w:t>28</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63" w:history="1">
        <w:r w:rsidRPr="005B16CB">
          <w:rPr>
            <w:rStyle w:val="Hipervnculo"/>
            <w:noProof/>
          </w:rPr>
          <w:t>2.5 Despliegue de los servicios de la API</w:t>
        </w:r>
        <w:r>
          <w:rPr>
            <w:noProof/>
            <w:webHidden/>
          </w:rPr>
          <w:tab/>
        </w:r>
        <w:r>
          <w:rPr>
            <w:noProof/>
            <w:webHidden/>
          </w:rPr>
          <w:fldChar w:fldCharType="begin"/>
        </w:r>
        <w:r>
          <w:rPr>
            <w:noProof/>
            <w:webHidden/>
          </w:rPr>
          <w:instrText xml:space="preserve"> PAGEREF _Toc160111363 \h </w:instrText>
        </w:r>
        <w:r>
          <w:rPr>
            <w:noProof/>
            <w:webHidden/>
          </w:rPr>
        </w:r>
        <w:r>
          <w:rPr>
            <w:noProof/>
            <w:webHidden/>
          </w:rPr>
          <w:fldChar w:fldCharType="separate"/>
        </w:r>
        <w:r w:rsidR="00E1015C">
          <w:rPr>
            <w:noProof/>
            <w:webHidden/>
          </w:rPr>
          <w:t>30</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64" w:history="1">
        <w:r w:rsidRPr="005B16CB">
          <w:rPr>
            <w:rStyle w:val="Hipervnculo"/>
            <w:noProof/>
          </w:rPr>
          <w:t>2.6 Conclusiones Parciales</w:t>
        </w:r>
        <w:r>
          <w:rPr>
            <w:noProof/>
            <w:webHidden/>
          </w:rPr>
          <w:tab/>
        </w:r>
        <w:r>
          <w:rPr>
            <w:noProof/>
            <w:webHidden/>
          </w:rPr>
          <w:fldChar w:fldCharType="begin"/>
        </w:r>
        <w:r>
          <w:rPr>
            <w:noProof/>
            <w:webHidden/>
          </w:rPr>
          <w:instrText xml:space="preserve"> PAGEREF _Toc160111364 \h </w:instrText>
        </w:r>
        <w:r>
          <w:rPr>
            <w:noProof/>
            <w:webHidden/>
          </w:rPr>
        </w:r>
        <w:r>
          <w:rPr>
            <w:noProof/>
            <w:webHidden/>
          </w:rPr>
          <w:fldChar w:fldCharType="separate"/>
        </w:r>
        <w:r w:rsidR="00E1015C">
          <w:rPr>
            <w:noProof/>
            <w:webHidden/>
          </w:rPr>
          <w:t>33</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65" w:history="1">
        <w:r w:rsidRPr="005B16CB">
          <w:rPr>
            <w:rStyle w:val="Hipervnculo"/>
            <w:rFonts w:cs="Arial"/>
            <w:b/>
            <w:noProof/>
          </w:rPr>
          <w:t>Capítulo 3. Pruebas</w:t>
        </w:r>
        <w:r>
          <w:rPr>
            <w:noProof/>
            <w:webHidden/>
          </w:rPr>
          <w:tab/>
        </w:r>
        <w:r>
          <w:rPr>
            <w:noProof/>
            <w:webHidden/>
          </w:rPr>
          <w:fldChar w:fldCharType="begin"/>
        </w:r>
        <w:r>
          <w:rPr>
            <w:noProof/>
            <w:webHidden/>
          </w:rPr>
          <w:instrText xml:space="preserve"> PAGEREF _Toc160111365 \h </w:instrText>
        </w:r>
        <w:r>
          <w:rPr>
            <w:noProof/>
            <w:webHidden/>
          </w:rPr>
        </w:r>
        <w:r>
          <w:rPr>
            <w:noProof/>
            <w:webHidden/>
          </w:rPr>
          <w:fldChar w:fldCharType="separate"/>
        </w:r>
        <w:r w:rsidR="00E1015C">
          <w:rPr>
            <w:noProof/>
            <w:webHidden/>
          </w:rPr>
          <w:t>34</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66" w:history="1">
        <w:r w:rsidRPr="005B16CB">
          <w:rPr>
            <w:rStyle w:val="Hipervnculo"/>
            <w:noProof/>
          </w:rPr>
          <w:t>3.1 Diseño de casos de pruebas</w:t>
        </w:r>
        <w:r>
          <w:rPr>
            <w:noProof/>
            <w:webHidden/>
          </w:rPr>
          <w:tab/>
        </w:r>
        <w:r>
          <w:rPr>
            <w:noProof/>
            <w:webHidden/>
          </w:rPr>
          <w:fldChar w:fldCharType="begin"/>
        </w:r>
        <w:r>
          <w:rPr>
            <w:noProof/>
            <w:webHidden/>
          </w:rPr>
          <w:instrText xml:space="preserve"> PAGEREF _Toc160111366 \h </w:instrText>
        </w:r>
        <w:r>
          <w:rPr>
            <w:noProof/>
            <w:webHidden/>
          </w:rPr>
        </w:r>
        <w:r>
          <w:rPr>
            <w:noProof/>
            <w:webHidden/>
          </w:rPr>
          <w:fldChar w:fldCharType="separate"/>
        </w:r>
        <w:r w:rsidR="00E1015C">
          <w:rPr>
            <w:noProof/>
            <w:webHidden/>
          </w:rPr>
          <w:t>34</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67" w:history="1">
        <w:r w:rsidRPr="005B16CB">
          <w:rPr>
            <w:rStyle w:val="Hipervnculo"/>
            <w:noProof/>
          </w:rPr>
          <w:t>3.1.1 Conceptos fundamentales</w:t>
        </w:r>
        <w:r>
          <w:rPr>
            <w:noProof/>
            <w:webHidden/>
          </w:rPr>
          <w:tab/>
        </w:r>
        <w:r>
          <w:rPr>
            <w:noProof/>
            <w:webHidden/>
          </w:rPr>
          <w:fldChar w:fldCharType="begin"/>
        </w:r>
        <w:r>
          <w:rPr>
            <w:noProof/>
            <w:webHidden/>
          </w:rPr>
          <w:instrText xml:space="preserve"> PAGEREF _Toc160111367 \h </w:instrText>
        </w:r>
        <w:r>
          <w:rPr>
            <w:noProof/>
            <w:webHidden/>
          </w:rPr>
        </w:r>
        <w:r>
          <w:rPr>
            <w:noProof/>
            <w:webHidden/>
          </w:rPr>
          <w:fldChar w:fldCharType="separate"/>
        </w:r>
        <w:r w:rsidR="00E1015C">
          <w:rPr>
            <w:noProof/>
            <w:webHidden/>
          </w:rPr>
          <w:t>34</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68" w:history="1">
        <w:r w:rsidRPr="005B16CB">
          <w:rPr>
            <w:rStyle w:val="Hipervnculo"/>
            <w:noProof/>
          </w:rPr>
          <w:t>3.1.2 Casos de pruebas diseñados</w:t>
        </w:r>
        <w:r>
          <w:rPr>
            <w:noProof/>
            <w:webHidden/>
          </w:rPr>
          <w:tab/>
        </w:r>
        <w:r>
          <w:rPr>
            <w:noProof/>
            <w:webHidden/>
          </w:rPr>
          <w:fldChar w:fldCharType="begin"/>
        </w:r>
        <w:r>
          <w:rPr>
            <w:noProof/>
            <w:webHidden/>
          </w:rPr>
          <w:instrText xml:space="preserve"> PAGEREF _Toc160111368 \h </w:instrText>
        </w:r>
        <w:r>
          <w:rPr>
            <w:noProof/>
            <w:webHidden/>
          </w:rPr>
        </w:r>
        <w:r>
          <w:rPr>
            <w:noProof/>
            <w:webHidden/>
          </w:rPr>
          <w:fldChar w:fldCharType="separate"/>
        </w:r>
        <w:r w:rsidR="00E1015C">
          <w:rPr>
            <w:noProof/>
            <w:webHidden/>
          </w:rPr>
          <w:t>35</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69" w:history="1">
        <w:r w:rsidRPr="005B16CB">
          <w:rPr>
            <w:rStyle w:val="Hipervnculo"/>
            <w:noProof/>
          </w:rPr>
          <w:t>3.2 Resultado de las pruebas</w:t>
        </w:r>
        <w:r>
          <w:rPr>
            <w:noProof/>
            <w:webHidden/>
          </w:rPr>
          <w:tab/>
        </w:r>
        <w:r>
          <w:rPr>
            <w:noProof/>
            <w:webHidden/>
          </w:rPr>
          <w:fldChar w:fldCharType="begin"/>
        </w:r>
        <w:r>
          <w:rPr>
            <w:noProof/>
            <w:webHidden/>
          </w:rPr>
          <w:instrText xml:space="preserve"> PAGEREF _Toc160111369 \h </w:instrText>
        </w:r>
        <w:r>
          <w:rPr>
            <w:noProof/>
            <w:webHidden/>
          </w:rPr>
        </w:r>
        <w:r>
          <w:rPr>
            <w:noProof/>
            <w:webHidden/>
          </w:rPr>
          <w:fldChar w:fldCharType="separate"/>
        </w:r>
        <w:r w:rsidR="00E1015C">
          <w:rPr>
            <w:noProof/>
            <w:webHidden/>
          </w:rPr>
          <w:t>43</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70" w:history="1">
        <w:r w:rsidRPr="005B16CB">
          <w:rPr>
            <w:rStyle w:val="Hipervnculo"/>
            <w:noProof/>
          </w:rPr>
          <w:t>3.3 Pruebas de integración automatizadas</w:t>
        </w:r>
        <w:r>
          <w:rPr>
            <w:noProof/>
            <w:webHidden/>
          </w:rPr>
          <w:tab/>
        </w:r>
        <w:r>
          <w:rPr>
            <w:noProof/>
            <w:webHidden/>
          </w:rPr>
          <w:fldChar w:fldCharType="begin"/>
        </w:r>
        <w:r>
          <w:rPr>
            <w:noProof/>
            <w:webHidden/>
          </w:rPr>
          <w:instrText xml:space="preserve"> PAGEREF _Toc160111370 \h </w:instrText>
        </w:r>
        <w:r>
          <w:rPr>
            <w:noProof/>
            <w:webHidden/>
          </w:rPr>
        </w:r>
        <w:r>
          <w:rPr>
            <w:noProof/>
            <w:webHidden/>
          </w:rPr>
          <w:fldChar w:fldCharType="separate"/>
        </w:r>
        <w:r w:rsidR="00E1015C">
          <w:rPr>
            <w:noProof/>
            <w:webHidden/>
          </w:rPr>
          <w:t>44</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71" w:history="1">
        <w:r w:rsidRPr="005B16CB">
          <w:rPr>
            <w:rStyle w:val="Hipervnculo"/>
            <w:noProof/>
          </w:rPr>
          <w:t>3.3.1 Conceptos fundamentales</w:t>
        </w:r>
        <w:r>
          <w:rPr>
            <w:noProof/>
            <w:webHidden/>
          </w:rPr>
          <w:tab/>
        </w:r>
        <w:r>
          <w:rPr>
            <w:noProof/>
            <w:webHidden/>
          </w:rPr>
          <w:fldChar w:fldCharType="begin"/>
        </w:r>
        <w:r>
          <w:rPr>
            <w:noProof/>
            <w:webHidden/>
          </w:rPr>
          <w:instrText xml:space="preserve"> PAGEREF _Toc160111371 \h </w:instrText>
        </w:r>
        <w:r>
          <w:rPr>
            <w:noProof/>
            <w:webHidden/>
          </w:rPr>
        </w:r>
        <w:r>
          <w:rPr>
            <w:noProof/>
            <w:webHidden/>
          </w:rPr>
          <w:fldChar w:fldCharType="separate"/>
        </w:r>
        <w:r w:rsidR="00E1015C">
          <w:rPr>
            <w:noProof/>
            <w:webHidden/>
          </w:rPr>
          <w:t>44</w:t>
        </w:r>
        <w:r>
          <w:rPr>
            <w:noProof/>
            <w:webHidden/>
          </w:rPr>
          <w:fldChar w:fldCharType="end"/>
        </w:r>
      </w:hyperlink>
    </w:p>
    <w:p w:rsidR="00504398" w:rsidRDefault="00504398">
      <w:pPr>
        <w:pStyle w:val="TDC3"/>
        <w:tabs>
          <w:tab w:val="right" w:leader="dot" w:pos="8494"/>
        </w:tabs>
        <w:rPr>
          <w:rFonts w:asciiTheme="minorHAnsi" w:hAnsiTheme="minorHAnsi"/>
          <w:noProof/>
          <w:sz w:val="22"/>
          <w:szCs w:val="22"/>
          <w:lang w:eastAsia="es-ES"/>
        </w:rPr>
      </w:pPr>
      <w:hyperlink w:anchor="_Toc160111372" w:history="1">
        <w:r w:rsidRPr="005B16CB">
          <w:rPr>
            <w:rStyle w:val="Hipervnculo"/>
            <w:noProof/>
          </w:rPr>
          <w:t>3.3.2 Diseño y resultado de las pruebas de integración</w:t>
        </w:r>
        <w:r>
          <w:rPr>
            <w:noProof/>
            <w:webHidden/>
          </w:rPr>
          <w:tab/>
        </w:r>
        <w:r>
          <w:rPr>
            <w:noProof/>
            <w:webHidden/>
          </w:rPr>
          <w:fldChar w:fldCharType="begin"/>
        </w:r>
        <w:r>
          <w:rPr>
            <w:noProof/>
            <w:webHidden/>
          </w:rPr>
          <w:instrText xml:space="preserve"> PAGEREF _Toc160111372 \h </w:instrText>
        </w:r>
        <w:r>
          <w:rPr>
            <w:noProof/>
            <w:webHidden/>
          </w:rPr>
        </w:r>
        <w:r>
          <w:rPr>
            <w:noProof/>
            <w:webHidden/>
          </w:rPr>
          <w:fldChar w:fldCharType="separate"/>
        </w:r>
        <w:r w:rsidR="00E1015C">
          <w:rPr>
            <w:noProof/>
            <w:webHidden/>
          </w:rPr>
          <w:t>45</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73" w:history="1">
        <w:r w:rsidRPr="005B16CB">
          <w:rPr>
            <w:rStyle w:val="Hipervnculo"/>
            <w:noProof/>
          </w:rPr>
          <w:t>3.4 Conclusiones Parciales</w:t>
        </w:r>
        <w:r>
          <w:rPr>
            <w:noProof/>
            <w:webHidden/>
          </w:rPr>
          <w:tab/>
        </w:r>
        <w:r>
          <w:rPr>
            <w:noProof/>
            <w:webHidden/>
          </w:rPr>
          <w:fldChar w:fldCharType="begin"/>
        </w:r>
        <w:r>
          <w:rPr>
            <w:noProof/>
            <w:webHidden/>
          </w:rPr>
          <w:instrText xml:space="preserve"> PAGEREF _Toc160111373 \h </w:instrText>
        </w:r>
        <w:r>
          <w:rPr>
            <w:noProof/>
            <w:webHidden/>
          </w:rPr>
        </w:r>
        <w:r>
          <w:rPr>
            <w:noProof/>
            <w:webHidden/>
          </w:rPr>
          <w:fldChar w:fldCharType="separate"/>
        </w:r>
        <w:r w:rsidR="00E1015C">
          <w:rPr>
            <w:noProof/>
            <w:webHidden/>
          </w:rPr>
          <w:t>46</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74" w:history="1">
        <w:r w:rsidRPr="005B16CB">
          <w:rPr>
            <w:rStyle w:val="Hipervnculo"/>
            <w:rFonts w:cs="Arial"/>
            <w:b/>
            <w:noProof/>
          </w:rPr>
          <w:t>Capítulo 4. Aplicación web: AicaDocs UI</w:t>
        </w:r>
        <w:r>
          <w:rPr>
            <w:noProof/>
            <w:webHidden/>
          </w:rPr>
          <w:tab/>
        </w:r>
        <w:r>
          <w:rPr>
            <w:noProof/>
            <w:webHidden/>
          </w:rPr>
          <w:fldChar w:fldCharType="begin"/>
        </w:r>
        <w:r>
          <w:rPr>
            <w:noProof/>
            <w:webHidden/>
          </w:rPr>
          <w:instrText xml:space="preserve"> PAGEREF _Toc160111374 \h </w:instrText>
        </w:r>
        <w:r>
          <w:rPr>
            <w:noProof/>
            <w:webHidden/>
          </w:rPr>
        </w:r>
        <w:r>
          <w:rPr>
            <w:noProof/>
            <w:webHidden/>
          </w:rPr>
          <w:fldChar w:fldCharType="separate"/>
        </w:r>
        <w:r w:rsidR="00E1015C">
          <w:rPr>
            <w:noProof/>
            <w:webHidden/>
          </w:rPr>
          <w:t>47</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75" w:history="1">
        <w:r w:rsidRPr="005B16CB">
          <w:rPr>
            <w:rStyle w:val="Hipervnculo"/>
            <w:noProof/>
          </w:rPr>
          <w:t>4.1 Conceptos fundamentales</w:t>
        </w:r>
        <w:r>
          <w:rPr>
            <w:noProof/>
            <w:webHidden/>
          </w:rPr>
          <w:tab/>
        </w:r>
        <w:r>
          <w:rPr>
            <w:noProof/>
            <w:webHidden/>
          </w:rPr>
          <w:fldChar w:fldCharType="begin"/>
        </w:r>
        <w:r>
          <w:rPr>
            <w:noProof/>
            <w:webHidden/>
          </w:rPr>
          <w:instrText xml:space="preserve"> PAGEREF _Toc160111375 \h </w:instrText>
        </w:r>
        <w:r>
          <w:rPr>
            <w:noProof/>
            <w:webHidden/>
          </w:rPr>
        </w:r>
        <w:r>
          <w:rPr>
            <w:noProof/>
            <w:webHidden/>
          </w:rPr>
          <w:fldChar w:fldCharType="separate"/>
        </w:r>
        <w:r w:rsidR="00E1015C">
          <w:rPr>
            <w:noProof/>
            <w:webHidden/>
          </w:rPr>
          <w:t>47</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76" w:history="1">
        <w:r w:rsidRPr="005B16CB">
          <w:rPr>
            <w:rStyle w:val="Hipervnculo"/>
            <w:noProof/>
          </w:rPr>
          <w:t>4.2 Desarrollo y despliegue de la aplicación web</w:t>
        </w:r>
        <w:r>
          <w:rPr>
            <w:noProof/>
            <w:webHidden/>
          </w:rPr>
          <w:tab/>
        </w:r>
        <w:r>
          <w:rPr>
            <w:noProof/>
            <w:webHidden/>
          </w:rPr>
          <w:fldChar w:fldCharType="begin"/>
        </w:r>
        <w:r>
          <w:rPr>
            <w:noProof/>
            <w:webHidden/>
          </w:rPr>
          <w:instrText xml:space="preserve"> PAGEREF _Toc160111376 \h </w:instrText>
        </w:r>
        <w:r>
          <w:rPr>
            <w:noProof/>
            <w:webHidden/>
          </w:rPr>
        </w:r>
        <w:r>
          <w:rPr>
            <w:noProof/>
            <w:webHidden/>
          </w:rPr>
          <w:fldChar w:fldCharType="separate"/>
        </w:r>
        <w:r w:rsidR="00E1015C">
          <w:rPr>
            <w:noProof/>
            <w:webHidden/>
          </w:rPr>
          <w:t>49</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77" w:history="1">
        <w:r w:rsidRPr="005B16CB">
          <w:rPr>
            <w:rStyle w:val="Hipervnculo"/>
            <w:noProof/>
          </w:rPr>
          <w:t>4.3 Vistas de la aplicación web</w:t>
        </w:r>
        <w:r>
          <w:rPr>
            <w:noProof/>
            <w:webHidden/>
          </w:rPr>
          <w:tab/>
        </w:r>
        <w:r>
          <w:rPr>
            <w:noProof/>
            <w:webHidden/>
          </w:rPr>
          <w:fldChar w:fldCharType="begin"/>
        </w:r>
        <w:r>
          <w:rPr>
            <w:noProof/>
            <w:webHidden/>
          </w:rPr>
          <w:instrText xml:space="preserve"> PAGEREF _Toc160111377 \h </w:instrText>
        </w:r>
        <w:r>
          <w:rPr>
            <w:noProof/>
            <w:webHidden/>
          </w:rPr>
        </w:r>
        <w:r>
          <w:rPr>
            <w:noProof/>
            <w:webHidden/>
          </w:rPr>
          <w:fldChar w:fldCharType="separate"/>
        </w:r>
        <w:r w:rsidR="00E1015C">
          <w:rPr>
            <w:noProof/>
            <w:webHidden/>
          </w:rPr>
          <w:t>51</w:t>
        </w:r>
        <w:r>
          <w:rPr>
            <w:noProof/>
            <w:webHidden/>
          </w:rPr>
          <w:fldChar w:fldCharType="end"/>
        </w:r>
      </w:hyperlink>
    </w:p>
    <w:p w:rsidR="00504398" w:rsidRDefault="00504398">
      <w:pPr>
        <w:pStyle w:val="TDC2"/>
        <w:rPr>
          <w:rFonts w:asciiTheme="minorHAnsi" w:hAnsiTheme="minorHAnsi"/>
          <w:noProof/>
          <w:sz w:val="22"/>
          <w:szCs w:val="22"/>
          <w:lang w:eastAsia="es-ES"/>
        </w:rPr>
      </w:pPr>
      <w:hyperlink w:anchor="_Toc160111378" w:history="1">
        <w:r w:rsidRPr="005B16CB">
          <w:rPr>
            <w:rStyle w:val="Hipervnculo"/>
            <w:noProof/>
          </w:rPr>
          <w:t>4.4 Conclusiones Parciales</w:t>
        </w:r>
        <w:r>
          <w:rPr>
            <w:noProof/>
            <w:webHidden/>
          </w:rPr>
          <w:tab/>
        </w:r>
        <w:r>
          <w:rPr>
            <w:noProof/>
            <w:webHidden/>
          </w:rPr>
          <w:fldChar w:fldCharType="begin"/>
        </w:r>
        <w:r>
          <w:rPr>
            <w:noProof/>
            <w:webHidden/>
          </w:rPr>
          <w:instrText xml:space="preserve"> PAGEREF _Toc160111378 \h </w:instrText>
        </w:r>
        <w:r>
          <w:rPr>
            <w:noProof/>
            <w:webHidden/>
          </w:rPr>
        </w:r>
        <w:r>
          <w:rPr>
            <w:noProof/>
            <w:webHidden/>
          </w:rPr>
          <w:fldChar w:fldCharType="separate"/>
        </w:r>
        <w:r w:rsidR="00E1015C">
          <w:rPr>
            <w:noProof/>
            <w:webHidden/>
          </w:rPr>
          <w:t>60</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79" w:history="1">
        <w:r w:rsidRPr="005B16CB">
          <w:rPr>
            <w:rStyle w:val="Hipervnculo"/>
            <w:rFonts w:cs="Arial"/>
            <w:b/>
            <w:noProof/>
          </w:rPr>
          <w:t>Conclusiones</w:t>
        </w:r>
        <w:r>
          <w:rPr>
            <w:noProof/>
            <w:webHidden/>
          </w:rPr>
          <w:tab/>
        </w:r>
        <w:r>
          <w:rPr>
            <w:noProof/>
            <w:webHidden/>
          </w:rPr>
          <w:fldChar w:fldCharType="begin"/>
        </w:r>
        <w:r>
          <w:rPr>
            <w:noProof/>
            <w:webHidden/>
          </w:rPr>
          <w:instrText xml:space="preserve"> PAGEREF _Toc160111379 \h </w:instrText>
        </w:r>
        <w:r>
          <w:rPr>
            <w:noProof/>
            <w:webHidden/>
          </w:rPr>
        </w:r>
        <w:r>
          <w:rPr>
            <w:noProof/>
            <w:webHidden/>
          </w:rPr>
          <w:fldChar w:fldCharType="separate"/>
        </w:r>
        <w:r w:rsidR="00E1015C">
          <w:rPr>
            <w:noProof/>
            <w:webHidden/>
          </w:rPr>
          <w:t>61</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80" w:history="1">
        <w:r w:rsidRPr="005B16CB">
          <w:rPr>
            <w:rStyle w:val="Hipervnculo"/>
            <w:rFonts w:cs="Arial"/>
            <w:b/>
            <w:noProof/>
          </w:rPr>
          <w:t>Recomendaciones</w:t>
        </w:r>
        <w:r>
          <w:rPr>
            <w:noProof/>
            <w:webHidden/>
          </w:rPr>
          <w:tab/>
        </w:r>
        <w:r>
          <w:rPr>
            <w:noProof/>
            <w:webHidden/>
          </w:rPr>
          <w:fldChar w:fldCharType="begin"/>
        </w:r>
        <w:r>
          <w:rPr>
            <w:noProof/>
            <w:webHidden/>
          </w:rPr>
          <w:instrText xml:space="preserve"> PAGEREF _Toc160111380 \h </w:instrText>
        </w:r>
        <w:r>
          <w:rPr>
            <w:noProof/>
            <w:webHidden/>
          </w:rPr>
        </w:r>
        <w:r>
          <w:rPr>
            <w:noProof/>
            <w:webHidden/>
          </w:rPr>
          <w:fldChar w:fldCharType="separate"/>
        </w:r>
        <w:r w:rsidR="00E1015C">
          <w:rPr>
            <w:noProof/>
            <w:webHidden/>
          </w:rPr>
          <w:t>62</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81" w:history="1">
        <w:r w:rsidRPr="005B16CB">
          <w:rPr>
            <w:rStyle w:val="Hipervnculo"/>
            <w:rFonts w:cs="Arial"/>
            <w:b/>
            <w:noProof/>
            <w:lang w:val="en-US"/>
          </w:rPr>
          <w:t>Referencias Bibliográficas</w:t>
        </w:r>
        <w:r>
          <w:rPr>
            <w:noProof/>
            <w:webHidden/>
          </w:rPr>
          <w:tab/>
        </w:r>
        <w:r>
          <w:rPr>
            <w:noProof/>
            <w:webHidden/>
          </w:rPr>
          <w:fldChar w:fldCharType="begin"/>
        </w:r>
        <w:r>
          <w:rPr>
            <w:noProof/>
            <w:webHidden/>
          </w:rPr>
          <w:instrText xml:space="preserve"> PAGEREF _Toc160111381 \h </w:instrText>
        </w:r>
        <w:r>
          <w:rPr>
            <w:noProof/>
            <w:webHidden/>
          </w:rPr>
        </w:r>
        <w:r>
          <w:rPr>
            <w:noProof/>
            <w:webHidden/>
          </w:rPr>
          <w:fldChar w:fldCharType="separate"/>
        </w:r>
        <w:r w:rsidR="00E1015C">
          <w:rPr>
            <w:noProof/>
            <w:webHidden/>
          </w:rPr>
          <w:t>63</w:t>
        </w:r>
        <w:r>
          <w:rPr>
            <w:noProof/>
            <w:webHidden/>
          </w:rPr>
          <w:fldChar w:fldCharType="end"/>
        </w:r>
      </w:hyperlink>
    </w:p>
    <w:p w:rsidR="00504398" w:rsidRDefault="00504398">
      <w:pPr>
        <w:pStyle w:val="TDC1"/>
        <w:rPr>
          <w:rFonts w:asciiTheme="minorHAnsi" w:hAnsiTheme="minorHAnsi"/>
          <w:noProof/>
          <w:sz w:val="22"/>
          <w:szCs w:val="22"/>
          <w:lang w:eastAsia="es-ES"/>
        </w:rPr>
      </w:pPr>
      <w:hyperlink w:anchor="_Toc160111382" w:history="1">
        <w:r w:rsidRPr="005B16CB">
          <w:rPr>
            <w:rStyle w:val="Hipervnculo"/>
            <w:rFonts w:cs="Arial"/>
            <w:b/>
            <w:noProof/>
          </w:rPr>
          <w:t>Anexos</w:t>
        </w:r>
        <w:r>
          <w:rPr>
            <w:noProof/>
            <w:webHidden/>
          </w:rPr>
          <w:tab/>
        </w:r>
        <w:r>
          <w:rPr>
            <w:noProof/>
            <w:webHidden/>
          </w:rPr>
          <w:fldChar w:fldCharType="begin"/>
        </w:r>
        <w:r>
          <w:rPr>
            <w:noProof/>
            <w:webHidden/>
          </w:rPr>
          <w:instrText xml:space="preserve"> PAGEREF _Toc160111382 \h </w:instrText>
        </w:r>
        <w:r>
          <w:rPr>
            <w:noProof/>
            <w:webHidden/>
          </w:rPr>
        </w:r>
        <w:r>
          <w:rPr>
            <w:noProof/>
            <w:webHidden/>
          </w:rPr>
          <w:fldChar w:fldCharType="separate"/>
        </w:r>
        <w:r w:rsidR="00E1015C">
          <w:rPr>
            <w:noProof/>
            <w:webHidden/>
          </w:rPr>
          <w:t>65</w:t>
        </w:r>
        <w:r>
          <w:rPr>
            <w:noProof/>
            <w:webHidden/>
          </w:rPr>
          <w:fldChar w:fldCharType="end"/>
        </w:r>
      </w:hyperlink>
    </w:p>
    <w:p w:rsidR="00BC1B7F" w:rsidRDefault="00BC1B7F" w:rsidP="00C7424D">
      <w:pPr>
        <w:spacing w:line="360" w:lineRule="auto"/>
        <w:jc w:val="both"/>
        <w:rPr>
          <w:rFonts w:cs="Arial"/>
          <w:b/>
          <w:color w:val="086E54"/>
          <w:szCs w:val="24"/>
        </w:rPr>
      </w:pPr>
      <w:r>
        <w:rPr>
          <w:rFonts w:cs="Arial"/>
          <w:b/>
          <w:color w:val="086E54"/>
          <w:szCs w:val="24"/>
        </w:rPr>
        <w:fldChar w:fldCharType="end"/>
      </w:r>
    </w:p>
    <w:p w:rsidR="002304CB" w:rsidRDefault="002304CB" w:rsidP="00C7424D">
      <w:pPr>
        <w:spacing w:line="360" w:lineRule="auto"/>
        <w:jc w:val="both"/>
        <w:rPr>
          <w:rFonts w:cs="Arial"/>
          <w:b/>
          <w:color w:val="086E54"/>
          <w:szCs w:val="24"/>
        </w:rPr>
      </w:pPr>
    </w:p>
    <w:p w:rsidR="002304CB" w:rsidRDefault="002304CB" w:rsidP="00C7424D">
      <w:pPr>
        <w:spacing w:line="360" w:lineRule="auto"/>
        <w:rPr>
          <w:rFonts w:cs="Arial"/>
          <w:b/>
          <w:color w:val="000000" w:themeColor="text1"/>
          <w:sz w:val="32"/>
          <w:szCs w:val="24"/>
          <w:lang w:val="en-US"/>
        </w:rPr>
      </w:pPr>
      <w:r>
        <w:rPr>
          <w:rFonts w:cs="Arial"/>
          <w:b/>
          <w:color w:val="000000" w:themeColor="text1"/>
          <w:sz w:val="32"/>
          <w:szCs w:val="24"/>
          <w:lang w:val="en-US"/>
        </w:rPr>
        <w:br w:type="page"/>
      </w:r>
    </w:p>
    <w:p w:rsidR="002304CB" w:rsidRPr="00810E85" w:rsidRDefault="002304CB" w:rsidP="00504398">
      <w:pPr>
        <w:spacing w:line="360" w:lineRule="auto"/>
        <w:jc w:val="both"/>
        <w:rPr>
          <w:rFonts w:cs="Arial"/>
          <w:b/>
          <w:color w:val="000000" w:themeColor="text1"/>
          <w:sz w:val="32"/>
          <w:szCs w:val="24"/>
        </w:rPr>
      </w:pPr>
      <w:r w:rsidRPr="00810E85">
        <w:rPr>
          <w:rFonts w:cs="Arial"/>
          <w:b/>
          <w:color w:val="000000" w:themeColor="text1"/>
          <w:sz w:val="32"/>
          <w:szCs w:val="24"/>
        </w:rPr>
        <w:lastRenderedPageBreak/>
        <w:t>Índice de Tablas</w:t>
      </w:r>
    </w:p>
    <w:p w:rsidR="00504398" w:rsidRDefault="002304CB"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lang w:val="en-US"/>
        </w:rPr>
        <w:fldChar w:fldCharType="begin"/>
      </w:r>
      <w:r w:rsidRPr="002304CB">
        <w:rPr>
          <w:rFonts w:cs="Arial"/>
          <w:b/>
          <w:sz w:val="32"/>
          <w:szCs w:val="24"/>
        </w:rPr>
        <w:instrText xml:space="preserve"> TOC \h \z \c "Tabla" </w:instrText>
      </w:r>
      <w:r>
        <w:rPr>
          <w:rFonts w:cs="Arial"/>
          <w:b/>
          <w:sz w:val="32"/>
          <w:szCs w:val="24"/>
          <w:lang w:val="en-US"/>
        </w:rPr>
        <w:fldChar w:fldCharType="separate"/>
      </w:r>
      <w:hyperlink w:anchor="_Toc160111383" w:history="1">
        <w:r w:rsidR="00504398" w:rsidRPr="004E2CB4">
          <w:rPr>
            <w:rStyle w:val="Hipervnculo"/>
            <w:b/>
            <w:noProof/>
          </w:rPr>
          <w:t xml:space="preserve">Tabla 1: </w:t>
        </w:r>
        <w:r w:rsidR="00504398" w:rsidRPr="004E2CB4">
          <w:rPr>
            <w:rStyle w:val="Hipervnculo"/>
            <w:noProof/>
          </w:rPr>
          <w:t xml:space="preserve">Diseño de los endpoints de la solución </w:t>
        </w:r>
        <w:r w:rsidR="00504398" w:rsidRPr="004E2CB4">
          <w:rPr>
            <w:rStyle w:val="Hipervnculo"/>
            <w:b/>
            <w:noProof/>
          </w:rPr>
          <w:t xml:space="preserve">AicaDocs </w:t>
        </w:r>
        <w:r w:rsidR="00504398" w:rsidRPr="004E2CB4">
          <w:rPr>
            <w:rStyle w:val="Hipervnculo"/>
            <w:noProof/>
          </w:rPr>
          <w:t>(Fuente: Elaboración propia)</w:t>
        </w:r>
        <w:r w:rsidR="00504398">
          <w:rPr>
            <w:noProof/>
            <w:webHidden/>
          </w:rPr>
          <w:tab/>
        </w:r>
        <w:r w:rsidR="00504398">
          <w:rPr>
            <w:noProof/>
            <w:webHidden/>
          </w:rPr>
          <w:fldChar w:fldCharType="begin"/>
        </w:r>
        <w:r w:rsidR="00504398">
          <w:rPr>
            <w:noProof/>
            <w:webHidden/>
          </w:rPr>
          <w:instrText xml:space="preserve"> PAGEREF _Toc160111383 \h </w:instrText>
        </w:r>
        <w:r w:rsidR="00504398">
          <w:rPr>
            <w:noProof/>
            <w:webHidden/>
          </w:rPr>
        </w:r>
        <w:r w:rsidR="00504398">
          <w:rPr>
            <w:noProof/>
            <w:webHidden/>
          </w:rPr>
          <w:fldChar w:fldCharType="separate"/>
        </w:r>
        <w:r w:rsidR="00E1015C">
          <w:rPr>
            <w:noProof/>
            <w:webHidden/>
          </w:rPr>
          <w:t>27</w:t>
        </w:r>
        <w:r w:rsidR="00504398">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84" w:history="1">
        <w:r w:rsidRPr="004E2CB4">
          <w:rPr>
            <w:rStyle w:val="Hipervnculo"/>
            <w:b/>
            <w:noProof/>
          </w:rPr>
          <w:t>Tabla 2:</w:t>
        </w:r>
        <w:r w:rsidRPr="004E2CB4">
          <w:rPr>
            <w:rStyle w:val="Hipervnculo"/>
            <w:noProof/>
          </w:rPr>
          <w:t xml:space="preserve"> Datos iniciales en la tabla Documentos (Fuente: Elaboración propia)</w:t>
        </w:r>
        <w:r>
          <w:rPr>
            <w:noProof/>
            <w:webHidden/>
          </w:rPr>
          <w:tab/>
        </w:r>
        <w:r>
          <w:rPr>
            <w:noProof/>
            <w:webHidden/>
          </w:rPr>
          <w:fldChar w:fldCharType="begin"/>
        </w:r>
        <w:r>
          <w:rPr>
            <w:noProof/>
            <w:webHidden/>
          </w:rPr>
          <w:instrText xml:space="preserve"> PAGEREF _Toc160111384 \h </w:instrText>
        </w:r>
        <w:r>
          <w:rPr>
            <w:noProof/>
            <w:webHidden/>
          </w:rPr>
        </w:r>
        <w:r>
          <w:rPr>
            <w:noProof/>
            <w:webHidden/>
          </w:rPr>
          <w:fldChar w:fldCharType="separate"/>
        </w:r>
        <w:r w:rsidR="00E1015C">
          <w:rPr>
            <w:noProof/>
            <w:webHidden/>
          </w:rPr>
          <w:t>35</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85" w:history="1">
        <w:r w:rsidRPr="004E2CB4">
          <w:rPr>
            <w:rStyle w:val="Hipervnculo"/>
            <w:b/>
            <w:noProof/>
          </w:rPr>
          <w:t>Tabla 3:</w:t>
        </w:r>
        <w:r w:rsidRPr="004E2CB4">
          <w:rPr>
            <w:rStyle w:val="Hipervnculo"/>
            <w:noProof/>
          </w:rPr>
          <w:t xml:space="preserve"> Datos iniciales en la tabla Descargas (Fuente: Elaboración propia)</w:t>
        </w:r>
        <w:r>
          <w:rPr>
            <w:noProof/>
            <w:webHidden/>
          </w:rPr>
          <w:tab/>
        </w:r>
        <w:r>
          <w:rPr>
            <w:noProof/>
            <w:webHidden/>
          </w:rPr>
          <w:fldChar w:fldCharType="begin"/>
        </w:r>
        <w:r>
          <w:rPr>
            <w:noProof/>
            <w:webHidden/>
          </w:rPr>
          <w:instrText xml:space="preserve"> PAGEREF _Toc160111385 \h </w:instrText>
        </w:r>
        <w:r>
          <w:rPr>
            <w:noProof/>
            <w:webHidden/>
          </w:rPr>
        </w:r>
        <w:r>
          <w:rPr>
            <w:noProof/>
            <w:webHidden/>
          </w:rPr>
          <w:fldChar w:fldCharType="separate"/>
        </w:r>
        <w:r w:rsidR="00E1015C">
          <w:rPr>
            <w:noProof/>
            <w:webHidden/>
          </w:rPr>
          <w:t>36</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86" w:history="1">
        <w:r w:rsidRPr="004E2CB4">
          <w:rPr>
            <w:rStyle w:val="Hipervnculo"/>
            <w:b/>
            <w:noProof/>
          </w:rPr>
          <w:t>Tabla 4:</w:t>
        </w:r>
        <w:r w:rsidRPr="004E2CB4">
          <w:rPr>
            <w:rStyle w:val="Hipervnculo"/>
            <w:noProof/>
          </w:rPr>
          <w:t xml:space="preserve"> Datos iniciales en la tabla Nomencladores (Fuente: Elaboración propia)</w:t>
        </w:r>
        <w:r>
          <w:rPr>
            <w:noProof/>
            <w:webHidden/>
          </w:rPr>
          <w:tab/>
        </w:r>
        <w:r>
          <w:rPr>
            <w:noProof/>
            <w:webHidden/>
          </w:rPr>
          <w:fldChar w:fldCharType="begin"/>
        </w:r>
        <w:r>
          <w:rPr>
            <w:noProof/>
            <w:webHidden/>
          </w:rPr>
          <w:instrText xml:space="preserve"> PAGEREF _Toc160111386 \h </w:instrText>
        </w:r>
        <w:r>
          <w:rPr>
            <w:noProof/>
            <w:webHidden/>
          </w:rPr>
        </w:r>
        <w:r>
          <w:rPr>
            <w:noProof/>
            <w:webHidden/>
          </w:rPr>
          <w:fldChar w:fldCharType="separate"/>
        </w:r>
        <w:r w:rsidR="00E1015C">
          <w:rPr>
            <w:noProof/>
            <w:webHidden/>
          </w:rPr>
          <w:t>36</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87" w:history="1">
        <w:r w:rsidRPr="004E2CB4">
          <w:rPr>
            <w:rStyle w:val="Hipervnculo"/>
            <w:b/>
            <w:noProof/>
          </w:rPr>
          <w:t xml:space="preserve">Tabla 5: </w:t>
        </w:r>
        <w:r w:rsidRPr="004E2CB4">
          <w:rPr>
            <w:rStyle w:val="Hipervnculo"/>
            <w:noProof/>
          </w:rPr>
          <w:t>Pruebas de integración diseñadas (Fuente: Elaboración propia).</w:t>
        </w:r>
        <w:r>
          <w:rPr>
            <w:noProof/>
            <w:webHidden/>
          </w:rPr>
          <w:tab/>
        </w:r>
        <w:r>
          <w:rPr>
            <w:noProof/>
            <w:webHidden/>
          </w:rPr>
          <w:fldChar w:fldCharType="begin"/>
        </w:r>
        <w:r>
          <w:rPr>
            <w:noProof/>
            <w:webHidden/>
          </w:rPr>
          <w:instrText xml:space="preserve"> PAGEREF _Toc160111387 \h </w:instrText>
        </w:r>
        <w:r>
          <w:rPr>
            <w:noProof/>
            <w:webHidden/>
          </w:rPr>
        </w:r>
        <w:r>
          <w:rPr>
            <w:noProof/>
            <w:webHidden/>
          </w:rPr>
          <w:fldChar w:fldCharType="separate"/>
        </w:r>
        <w:r w:rsidR="00E1015C">
          <w:rPr>
            <w:noProof/>
            <w:webHidden/>
          </w:rPr>
          <w:t>45</w:t>
        </w:r>
        <w:r>
          <w:rPr>
            <w:noProof/>
            <w:webHidden/>
          </w:rPr>
          <w:fldChar w:fldCharType="end"/>
        </w:r>
      </w:hyperlink>
    </w:p>
    <w:p w:rsidR="002304CB" w:rsidRPr="00810E85" w:rsidRDefault="002304CB" w:rsidP="00504398">
      <w:pPr>
        <w:spacing w:line="360" w:lineRule="auto"/>
        <w:jc w:val="both"/>
        <w:rPr>
          <w:rFonts w:cs="Arial"/>
          <w:b/>
          <w:color w:val="000000" w:themeColor="text1"/>
          <w:sz w:val="32"/>
          <w:szCs w:val="24"/>
        </w:rPr>
      </w:pPr>
      <w:r>
        <w:rPr>
          <w:rFonts w:cs="Arial"/>
          <w:b/>
          <w:color w:val="000000" w:themeColor="text1"/>
          <w:sz w:val="32"/>
          <w:szCs w:val="24"/>
          <w:lang w:val="en-US"/>
        </w:rPr>
        <w:fldChar w:fldCharType="end"/>
      </w:r>
    </w:p>
    <w:p w:rsidR="002304CB" w:rsidRPr="00810E85" w:rsidRDefault="002304CB" w:rsidP="00C7424D">
      <w:pPr>
        <w:spacing w:line="360" w:lineRule="auto"/>
        <w:jc w:val="both"/>
        <w:rPr>
          <w:rFonts w:cs="Arial"/>
          <w:b/>
          <w:color w:val="000000" w:themeColor="text1"/>
          <w:sz w:val="32"/>
          <w:szCs w:val="24"/>
        </w:rPr>
      </w:pPr>
    </w:p>
    <w:p w:rsidR="002304CB" w:rsidRPr="00810E85" w:rsidRDefault="002304CB" w:rsidP="00C903D2">
      <w:pPr>
        <w:spacing w:line="360" w:lineRule="auto"/>
        <w:rPr>
          <w:rFonts w:cs="Arial"/>
          <w:b/>
          <w:color w:val="000000" w:themeColor="text1"/>
          <w:sz w:val="32"/>
          <w:szCs w:val="24"/>
        </w:rPr>
      </w:pPr>
      <w:r w:rsidRPr="00810E85">
        <w:rPr>
          <w:rFonts w:cs="Arial"/>
          <w:b/>
          <w:color w:val="000000" w:themeColor="text1"/>
          <w:sz w:val="32"/>
          <w:szCs w:val="24"/>
        </w:rPr>
        <w:br w:type="page"/>
      </w:r>
    </w:p>
    <w:p w:rsidR="002304CB" w:rsidRDefault="002304CB" w:rsidP="00504398">
      <w:pPr>
        <w:spacing w:line="360" w:lineRule="auto"/>
        <w:rPr>
          <w:rFonts w:cs="Arial"/>
          <w:b/>
          <w:color w:val="000000" w:themeColor="text1"/>
          <w:sz w:val="32"/>
          <w:szCs w:val="24"/>
          <w:lang w:val="en-US"/>
        </w:rPr>
      </w:pPr>
      <w:r>
        <w:rPr>
          <w:rFonts w:cs="Arial"/>
          <w:b/>
          <w:color w:val="000000" w:themeColor="text1"/>
          <w:sz w:val="32"/>
          <w:szCs w:val="24"/>
          <w:lang w:val="en-US"/>
        </w:rPr>
        <w:lastRenderedPageBreak/>
        <w:t>Índice de Figuras</w:t>
      </w:r>
    </w:p>
    <w:p w:rsidR="00504398" w:rsidRDefault="002304CB"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rPr>
        <w:fldChar w:fldCharType="begin"/>
      </w:r>
      <w:r>
        <w:rPr>
          <w:rFonts w:cs="Arial"/>
          <w:b/>
          <w:sz w:val="32"/>
          <w:szCs w:val="24"/>
        </w:rPr>
        <w:instrText xml:space="preserve"> TOC \h \z \c "Figura" </w:instrText>
      </w:r>
      <w:r>
        <w:rPr>
          <w:rFonts w:cs="Arial"/>
          <w:b/>
          <w:sz w:val="32"/>
          <w:szCs w:val="24"/>
        </w:rPr>
        <w:fldChar w:fldCharType="separate"/>
      </w:r>
      <w:hyperlink w:anchor="_Toc160111388" w:history="1">
        <w:r w:rsidR="00504398" w:rsidRPr="00BB17CC">
          <w:rPr>
            <w:rStyle w:val="Hipervnculo"/>
            <w:b/>
            <w:noProof/>
          </w:rPr>
          <w:t>Figura 1:</w:t>
        </w:r>
        <w:r w:rsidR="00504398" w:rsidRPr="00BB17CC">
          <w:rPr>
            <w:rStyle w:val="Hipervnculo"/>
            <w:noProof/>
          </w:rPr>
          <w:t xml:space="preserve"> Historia y características de las revoluciones industriales (Fuente: [3])</w:t>
        </w:r>
        <w:r w:rsidR="00504398">
          <w:rPr>
            <w:noProof/>
            <w:webHidden/>
          </w:rPr>
          <w:tab/>
        </w:r>
        <w:r w:rsidR="00504398">
          <w:rPr>
            <w:noProof/>
            <w:webHidden/>
          </w:rPr>
          <w:fldChar w:fldCharType="begin"/>
        </w:r>
        <w:r w:rsidR="00504398">
          <w:rPr>
            <w:noProof/>
            <w:webHidden/>
          </w:rPr>
          <w:instrText xml:space="preserve"> PAGEREF _Toc160111388 \h </w:instrText>
        </w:r>
        <w:r w:rsidR="00504398">
          <w:rPr>
            <w:noProof/>
            <w:webHidden/>
          </w:rPr>
        </w:r>
        <w:r w:rsidR="00504398">
          <w:rPr>
            <w:noProof/>
            <w:webHidden/>
          </w:rPr>
          <w:fldChar w:fldCharType="separate"/>
        </w:r>
        <w:r w:rsidR="00E1015C">
          <w:rPr>
            <w:noProof/>
            <w:webHidden/>
          </w:rPr>
          <w:t>1</w:t>
        </w:r>
        <w:r w:rsidR="00504398">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89" w:history="1">
        <w:r w:rsidRPr="00BB17CC">
          <w:rPr>
            <w:rStyle w:val="Hipervnculo"/>
            <w:b/>
            <w:noProof/>
          </w:rPr>
          <w:t>Figura 2:</w:t>
        </w:r>
        <w:r w:rsidRPr="00BB17CC">
          <w:rPr>
            <w:rStyle w:val="Hipervnculo"/>
            <w:noProof/>
          </w:rPr>
          <w:t xml:space="preserve"> Sistema tradicional jerárquico de la industria en forma de pirámide (Fuente: [6])</w:t>
        </w:r>
        <w:r>
          <w:rPr>
            <w:noProof/>
            <w:webHidden/>
          </w:rPr>
          <w:tab/>
        </w:r>
        <w:r>
          <w:rPr>
            <w:noProof/>
            <w:webHidden/>
          </w:rPr>
          <w:fldChar w:fldCharType="begin"/>
        </w:r>
        <w:r>
          <w:rPr>
            <w:noProof/>
            <w:webHidden/>
          </w:rPr>
          <w:instrText xml:space="preserve"> PAGEREF _Toc160111389 \h </w:instrText>
        </w:r>
        <w:r>
          <w:rPr>
            <w:noProof/>
            <w:webHidden/>
          </w:rPr>
        </w:r>
        <w:r>
          <w:rPr>
            <w:noProof/>
            <w:webHidden/>
          </w:rPr>
          <w:fldChar w:fldCharType="separate"/>
        </w:r>
        <w:r w:rsidR="00E1015C">
          <w:rPr>
            <w:noProof/>
            <w:webHidden/>
          </w:rPr>
          <w:t>2</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0" w:history="1">
        <w:r w:rsidRPr="00BB17CC">
          <w:rPr>
            <w:rStyle w:val="Hipervnculo"/>
            <w:b/>
            <w:noProof/>
          </w:rPr>
          <w:t>Figura 3</w:t>
        </w:r>
        <w:r w:rsidRPr="00BB17CC">
          <w:rPr>
            <w:rStyle w:val="Hipervnculo"/>
            <w:noProof/>
          </w:rPr>
          <w:t>: Niveles de madurez de la Industria 4.0 (Fuente: [7])</w:t>
        </w:r>
        <w:r>
          <w:rPr>
            <w:noProof/>
            <w:webHidden/>
          </w:rPr>
          <w:tab/>
        </w:r>
        <w:r>
          <w:rPr>
            <w:noProof/>
            <w:webHidden/>
          </w:rPr>
          <w:fldChar w:fldCharType="begin"/>
        </w:r>
        <w:r>
          <w:rPr>
            <w:noProof/>
            <w:webHidden/>
          </w:rPr>
          <w:instrText xml:space="preserve"> PAGEREF _Toc160111390 \h </w:instrText>
        </w:r>
        <w:r>
          <w:rPr>
            <w:noProof/>
            <w:webHidden/>
          </w:rPr>
        </w:r>
        <w:r>
          <w:rPr>
            <w:noProof/>
            <w:webHidden/>
          </w:rPr>
          <w:fldChar w:fldCharType="separate"/>
        </w:r>
        <w:r w:rsidR="00E1015C">
          <w:rPr>
            <w:noProof/>
            <w:webHidden/>
          </w:rPr>
          <w:t>3</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1" w:history="1">
        <w:r w:rsidRPr="00BB17CC">
          <w:rPr>
            <w:rStyle w:val="Hipervnculo"/>
            <w:b/>
            <w:noProof/>
          </w:rPr>
          <w:t>Figura 4:</w:t>
        </w:r>
        <w:r w:rsidRPr="00BB17CC">
          <w:rPr>
            <w:rStyle w:val="Hipervnculo"/>
            <w:noProof/>
          </w:rPr>
          <w:t xml:space="preserve"> Arquitectura de implementación de capacidades habilitantes para la transición a la Industria 4.0 (Fuente: [7])</w:t>
        </w:r>
        <w:r>
          <w:rPr>
            <w:noProof/>
            <w:webHidden/>
          </w:rPr>
          <w:tab/>
        </w:r>
        <w:r>
          <w:rPr>
            <w:noProof/>
            <w:webHidden/>
          </w:rPr>
          <w:fldChar w:fldCharType="begin"/>
        </w:r>
        <w:r>
          <w:rPr>
            <w:noProof/>
            <w:webHidden/>
          </w:rPr>
          <w:instrText xml:space="preserve"> PAGEREF _Toc160111391 \h </w:instrText>
        </w:r>
        <w:r>
          <w:rPr>
            <w:noProof/>
            <w:webHidden/>
          </w:rPr>
        </w:r>
        <w:r>
          <w:rPr>
            <w:noProof/>
            <w:webHidden/>
          </w:rPr>
          <w:fldChar w:fldCharType="separate"/>
        </w:r>
        <w:r w:rsidR="00E1015C">
          <w:rPr>
            <w:noProof/>
            <w:webHidden/>
          </w:rPr>
          <w:t>4</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2" w:history="1">
        <w:r w:rsidRPr="00BB17CC">
          <w:rPr>
            <w:rStyle w:val="Hipervnculo"/>
            <w:b/>
            <w:noProof/>
          </w:rPr>
          <w:t>Figura 5:</w:t>
        </w:r>
        <w:r w:rsidRPr="00BB17CC">
          <w:rPr>
            <w:rStyle w:val="Hipervnculo"/>
            <w:noProof/>
          </w:rPr>
          <w:t xml:space="preserve"> Ecosistema AICA+ 4.0 (Fuente: AICA+).</w:t>
        </w:r>
        <w:r>
          <w:rPr>
            <w:noProof/>
            <w:webHidden/>
          </w:rPr>
          <w:tab/>
        </w:r>
        <w:r>
          <w:rPr>
            <w:noProof/>
            <w:webHidden/>
          </w:rPr>
          <w:fldChar w:fldCharType="begin"/>
        </w:r>
        <w:r>
          <w:rPr>
            <w:noProof/>
            <w:webHidden/>
          </w:rPr>
          <w:instrText xml:space="preserve"> PAGEREF _Toc160111392 \h </w:instrText>
        </w:r>
        <w:r>
          <w:rPr>
            <w:noProof/>
            <w:webHidden/>
          </w:rPr>
        </w:r>
        <w:r>
          <w:rPr>
            <w:noProof/>
            <w:webHidden/>
          </w:rPr>
          <w:fldChar w:fldCharType="separate"/>
        </w:r>
        <w:r w:rsidR="00E1015C">
          <w:rPr>
            <w:noProof/>
            <w:webHidden/>
          </w:rPr>
          <w:t>5</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3" w:history="1">
        <w:r w:rsidRPr="00BB17CC">
          <w:rPr>
            <w:rStyle w:val="Hipervnculo"/>
            <w:b/>
            <w:noProof/>
          </w:rPr>
          <w:t xml:space="preserve">Figura 6: </w:t>
        </w:r>
        <w:r w:rsidRPr="00BB17CC">
          <w:rPr>
            <w:rStyle w:val="Hipervnculo"/>
            <w:noProof/>
          </w:rPr>
          <w:t>Planificación del proyecto de AICA 4.0 (Fuente: AICA+)</w:t>
        </w:r>
        <w:r>
          <w:rPr>
            <w:noProof/>
            <w:webHidden/>
          </w:rPr>
          <w:tab/>
        </w:r>
        <w:r>
          <w:rPr>
            <w:noProof/>
            <w:webHidden/>
          </w:rPr>
          <w:fldChar w:fldCharType="begin"/>
        </w:r>
        <w:r>
          <w:rPr>
            <w:noProof/>
            <w:webHidden/>
          </w:rPr>
          <w:instrText xml:space="preserve"> PAGEREF _Toc160111393 \h </w:instrText>
        </w:r>
        <w:r>
          <w:rPr>
            <w:noProof/>
            <w:webHidden/>
          </w:rPr>
        </w:r>
        <w:r>
          <w:rPr>
            <w:noProof/>
            <w:webHidden/>
          </w:rPr>
          <w:fldChar w:fldCharType="separate"/>
        </w:r>
        <w:r w:rsidR="00E1015C">
          <w:rPr>
            <w:noProof/>
            <w:webHidden/>
          </w:rPr>
          <w:t>8</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4" w:history="1">
        <w:r w:rsidRPr="00BB17CC">
          <w:rPr>
            <w:rStyle w:val="Hipervnculo"/>
            <w:b/>
            <w:noProof/>
          </w:rPr>
          <w:t xml:space="preserve">Figura 7: </w:t>
        </w:r>
        <w:r w:rsidRPr="00BB17CC">
          <w:rPr>
            <w:rStyle w:val="Hipervnculo"/>
            <w:noProof/>
          </w:rPr>
          <w:t xml:space="preserve">Stack tecnológico en </w:t>
        </w:r>
        <w:r w:rsidRPr="00BB17CC">
          <w:rPr>
            <w:rStyle w:val="Hipervnculo"/>
            <w:b/>
            <w:noProof/>
          </w:rPr>
          <w:t>AicaDocs</w:t>
        </w:r>
        <w:r w:rsidRPr="00BB17CC">
          <w:rPr>
            <w:rStyle w:val="Hipervnculo"/>
            <w:noProof/>
          </w:rPr>
          <w:t xml:space="preserve"> a utilizar (Fuente: elaboración propia).</w:t>
        </w:r>
        <w:r>
          <w:rPr>
            <w:noProof/>
            <w:webHidden/>
          </w:rPr>
          <w:tab/>
        </w:r>
        <w:r>
          <w:rPr>
            <w:noProof/>
            <w:webHidden/>
          </w:rPr>
          <w:fldChar w:fldCharType="begin"/>
        </w:r>
        <w:r>
          <w:rPr>
            <w:noProof/>
            <w:webHidden/>
          </w:rPr>
          <w:instrText xml:space="preserve"> PAGEREF _Toc160111394 \h </w:instrText>
        </w:r>
        <w:r>
          <w:rPr>
            <w:noProof/>
            <w:webHidden/>
          </w:rPr>
        </w:r>
        <w:r>
          <w:rPr>
            <w:noProof/>
            <w:webHidden/>
          </w:rPr>
          <w:fldChar w:fldCharType="separate"/>
        </w:r>
        <w:r w:rsidR="00E1015C">
          <w:rPr>
            <w:noProof/>
            <w:webHidden/>
          </w:rPr>
          <w:t>11</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5" w:history="1">
        <w:r w:rsidRPr="00BB17CC">
          <w:rPr>
            <w:rStyle w:val="Hipervnculo"/>
            <w:b/>
            <w:noProof/>
          </w:rPr>
          <w:t xml:space="preserve">Figura 8: </w:t>
        </w:r>
        <w:r w:rsidRPr="00BB17CC">
          <w:rPr>
            <w:rStyle w:val="Hipervnculo"/>
            <w:noProof/>
          </w:rPr>
          <w:t>Rendimiento de .Net (Fuente: Microsoft [22]).</w:t>
        </w:r>
        <w:r>
          <w:rPr>
            <w:noProof/>
            <w:webHidden/>
          </w:rPr>
          <w:tab/>
        </w:r>
        <w:r>
          <w:rPr>
            <w:noProof/>
            <w:webHidden/>
          </w:rPr>
          <w:fldChar w:fldCharType="begin"/>
        </w:r>
        <w:r>
          <w:rPr>
            <w:noProof/>
            <w:webHidden/>
          </w:rPr>
          <w:instrText xml:space="preserve"> PAGEREF _Toc160111395 \h </w:instrText>
        </w:r>
        <w:r>
          <w:rPr>
            <w:noProof/>
            <w:webHidden/>
          </w:rPr>
        </w:r>
        <w:r>
          <w:rPr>
            <w:noProof/>
            <w:webHidden/>
          </w:rPr>
          <w:fldChar w:fldCharType="separate"/>
        </w:r>
        <w:r w:rsidR="00E1015C">
          <w:rPr>
            <w:noProof/>
            <w:webHidden/>
          </w:rPr>
          <w:t>13</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6" w:history="1">
        <w:r w:rsidRPr="00BB17CC">
          <w:rPr>
            <w:rStyle w:val="Hipervnculo"/>
            <w:b/>
            <w:noProof/>
          </w:rPr>
          <w:t xml:space="preserve">Figura 9: </w:t>
        </w:r>
        <w:r w:rsidRPr="00BB17CC">
          <w:rPr>
            <w:rStyle w:val="Hipervnculo"/>
            <w:noProof/>
          </w:rPr>
          <w:t>Pruebas de rendimiento de frameworks de desarrollo web 2023 (Fuente: TechEmpower [24]).</w:t>
        </w:r>
        <w:r>
          <w:rPr>
            <w:noProof/>
            <w:webHidden/>
          </w:rPr>
          <w:tab/>
        </w:r>
        <w:r>
          <w:rPr>
            <w:noProof/>
            <w:webHidden/>
          </w:rPr>
          <w:fldChar w:fldCharType="begin"/>
        </w:r>
        <w:r>
          <w:rPr>
            <w:noProof/>
            <w:webHidden/>
          </w:rPr>
          <w:instrText xml:space="preserve"> PAGEREF _Toc160111396 \h </w:instrText>
        </w:r>
        <w:r>
          <w:rPr>
            <w:noProof/>
            <w:webHidden/>
          </w:rPr>
        </w:r>
        <w:r>
          <w:rPr>
            <w:noProof/>
            <w:webHidden/>
          </w:rPr>
          <w:fldChar w:fldCharType="separate"/>
        </w:r>
        <w:r w:rsidR="00E1015C">
          <w:rPr>
            <w:noProof/>
            <w:webHidden/>
          </w:rPr>
          <w:t>14</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7" w:history="1">
        <w:r w:rsidRPr="00BB17CC">
          <w:rPr>
            <w:rStyle w:val="Hipervnculo"/>
            <w:b/>
            <w:noProof/>
          </w:rPr>
          <w:t xml:space="preserve">Figura 10: </w:t>
        </w:r>
        <w:r w:rsidRPr="00BB17CC">
          <w:rPr>
            <w:rStyle w:val="Hipervnculo"/>
            <w:noProof/>
          </w:rPr>
          <w:t>Modelo físico de la base de datos diseñada (Fuente: Database Designer)</w:t>
        </w:r>
        <w:r>
          <w:rPr>
            <w:noProof/>
            <w:webHidden/>
          </w:rPr>
          <w:tab/>
        </w:r>
        <w:r>
          <w:rPr>
            <w:noProof/>
            <w:webHidden/>
          </w:rPr>
          <w:fldChar w:fldCharType="begin"/>
        </w:r>
        <w:r>
          <w:rPr>
            <w:noProof/>
            <w:webHidden/>
          </w:rPr>
          <w:instrText xml:space="preserve"> PAGEREF _Toc160111397 \h </w:instrText>
        </w:r>
        <w:r>
          <w:rPr>
            <w:noProof/>
            <w:webHidden/>
          </w:rPr>
        </w:r>
        <w:r>
          <w:rPr>
            <w:noProof/>
            <w:webHidden/>
          </w:rPr>
          <w:fldChar w:fldCharType="separate"/>
        </w:r>
        <w:r w:rsidR="00E1015C">
          <w:rPr>
            <w:noProof/>
            <w:webHidden/>
          </w:rPr>
          <w:t>22</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8" w:history="1">
        <w:r w:rsidRPr="00BB17CC">
          <w:rPr>
            <w:rStyle w:val="Hipervnculo"/>
            <w:b/>
            <w:noProof/>
          </w:rPr>
          <w:t xml:space="preserve">Figura 11: </w:t>
        </w:r>
        <w:r w:rsidRPr="00BB17CC">
          <w:rPr>
            <w:rStyle w:val="Hipervnculo"/>
            <w:noProof/>
          </w:rPr>
          <w:t>Consola de administración de MinIO (Fuente: MinIO)</w:t>
        </w:r>
        <w:r>
          <w:rPr>
            <w:noProof/>
            <w:webHidden/>
          </w:rPr>
          <w:tab/>
        </w:r>
        <w:r>
          <w:rPr>
            <w:noProof/>
            <w:webHidden/>
          </w:rPr>
          <w:fldChar w:fldCharType="begin"/>
        </w:r>
        <w:r>
          <w:rPr>
            <w:noProof/>
            <w:webHidden/>
          </w:rPr>
          <w:instrText xml:space="preserve"> PAGEREF _Toc160111398 \h </w:instrText>
        </w:r>
        <w:r>
          <w:rPr>
            <w:noProof/>
            <w:webHidden/>
          </w:rPr>
        </w:r>
        <w:r>
          <w:rPr>
            <w:noProof/>
            <w:webHidden/>
          </w:rPr>
          <w:fldChar w:fldCharType="separate"/>
        </w:r>
        <w:r w:rsidR="00E1015C">
          <w:rPr>
            <w:noProof/>
            <w:webHidden/>
          </w:rPr>
          <w:t>25</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399" w:history="1">
        <w:r w:rsidRPr="00BB17CC">
          <w:rPr>
            <w:rStyle w:val="Hipervnculo"/>
            <w:b/>
            <w:noProof/>
          </w:rPr>
          <w:t>Figura 12:</w:t>
        </w:r>
        <w:r w:rsidRPr="00BB17CC">
          <w:rPr>
            <w:rStyle w:val="Hipervnculo"/>
            <w:noProof/>
          </w:rPr>
          <w:t xml:space="preserve"> Diagrama de clases UML de </w:t>
        </w:r>
        <w:r w:rsidRPr="00BB17CC">
          <w:rPr>
            <w:rStyle w:val="Hipervnculo"/>
            <w:b/>
            <w:noProof/>
          </w:rPr>
          <w:t xml:space="preserve">AicaDocs </w:t>
        </w:r>
        <w:r w:rsidRPr="00BB17CC">
          <w:rPr>
            <w:rStyle w:val="Hipervnculo"/>
            <w:noProof/>
          </w:rPr>
          <w:t>(Fuente: Elaboración propia)</w:t>
        </w:r>
        <w:r>
          <w:rPr>
            <w:noProof/>
            <w:webHidden/>
          </w:rPr>
          <w:tab/>
        </w:r>
        <w:r>
          <w:rPr>
            <w:noProof/>
            <w:webHidden/>
          </w:rPr>
          <w:fldChar w:fldCharType="begin"/>
        </w:r>
        <w:r>
          <w:rPr>
            <w:noProof/>
            <w:webHidden/>
          </w:rPr>
          <w:instrText xml:space="preserve"> PAGEREF _Toc160111399 \h </w:instrText>
        </w:r>
        <w:r>
          <w:rPr>
            <w:noProof/>
            <w:webHidden/>
          </w:rPr>
        </w:r>
        <w:r>
          <w:rPr>
            <w:noProof/>
            <w:webHidden/>
          </w:rPr>
          <w:fldChar w:fldCharType="separate"/>
        </w:r>
        <w:r w:rsidR="00E1015C">
          <w:rPr>
            <w:noProof/>
            <w:webHidden/>
          </w:rPr>
          <w:t>28</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0" w:history="1">
        <w:r w:rsidRPr="00BB17CC">
          <w:rPr>
            <w:rStyle w:val="Hipervnculo"/>
            <w:b/>
            <w:noProof/>
          </w:rPr>
          <w:t>Figura 13:</w:t>
        </w:r>
        <w:r w:rsidRPr="00BB17CC">
          <w:rPr>
            <w:rStyle w:val="Hipervnculo"/>
            <w:noProof/>
          </w:rPr>
          <w:t xml:space="preserve"> Repositorio en Github de </w:t>
        </w:r>
        <w:r w:rsidRPr="00BB17CC">
          <w:rPr>
            <w:rStyle w:val="Hipervnculo"/>
            <w:b/>
            <w:noProof/>
          </w:rPr>
          <w:t>AicaDocs</w:t>
        </w:r>
        <w:r w:rsidRPr="00BB17CC">
          <w:rPr>
            <w:rStyle w:val="Hipervnculo"/>
            <w:noProof/>
          </w:rPr>
          <w:t xml:space="preserve"> (Fuente: Github)</w:t>
        </w:r>
        <w:r>
          <w:rPr>
            <w:noProof/>
            <w:webHidden/>
          </w:rPr>
          <w:tab/>
        </w:r>
        <w:r>
          <w:rPr>
            <w:noProof/>
            <w:webHidden/>
          </w:rPr>
          <w:fldChar w:fldCharType="begin"/>
        </w:r>
        <w:r>
          <w:rPr>
            <w:noProof/>
            <w:webHidden/>
          </w:rPr>
          <w:instrText xml:space="preserve"> PAGEREF _Toc160111400 \h </w:instrText>
        </w:r>
        <w:r>
          <w:rPr>
            <w:noProof/>
            <w:webHidden/>
          </w:rPr>
        </w:r>
        <w:r>
          <w:rPr>
            <w:noProof/>
            <w:webHidden/>
          </w:rPr>
          <w:fldChar w:fldCharType="separate"/>
        </w:r>
        <w:r w:rsidR="00E1015C">
          <w:rPr>
            <w:noProof/>
            <w:webHidden/>
          </w:rPr>
          <w:t>29</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1" w:history="1">
        <w:r w:rsidRPr="00BB17CC">
          <w:rPr>
            <w:rStyle w:val="Hipervnculo"/>
            <w:b/>
            <w:noProof/>
          </w:rPr>
          <w:t xml:space="preserve">Figura 14: </w:t>
        </w:r>
        <w:r w:rsidRPr="00BB17CC">
          <w:rPr>
            <w:rStyle w:val="Hipervnculo"/>
            <w:noProof/>
          </w:rPr>
          <w:t xml:space="preserve">Implementación de Swagger UI en </w:t>
        </w:r>
        <w:r w:rsidRPr="00BB17CC">
          <w:rPr>
            <w:rStyle w:val="Hipervnculo"/>
            <w:b/>
            <w:noProof/>
          </w:rPr>
          <w:t>AicaDocs.</w:t>
        </w:r>
        <w:r>
          <w:rPr>
            <w:noProof/>
            <w:webHidden/>
          </w:rPr>
          <w:tab/>
        </w:r>
        <w:r>
          <w:rPr>
            <w:noProof/>
            <w:webHidden/>
          </w:rPr>
          <w:fldChar w:fldCharType="begin"/>
        </w:r>
        <w:r>
          <w:rPr>
            <w:noProof/>
            <w:webHidden/>
          </w:rPr>
          <w:instrText xml:space="preserve"> PAGEREF _Toc160111401 \h </w:instrText>
        </w:r>
        <w:r>
          <w:rPr>
            <w:noProof/>
            <w:webHidden/>
          </w:rPr>
        </w:r>
        <w:r>
          <w:rPr>
            <w:noProof/>
            <w:webHidden/>
          </w:rPr>
          <w:fldChar w:fldCharType="separate"/>
        </w:r>
        <w:r w:rsidR="00E1015C">
          <w:rPr>
            <w:noProof/>
            <w:webHidden/>
          </w:rPr>
          <w:t>30</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2" w:history="1">
        <w:r w:rsidRPr="00BB17CC">
          <w:rPr>
            <w:rStyle w:val="Hipervnculo"/>
            <w:b/>
            <w:noProof/>
          </w:rPr>
          <w:t>Figura 15:</w:t>
        </w:r>
        <w:r w:rsidRPr="00BB17CC">
          <w:rPr>
            <w:rStyle w:val="Hipervnculo"/>
            <w:noProof/>
          </w:rPr>
          <w:t xml:space="preserve"> Infraestructura de despliegue de </w:t>
        </w:r>
        <w:r w:rsidRPr="00BB17CC">
          <w:rPr>
            <w:rStyle w:val="Hipervnculo"/>
            <w:b/>
            <w:noProof/>
          </w:rPr>
          <w:t xml:space="preserve">AicaDocs </w:t>
        </w:r>
        <w:r w:rsidRPr="00BB17CC">
          <w:rPr>
            <w:rStyle w:val="Hipervnculo"/>
            <w:noProof/>
          </w:rPr>
          <w:t>(Fuente: Elaboración propia)</w:t>
        </w:r>
        <w:r>
          <w:rPr>
            <w:noProof/>
            <w:webHidden/>
          </w:rPr>
          <w:tab/>
        </w:r>
        <w:r>
          <w:rPr>
            <w:noProof/>
            <w:webHidden/>
          </w:rPr>
          <w:fldChar w:fldCharType="begin"/>
        </w:r>
        <w:r>
          <w:rPr>
            <w:noProof/>
            <w:webHidden/>
          </w:rPr>
          <w:instrText xml:space="preserve"> PAGEREF _Toc160111402 \h </w:instrText>
        </w:r>
        <w:r>
          <w:rPr>
            <w:noProof/>
            <w:webHidden/>
          </w:rPr>
        </w:r>
        <w:r>
          <w:rPr>
            <w:noProof/>
            <w:webHidden/>
          </w:rPr>
          <w:fldChar w:fldCharType="separate"/>
        </w:r>
        <w:r w:rsidR="00E1015C">
          <w:rPr>
            <w:noProof/>
            <w:webHidden/>
          </w:rPr>
          <w:t>30</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3" w:history="1">
        <w:r w:rsidRPr="00BB17CC">
          <w:rPr>
            <w:rStyle w:val="Hipervnculo"/>
            <w:b/>
            <w:noProof/>
          </w:rPr>
          <w:t>Figura 16:</w:t>
        </w:r>
        <w:r w:rsidRPr="00BB17CC">
          <w:rPr>
            <w:rStyle w:val="Hipervnculo"/>
            <w:noProof/>
          </w:rPr>
          <w:t xml:space="preserve"> Dashboard de despliegue de la API de </w:t>
        </w:r>
        <w:r w:rsidRPr="00BB17CC">
          <w:rPr>
            <w:rStyle w:val="Hipervnculo"/>
            <w:b/>
            <w:noProof/>
          </w:rPr>
          <w:t xml:space="preserve">AicaDocs </w:t>
        </w:r>
        <w:r w:rsidRPr="00BB17CC">
          <w:rPr>
            <w:rStyle w:val="Hipervnculo"/>
            <w:noProof/>
          </w:rPr>
          <w:t>en Render (Fuente: Render)</w:t>
        </w:r>
        <w:r>
          <w:rPr>
            <w:noProof/>
            <w:webHidden/>
          </w:rPr>
          <w:tab/>
        </w:r>
        <w:r>
          <w:rPr>
            <w:noProof/>
            <w:webHidden/>
          </w:rPr>
          <w:fldChar w:fldCharType="begin"/>
        </w:r>
        <w:r>
          <w:rPr>
            <w:noProof/>
            <w:webHidden/>
          </w:rPr>
          <w:instrText xml:space="preserve"> PAGEREF _Toc160111403 \h </w:instrText>
        </w:r>
        <w:r>
          <w:rPr>
            <w:noProof/>
            <w:webHidden/>
          </w:rPr>
        </w:r>
        <w:r>
          <w:rPr>
            <w:noProof/>
            <w:webHidden/>
          </w:rPr>
          <w:fldChar w:fldCharType="separate"/>
        </w:r>
        <w:r w:rsidR="00E1015C">
          <w:rPr>
            <w:noProof/>
            <w:webHidden/>
          </w:rPr>
          <w:t>31</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4" w:history="1">
        <w:r w:rsidRPr="00BB17CC">
          <w:rPr>
            <w:rStyle w:val="Hipervnculo"/>
            <w:b/>
            <w:noProof/>
          </w:rPr>
          <w:t>Figura 17:</w:t>
        </w:r>
        <w:r w:rsidRPr="00BB17CC">
          <w:rPr>
            <w:rStyle w:val="Hipervnculo"/>
            <w:noProof/>
          </w:rPr>
          <w:t xml:space="preserve"> Dashboard de despliegue de la base de datos de PostgreSQL de </w:t>
        </w:r>
        <w:r w:rsidRPr="00BB17CC">
          <w:rPr>
            <w:rStyle w:val="Hipervnculo"/>
            <w:b/>
            <w:noProof/>
          </w:rPr>
          <w:t>AicaDocs</w:t>
        </w:r>
        <w:r w:rsidRPr="00BB17CC">
          <w:rPr>
            <w:rStyle w:val="Hipervnculo"/>
            <w:noProof/>
          </w:rPr>
          <w:t xml:space="preserve"> en ElephantSQL (Fuente: ElephantSQL)</w:t>
        </w:r>
        <w:r>
          <w:rPr>
            <w:noProof/>
            <w:webHidden/>
          </w:rPr>
          <w:tab/>
        </w:r>
        <w:r>
          <w:rPr>
            <w:noProof/>
            <w:webHidden/>
          </w:rPr>
          <w:fldChar w:fldCharType="begin"/>
        </w:r>
        <w:r>
          <w:rPr>
            <w:noProof/>
            <w:webHidden/>
          </w:rPr>
          <w:instrText xml:space="preserve"> PAGEREF _Toc160111404 \h </w:instrText>
        </w:r>
        <w:r>
          <w:rPr>
            <w:noProof/>
            <w:webHidden/>
          </w:rPr>
        </w:r>
        <w:r>
          <w:rPr>
            <w:noProof/>
            <w:webHidden/>
          </w:rPr>
          <w:fldChar w:fldCharType="separate"/>
        </w:r>
        <w:r w:rsidR="00E1015C">
          <w:rPr>
            <w:noProof/>
            <w:webHidden/>
          </w:rPr>
          <w:t>32</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5" w:history="1">
        <w:r w:rsidRPr="00BB17CC">
          <w:rPr>
            <w:rStyle w:val="Hipervnculo"/>
            <w:b/>
            <w:noProof/>
          </w:rPr>
          <w:t>Figura 18:</w:t>
        </w:r>
        <w:r w:rsidRPr="00BB17CC">
          <w:rPr>
            <w:rStyle w:val="Hipervnculo"/>
            <w:noProof/>
          </w:rPr>
          <w:t xml:space="preserve"> Dashboard de despliegue del almacenamiento de objetos MinIO de </w:t>
        </w:r>
        <w:r w:rsidRPr="00BB17CC">
          <w:rPr>
            <w:rStyle w:val="Hipervnculo"/>
            <w:b/>
            <w:noProof/>
          </w:rPr>
          <w:t>AicaDocs</w:t>
        </w:r>
        <w:r w:rsidRPr="00BB17CC">
          <w:rPr>
            <w:rStyle w:val="Hipervnculo"/>
            <w:noProof/>
          </w:rPr>
          <w:t xml:space="preserve"> en Railway (Fuente: Railway)</w:t>
        </w:r>
        <w:r>
          <w:rPr>
            <w:noProof/>
            <w:webHidden/>
          </w:rPr>
          <w:tab/>
        </w:r>
        <w:r>
          <w:rPr>
            <w:noProof/>
            <w:webHidden/>
          </w:rPr>
          <w:fldChar w:fldCharType="begin"/>
        </w:r>
        <w:r>
          <w:rPr>
            <w:noProof/>
            <w:webHidden/>
          </w:rPr>
          <w:instrText xml:space="preserve"> PAGEREF _Toc160111405 \h </w:instrText>
        </w:r>
        <w:r>
          <w:rPr>
            <w:noProof/>
            <w:webHidden/>
          </w:rPr>
        </w:r>
        <w:r>
          <w:rPr>
            <w:noProof/>
            <w:webHidden/>
          </w:rPr>
          <w:fldChar w:fldCharType="separate"/>
        </w:r>
        <w:r w:rsidR="00E1015C">
          <w:rPr>
            <w:noProof/>
            <w:webHidden/>
          </w:rPr>
          <w:t>33</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6" w:history="1">
        <w:r w:rsidRPr="00BB17CC">
          <w:rPr>
            <w:rStyle w:val="Hipervnculo"/>
            <w:b/>
            <w:noProof/>
          </w:rPr>
          <w:t>Figura 19:</w:t>
        </w:r>
        <w:r w:rsidRPr="00BB17CC">
          <w:rPr>
            <w:rStyle w:val="Hipervnculo"/>
            <w:noProof/>
          </w:rPr>
          <w:t xml:space="preserve"> Resultado de pruebas de integración automatizadas con Github Actions (Fuente: Github)</w:t>
        </w:r>
        <w:r>
          <w:rPr>
            <w:noProof/>
            <w:webHidden/>
          </w:rPr>
          <w:tab/>
        </w:r>
        <w:r>
          <w:rPr>
            <w:noProof/>
            <w:webHidden/>
          </w:rPr>
          <w:fldChar w:fldCharType="begin"/>
        </w:r>
        <w:r>
          <w:rPr>
            <w:noProof/>
            <w:webHidden/>
          </w:rPr>
          <w:instrText xml:space="preserve"> PAGEREF _Toc160111406 \h </w:instrText>
        </w:r>
        <w:r>
          <w:rPr>
            <w:noProof/>
            <w:webHidden/>
          </w:rPr>
        </w:r>
        <w:r>
          <w:rPr>
            <w:noProof/>
            <w:webHidden/>
          </w:rPr>
          <w:fldChar w:fldCharType="separate"/>
        </w:r>
        <w:r w:rsidR="00E1015C">
          <w:rPr>
            <w:noProof/>
            <w:webHidden/>
          </w:rPr>
          <w:t>46</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7" w:history="1">
        <w:r w:rsidRPr="00BB17CC">
          <w:rPr>
            <w:rStyle w:val="Hipervnculo"/>
            <w:b/>
            <w:noProof/>
          </w:rPr>
          <w:t>Figura 20:</w:t>
        </w:r>
        <w:r w:rsidRPr="00BB17CC">
          <w:rPr>
            <w:rStyle w:val="Hipervnculo"/>
            <w:noProof/>
          </w:rPr>
          <w:t xml:space="preserve"> Stack tecnológico a utilizar en </w:t>
        </w:r>
        <w:r w:rsidRPr="00BB17CC">
          <w:rPr>
            <w:rStyle w:val="Hipervnculo"/>
            <w:b/>
            <w:noProof/>
          </w:rPr>
          <w:t xml:space="preserve">AicaDocs UI </w:t>
        </w:r>
        <w:r w:rsidRPr="00BB17CC">
          <w:rPr>
            <w:rStyle w:val="Hipervnculo"/>
            <w:noProof/>
          </w:rPr>
          <w:t>(Fuente: Elaboración propia).</w:t>
        </w:r>
        <w:r>
          <w:rPr>
            <w:noProof/>
            <w:webHidden/>
          </w:rPr>
          <w:tab/>
        </w:r>
        <w:r>
          <w:rPr>
            <w:noProof/>
            <w:webHidden/>
          </w:rPr>
          <w:fldChar w:fldCharType="begin"/>
        </w:r>
        <w:r>
          <w:rPr>
            <w:noProof/>
            <w:webHidden/>
          </w:rPr>
          <w:instrText xml:space="preserve"> PAGEREF _Toc160111407 \h </w:instrText>
        </w:r>
        <w:r>
          <w:rPr>
            <w:noProof/>
            <w:webHidden/>
          </w:rPr>
        </w:r>
        <w:r>
          <w:rPr>
            <w:noProof/>
            <w:webHidden/>
          </w:rPr>
          <w:fldChar w:fldCharType="separate"/>
        </w:r>
        <w:r w:rsidR="00E1015C">
          <w:rPr>
            <w:noProof/>
            <w:webHidden/>
          </w:rPr>
          <w:t>49</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8" w:history="1">
        <w:r w:rsidRPr="00BB17CC">
          <w:rPr>
            <w:rStyle w:val="Hipervnculo"/>
            <w:b/>
            <w:noProof/>
          </w:rPr>
          <w:t>Figura 21: Repositorio en Github de AicaDocs UI (Fuente: Github).</w:t>
        </w:r>
        <w:r>
          <w:rPr>
            <w:noProof/>
            <w:webHidden/>
          </w:rPr>
          <w:tab/>
        </w:r>
        <w:r>
          <w:rPr>
            <w:noProof/>
            <w:webHidden/>
          </w:rPr>
          <w:fldChar w:fldCharType="begin"/>
        </w:r>
        <w:r>
          <w:rPr>
            <w:noProof/>
            <w:webHidden/>
          </w:rPr>
          <w:instrText xml:space="preserve"> PAGEREF _Toc160111408 \h </w:instrText>
        </w:r>
        <w:r>
          <w:rPr>
            <w:noProof/>
            <w:webHidden/>
          </w:rPr>
        </w:r>
        <w:r>
          <w:rPr>
            <w:noProof/>
            <w:webHidden/>
          </w:rPr>
          <w:fldChar w:fldCharType="separate"/>
        </w:r>
        <w:r w:rsidR="00E1015C">
          <w:rPr>
            <w:noProof/>
            <w:webHidden/>
          </w:rPr>
          <w:t>50</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09" w:history="1">
        <w:r w:rsidRPr="00BB17CC">
          <w:rPr>
            <w:rStyle w:val="Hipervnculo"/>
            <w:b/>
            <w:noProof/>
          </w:rPr>
          <w:t xml:space="preserve">Figura 22: </w:t>
        </w:r>
        <w:r w:rsidRPr="00BB17CC">
          <w:rPr>
            <w:rStyle w:val="Hipervnculo"/>
            <w:noProof/>
          </w:rPr>
          <w:t xml:space="preserve">Dashboard de despliegue de </w:t>
        </w:r>
        <w:r w:rsidRPr="00BB17CC">
          <w:rPr>
            <w:rStyle w:val="Hipervnculo"/>
            <w:b/>
            <w:noProof/>
          </w:rPr>
          <w:t xml:space="preserve">AicaDocs UI </w:t>
        </w:r>
        <w:r w:rsidRPr="00BB17CC">
          <w:rPr>
            <w:rStyle w:val="Hipervnculo"/>
            <w:noProof/>
          </w:rPr>
          <w:t>en Render (Fuente: Render)</w:t>
        </w:r>
        <w:r>
          <w:rPr>
            <w:noProof/>
            <w:webHidden/>
          </w:rPr>
          <w:tab/>
        </w:r>
        <w:r>
          <w:rPr>
            <w:noProof/>
            <w:webHidden/>
          </w:rPr>
          <w:fldChar w:fldCharType="begin"/>
        </w:r>
        <w:r>
          <w:rPr>
            <w:noProof/>
            <w:webHidden/>
          </w:rPr>
          <w:instrText xml:space="preserve"> PAGEREF _Toc160111409 \h </w:instrText>
        </w:r>
        <w:r>
          <w:rPr>
            <w:noProof/>
            <w:webHidden/>
          </w:rPr>
        </w:r>
        <w:r>
          <w:rPr>
            <w:noProof/>
            <w:webHidden/>
          </w:rPr>
          <w:fldChar w:fldCharType="separate"/>
        </w:r>
        <w:r w:rsidR="00E1015C">
          <w:rPr>
            <w:noProof/>
            <w:webHidden/>
          </w:rPr>
          <w:t>51</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0" w:history="1">
        <w:r w:rsidRPr="00BB17CC">
          <w:rPr>
            <w:rStyle w:val="Hipervnculo"/>
            <w:b/>
            <w:noProof/>
          </w:rPr>
          <w:t xml:space="preserve">Figura 23: </w:t>
        </w:r>
        <w:r w:rsidRPr="00BB17CC">
          <w:rPr>
            <w:rStyle w:val="Hipervnculo"/>
            <w:noProof/>
          </w:rPr>
          <w:t xml:space="preserve">Pantalla de Inici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0 \h </w:instrText>
        </w:r>
        <w:r>
          <w:rPr>
            <w:noProof/>
            <w:webHidden/>
          </w:rPr>
        </w:r>
        <w:r>
          <w:rPr>
            <w:noProof/>
            <w:webHidden/>
          </w:rPr>
          <w:fldChar w:fldCharType="separate"/>
        </w:r>
        <w:r w:rsidR="00E1015C">
          <w:rPr>
            <w:noProof/>
            <w:webHidden/>
          </w:rPr>
          <w:t>53</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1" w:history="1">
        <w:r w:rsidRPr="00BB17CC">
          <w:rPr>
            <w:rStyle w:val="Hipervnculo"/>
            <w:b/>
            <w:noProof/>
          </w:rPr>
          <w:t xml:space="preserve">Figura 24: </w:t>
        </w:r>
        <w:r w:rsidRPr="00BB17CC">
          <w:rPr>
            <w:rStyle w:val="Hipervnculo"/>
            <w:noProof/>
          </w:rPr>
          <w:t xml:space="preserve">Pantalla de Listado de Documentos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1 \h </w:instrText>
        </w:r>
        <w:r>
          <w:rPr>
            <w:noProof/>
            <w:webHidden/>
          </w:rPr>
        </w:r>
        <w:r>
          <w:rPr>
            <w:noProof/>
            <w:webHidden/>
          </w:rPr>
          <w:fldChar w:fldCharType="separate"/>
        </w:r>
        <w:r w:rsidR="00E1015C">
          <w:rPr>
            <w:noProof/>
            <w:webHidden/>
          </w:rPr>
          <w:t>54</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2" w:history="1">
        <w:r w:rsidRPr="00BB17CC">
          <w:rPr>
            <w:rStyle w:val="Hipervnculo"/>
            <w:b/>
            <w:noProof/>
          </w:rPr>
          <w:t xml:space="preserve">Figura 25: </w:t>
        </w:r>
        <w:r w:rsidRPr="00BB17CC">
          <w:rPr>
            <w:rStyle w:val="Hipervnculo"/>
            <w:noProof/>
          </w:rPr>
          <w:t xml:space="preserve">Pantalla de Crear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2 \h </w:instrText>
        </w:r>
        <w:r>
          <w:rPr>
            <w:noProof/>
            <w:webHidden/>
          </w:rPr>
        </w:r>
        <w:r>
          <w:rPr>
            <w:noProof/>
            <w:webHidden/>
          </w:rPr>
          <w:fldChar w:fldCharType="separate"/>
        </w:r>
        <w:r w:rsidR="00E1015C">
          <w:rPr>
            <w:noProof/>
            <w:webHidden/>
          </w:rPr>
          <w:t>54</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3" w:history="1">
        <w:r w:rsidRPr="00BB17CC">
          <w:rPr>
            <w:rStyle w:val="Hipervnculo"/>
            <w:b/>
            <w:noProof/>
          </w:rPr>
          <w:t xml:space="preserve">Figura 26: </w:t>
        </w:r>
        <w:r w:rsidRPr="00BB17CC">
          <w:rPr>
            <w:rStyle w:val="Hipervnculo"/>
            <w:noProof/>
          </w:rPr>
          <w:t xml:space="preserve">Pantalla de Descargar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3 \h </w:instrText>
        </w:r>
        <w:r>
          <w:rPr>
            <w:noProof/>
            <w:webHidden/>
          </w:rPr>
        </w:r>
        <w:r>
          <w:rPr>
            <w:noProof/>
            <w:webHidden/>
          </w:rPr>
          <w:fldChar w:fldCharType="separate"/>
        </w:r>
        <w:r w:rsidR="00E1015C">
          <w:rPr>
            <w:noProof/>
            <w:webHidden/>
          </w:rPr>
          <w:t>54</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4" w:history="1">
        <w:r w:rsidRPr="00BB17CC">
          <w:rPr>
            <w:rStyle w:val="Hipervnculo"/>
            <w:b/>
            <w:noProof/>
          </w:rPr>
          <w:t xml:space="preserve">Figura 27: </w:t>
        </w:r>
        <w:r w:rsidRPr="00BB17CC">
          <w:rPr>
            <w:rStyle w:val="Hipervnculo"/>
            <w:noProof/>
          </w:rPr>
          <w:t xml:space="preserve">Pantalla de Detalles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4 \h </w:instrText>
        </w:r>
        <w:r>
          <w:rPr>
            <w:noProof/>
            <w:webHidden/>
          </w:rPr>
        </w:r>
        <w:r>
          <w:rPr>
            <w:noProof/>
            <w:webHidden/>
          </w:rPr>
          <w:fldChar w:fldCharType="separate"/>
        </w:r>
        <w:r w:rsidR="00E1015C">
          <w:rPr>
            <w:noProof/>
            <w:webHidden/>
          </w:rPr>
          <w:t>55</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5" w:history="1">
        <w:r w:rsidRPr="00BB17CC">
          <w:rPr>
            <w:rStyle w:val="Hipervnculo"/>
            <w:b/>
            <w:noProof/>
          </w:rPr>
          <w:t xml:space="preserve">Figura 28: </w:t>
        </w:r>
        <w:r w:rsidRPr="00BB17CC">
          <w:rPr>
            <w:rStyle w:val="Hipervnculo"/>
            <w:noProof/>
          </w:rPr>
          <w:t xml:space="preserve">Pantalla de Listado de Descargas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5 \h </w:instrText>
        </w:r>
        <w:r>
          <w:rPr>
            <w:noProof/>
            <w:webHidden/>
          </w:rPr>
        </w:r>
        <w:r>
          <w:rPr>
            <w:noProof/>
            <w:webHidden/>
          </w:rPr>
          <w:fldChar w:fldCharType="separate"/>
        </w:r>
        <w:r w:rsidR="00E1015C">
          <w:rPr>
            <w:noProof/>
            <w:webHidden/>
          </w:rPr>
          <w:t>55</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6" w:history="1">
        <w:r w:rsidRPr="00BB17CC">
          <w:rPr>
            <w:rStyle w:val="Hipervnculo"/>
            <w:b/>
            <w:noProof/>
          </w:rPr>
          <w:t xml:space="preserve">Figura 29: </w:t>
        </w:r>
        <w:r w:rsidRPr="00BB17CC">
          <w:rPr>
            <w:rStyle w:val="Hipervnculo"/>
            <w:noProof/>
          </w:rPr>
          <w:t xml:space="preserve">Pantalla de Detalles de Descarga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6 \h </w:instrText>
        </w:r>
        <w:r>
          <w:rPr>
            <w:noProof/>
            <w:webHidden/>
          </w:rPr>
        </w:r>
        <w:r>
          <w:rPr>
            <w:noProof/>
            <w:webHidden/>
          </w:rPr>
          <w:fldChar w:fldCharType="separate"/>
        </w:r>
        <w:r w:rsidR="00E1015C">
          <w:rPr>
            <w:noProof/>
            <w:webHidden/>
          </w:rPr>
          <w:t>55</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7" w:history="1">
        <w:r w:rsidRPr="00BB17CC">
          <w:rPr>
            <w:rStyle w:val="Hipervnculo"/>
            <w:b/>
            <w:noProof/>
          </w:rPr>
          <w:t xml:space="preserve">Figura 30: </w:t>
        </w:r>
        <w:r w:rsidRPr="00BB17CC">
          <w:rPr>
            <w:rStyle w:val="Hipervnculo"/>
            <w:noProof/>
          </w:rPr>
          <w:t xml:space="preserve">Pantalla de Listado de Alcances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7 \h </w:instrText>
        </w:r>
        <w:r>
          <w:rPr>
            <w:noProof/>
            <w:webHidden/>
          </w:rPr>
        </w:r>
        <w:r>
          <w:rPr>
            <w:noProof/>
            <w:webHidden/>
          </w:rPr>
          <w:fldChar w:fldCharType="separate"/>
        </w:r>
        <w:r w:rsidR="00E1015C">
          <w:rPr>
            <w:noProof/>
            <w:webHidden/>
          </w:rPr>
          <w:t>56</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8" w:history="1">
        <w:r w:rsidRPr="00BB17CC">
          <w:rPr>
            <w:rStyle w:val="Hipervnculo"/>
            <w:b/>
            <w:noProof/>
          </w:rPr>
          <w:t xml:space="preserve">Figura 31: </w:t>
        </w:r>
        <w:r w:rsidRPr="00BB17CC">
          <w:rPr>
            <w:rStyle w:val="Hipervnculo"/>
            <w:noProof/>
          </w:rPr>
          <w:t xml:space="preserve">Pantalla de Editar Alcance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8 \h </w:instrText>
        </w:r>
        <w:r>
          <w:rPr>
            <w:noProof/>
            <w:webHidden/>
          </w:rPr>
        </w:r>
        <w:r>
          <w:rPr>
            <w:noProof/>
            <w:webHidden/>
          </w:rPr>
          <w:fldChar w:fldCharType="separate"/>
        </w:r>
        <w:r w:rsidR="00E1015C">
          <w:rPr>
            <w:noProof/>
            <w:webHidden/>
          </w:rPr>
          <w:t>56</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19" w:history="1">
        <w:r w:rsidRPr="00BB17CC">
          <w:rPr>
            <w:rStyle w:val="Hipervnculo"/>
            <w:b/>
            <w:noProof/>
          </w:rPr>
          <w:t xml:space="preserve">Figura 32: </w:t>
        </w:r>
        <w:r w:rsidRPr="00BB17CC">
          <w:rPr>
            <w:rStyle w:val="Hipervnculo"/>
            <w:noProof/>
          </w:rPr>
          <w:t xml:space="preserve">Pantalla de Crear Alcance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19 \h </w:instrText>
        </w:r>
        <w:r>
          <w:rPr>
            <w:noProof/>
            <w:webHidden/>
          </w:rPr>
        </w:r>
        <w:r>
          <w:rPr>
            <w:noProof/>
            <w:webHidden/>
          </w:rPr>
          <w:fldChar w:fldCharType="separate"/>
        </w:r>
        <w:r w:rsidR="00E1015C">
          <w:rPr>
            <w:noProof/>
            <w:webHidden/>
          </w:rPr>
          <w:t>56</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0" w:history="1">
        <w:r w:rsidRPr="00BB17CC">
          <w:rPr>
            <w:rStyle w:val="Hipervnculo"/>
            <w:b/>
            <w:noProof/>
          </w:rPr>
          <w:t>Figura 33:</w:t>
        </w:r>
        <w:r w:rsidRPr="00BB17CC">
          <w:rPr>
            <w:rStyle w:val="Hipervnculo"/>
            <w:noProof/>
          </w:rPr>
          <w:t xml:space="preserve"> Pantalla de Listado de Procesos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0 \h </w:instrText>
        </w:r>
        <w:r>
          <w:rPr>
            <w:noProof/>
            <w:webHidden/>
          </w:rPr>
        </w:r>
        <w:r>
          <w:rPr>
            <w:noProof/>
            <w:webHidden/>
          </w:rPr>
          <w:fldChar w:fldCharType="separate"/>
        </w:r>
        <w:r w:rsidR="00E1015C">
          <w:rPr>
            <w:noProof/>
            <w:webHidden/>
          </w:rPr>
          <w:t>57</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1" w:history="1">
        <w:r w:rsidRPr="00BB17CC">
          <w:rPr>
            <w:rStyle w:val="Hipervnculo"/>
            <w:b/>
            <w:noProof/>
          </w:rPr>
          <w:t xml:space="preserve">Figura 34: </w:t>
        </w:r>
        <w:r w:rsidRPr="00BB17CC">
          <w:rPr>
            <w:rStyle w:val="Hipervnculo"/>
            <w:noProof/>
          </w:rPr>
          <w:t xml:space="preserve">Pantalla de Editar Proceso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1 \h </w:instrText>
        </w:r>
        <w:r>
          <w:rPr>
            <w:noProof/>
            <w:webHidden/>
          </w:rPr>
        </w:r>
        <w:r>
          <w:rPr>
            <w:noProof/>
            <w:webHidden/>
          </w:rPr>
          <w:fldChar w:fldCharType="separate"/>
        </w:r>
        <w:r w:rsidR="00E1015C">
          <w:rPr>
            <w:noProof/>
            <w:webHidden/>
          </w:rPr>
          <w:t>57</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2" w:history="1">
        <w:r w:rsidRPr="00BB17CC">
          <w:rPr>
            <w:rStyle w:val="Hipervnculo"/>
            <w:b/>
            <w:noProof/>
          </w:rPr>
          <w:t xml:space="preserve">Figura 35: </w:t>
        </w:r>
        <w:r w:rsidRPr="00BB17CC">
          <w:rPr>
            <w:rStyle w:val="Hipervnculo"/>
            <w:noProof/>
          </w:rPr>
          <w:t xml:space="preserve">Pantalla de Crear Proceso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2 \h </w:instrText>
        </w:r>
        <w:r>
          <w:rPr>
            <w:noProof/>
            <w:webHidden/>
          </w:rPr>
        </w:r>
        <w:r>
          <w:rPr>
            <w:noProof/>
            <w:webHidden/>
          </w:rPr>
          <w:fldChar w:fldCharType="separate"/>
        </w:r>
        <w:r w:rsidR="00E1015C">
          <w:rPr>
            <w:noProof/>
            <w:webHidden/>
          </w:rPr>
          <w:t>57</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3" w:history="1">
        <w:r w:rsidRPr="00BB17CC">
          <w:rPr>
            <w:rStyle w:val="Hipervnculo"/>
            <w:b/>
            <w:noProof/>
          </w:rPr>
          <w:t>Figura 36:</w:t>
        </w:r>
        <w:r w:rsidRPr="00BB17CC">
          <w:rPr>
            <w:rStyle w:val="Hipervnculo"/>
            <w:noProof/>
          </w:rPr>
          <w:t xml:space="preserve"> Pantalla de Listado de Tipos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3 \h </w:instrText>
        </w:r>
        <w:r>
          <w:rPr>
            <w:noProof/>
            <w:webHidden/>
          </w:rPr>
        </w:r>
        <w:r>
          <w:rPr>
            <w:noProof/>
            <w:webHidden/>
          </w:rPr>
          <w:fldChar w:fldCharType="separate"/>
        </w:r>
        <w:r w:rsidR="00E1015C">
          <w:rPr>
            <w:noProof/>
            <w:webHidden/>
          </w:rPr>
          <w:t>58</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4" w:history="1">
        <w:r w:rsidRPr="00BB17CC">
          <w:rPr>
            <w:rStyle w:val="Hipervnculo"/>
            <w:b/>
            <w:noProof/>
          </w:rPr>
          <w:t xml:space="preserve">Figura 37: </w:t>
        </w:r>
        <w:r w:rsidRPr="00BB17CC">
          <w:rPr>
            <w:rStyle w:val="Hipervnculo"/>
            <w:noProof/>
          </w:rPr>
          <w:t xml:space="preserve">Pantalla de Editar Tipo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4 \h </w:instrText>
        </w:r>
        <w:r>
          <w:rPr>
            <w:noProof/>
            <w:webHidden/>
          </w:rPr>
        </w:r>
        <w:r>
          <w:rPr>
            <w:noProof/>
            <w:webHidden/>
          </w:rPr>
          <w:fldChar w:fldCharType="separate"/>
        </w:r>
        <w:r w:rsidR="00E1015C">
          <w:rPr>
            <w:noProof/>
            <w:webHidden/>
          </w:rPr>
          <w:t>58</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5" w:history="1">
        <w:r w:rsidRPr="00BB17CC">
          <w:rPr>
            <w:rStyle w:val="Hipervnculo"/>
            <w:b/>
            <w:noProof/>
          </w:rPr>
          <w:t xml:space="preserve">Figura 38: </w:t>
        </w:r>
        <w:r w:rsidRPr="00BB17CC">
          <w:rPr>
            <w:rStyle w:val="Hipervnculo"/>
            <w:noProof/>
          </w:rPr>
          <w:t xml:space="preserve">Pantalla de Crear Tipo de documento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5 \h </w:instrText>
        </w:r>
        <w:r>
          <w:rPr>
            <w:noProof/>
            <w:webHidden/>
          </w:rPr>
        </w:r>
        <w:r>
          <w:rPr>
            <w:noProof/>
            <w:webHidden/>
          </w:rPr>
          <w:fldChar w:fldCharType="separate"/>
        </w:r>
        <w:r w:rsidR="00E1015C">
          <w:rPr>
            <w:noProof/>
            <w:webHidden/>
          </w:rPr>
          <w:t>58</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6" w:history="1">
        <w:r w:rsidRPr="00BB17CC">
          <w:rPr>
            <w:rStyle w:val="Hipervnculo"/>
            <w:b/>
            <w:noProof/>
          </w:rPr>
          <w:t>Figura 39:</w:t>
        </w:r>
        <w:r w:rsidRPr="00BB17CC">
          <w:rPr>
            <w:rStyle w:val="Hipervnculo"/>
            <w:noProof/>
          </w:rPr>
          <w:t xml:space="preserve"> Pantalla de Listado de Razones de descarga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6 \h </w:instrText>
        </w:r>
        <w:r>
          <w:rPr>
            <w:noProof/>
            <w:webHidden/>
          </w:rPr>
        </w:r>
        <w:r>
          <w:rPr>
            <w:noProof/>
            <w:webHidden/>
          </w:rPr>
          <w:fldChar w:fldCharType="separate"/>
        </w:r>
        <w:r w:rsidR="00E1015C">
          <w:rPr>
            <w:noProof/>
            <w:webHidden/>
          </w:rPr>
          <w:t>59</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7" w:history="1">
        <w:r w:rsidRPr="00BB17CC">
          <w:rPr>
            <w:rStyle w:val="Hipervnculo"/>
            <w:b/>
            <w:noProof/>
          </w:rPr>
          <w:t xml:space="preserve">Figura 40: </w:t>
        </w:r>
        <w:r w:rsidRPr="00BB17CC">
          <w:rPr>
            <w:rStyle w:val="Hipervnculo"/>
            <w:noProof/>
          </w:rPr>
          <w:t xml:space="preserve">Pantalla de Editar Razón de descarga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7 \h </w:instrText>
        </w:r>
        <w:r>
          <w:rPr>
            <w:noProof/>
            <w:webHidden/>
          </w:rPr>
        </w:r>
        <w:r>
          <w:rPr>
            <w:noProof/>
            <w:webHidden/>
          </w:rPr>
          <w:fldChar w:fldCharType="separate"/>
        </w:r>
        <w:r w:rsidR="00E1015C">
          <w:rPr>
            <w:noProof/>
            <w:webHidden/>
          </w:rPr>
          <w:t>59</w:t>
        </w:r>
        <w:r>
          <w:rPr>
            <w:noProof/>
            <w:webHidden/>
          </w:rPr>
          <w:fldChar w:fldCharType="end"/>
        </w:r>
      </w:hyperlink>
    </w:p>
    <w:p w:rsidR="00504398" w:rsidRDefault="00504398" w:rsidP="00504398">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60111428" w:history="1">
        <w:r w:rsidRPr="00BB17CC">
          <w:rPr>
            <w:rStyle w:val="Hipervnculo"/>
            <w:b/>
            <w:noProof/>
          </w:rPr>
          <w:t xml:space="preserve">Figura 41: </w:t>
        </w:r>
        <w:r w:rsidRPr="00BB17CC">
          <w:rPr>
            <w:rStyle w:val="Hipervnculo"/>
            <w:noProof/>
          </w:rPr>
          <w:t xml:space="preserve">Pantalla de Crear Razón de descarga de </w:t>
        </w:r>
        <w:r w:rsidRPr="00BB17CC">
          <w:rPr>
            <w:rStyle w:val="Hipervnculo"/>
            <w:b/>
            <w:noProof/>
          </w:rPr>
          <w:t xml:space="preserve">AicaDocs UI </w:t>
        </w:r>
        <w:r w:rsidRPr="00BB17CC">
          <w:rPr>
            <w:rStyle w:val="Hipervnculo"/>
            <w:noProof/>
          </w:rPr>
          <w:t xml:space="preserve">(Fuente: </w:t>
        </w:r>
        <w:r w:rsidRPr="00BB17CC">
          <w:rPr>
            <w:rStyle w:val="Hipervnculo"/>
            <w:b/>
            <w:noProof/>
          </w:rPr>
          <w:t>AicaDocs UI</w:t>
        </w:r>
        <w:r w:rsidRPr="00BB17CC">
          <w:rPr>
            <w:rStyle w:val="Hipervnculo"/>
            <w:noProof/>
          </w:rPr>
          <w:t>)</w:t>
        </w:r>
        <w:r>
          <w:rPr>
            <w:noProof/>
            <w:webHidden/>
          </w:rPr>
          <w:tab/>
        </w:r>
        <w:r>
          <w:rPr>
            <w:noProof/>
            <w:webHidden/>
          </w:rPr>
          <w:fldChar w:fldCharType="begin"/>
        </w:r>
        <w:r>
          <w:rPr>
            <w:noProof/>
            <w:webHidden/>
          </w:rPr>
          <w:instrText xml:space="preserve"> PAGEREF _Toc160111428 \h </w:instrText>
        </w:r>
        <w:r>
          <w:rPr>
            <w:noProof/>
            <w:webHidden/>
          </w:rPr>
        </w:r>
        <w:r>
          <w:rPr>
            <w:noProof/>
            <w:webHidden/>
          </w:rPr>
          <w:fldChar w:fldCharType="separate"/>
        </w:r>
        <w:r w:rsidR="00E1015C">
          <w:rPr>
            <w:noProof/>
            <w:webHidden/>
          </w:rPr>
          <w:t>59</w:t>
        </w:r>
        <w:r>
          <w:rPr>
            <w:noProof/>
            <w:webHidden/>
          </w:rPr>
          <w:fldChar w:fldCharType="end"/>
        </w:r>
      </w:hyperlink>
    </w:p>
    <w:p w:rsidR="002304CB" w:rsidRPr="002304CB" w:rsidRDefault="002304CB" w:rsidP="00504398">
      <w:pPr>
        <w:spacing w:line="360" w:lineRule="auto"/>
        <w:rPr>
          <w:rFonts w:cs="Arial"/>
          <w:b/>
          <w:color w:val="000000" w:themeColor="text1"/>
          <w:sz w:val="32"/>
          <w:szCs w:val="24"/>
        </w:rPr>
        <w:sectPr w:rsidR="002304CB" w:rsidRPr="002304CB" w:rsidSect="0075573F">
          <w:pgSz w:w="11906" w:h="16838"/>
          <w:pgMar w:top="1417" w:right="1701" w:bottom="1417" w:left="1701" w:header="708" w:footer="708" w:gutter="0"/>
          <w:cols w:space="708"/>
          <w:docGrid w:linePitch="360"/>
        </w:sectPr>
      </w:pPr>
      <w:r>
        <w:rPr>
          <w:rFonts w:cs="Arial"/>
          <w:b/>
          <w:color w:val="000000" w:themeColor="text1"/>
          <w:sz w:val="32"/>
          <w:szCs w:val="24"/>
        </w:rPr>
        <w:fldChar w:fldCharType="end"/>
      </w:r>
    </w:p>
    <w:p w:rsidR="00D96C1A" w:rsidRPr="009778E1" w:rsidRDefault="004E553E" w:rsidP="009778E1">
      <w:pPr>
        <w:pStyle w:val="Ttulo1"/>
        <w:spacing w:line="360" w:lineRule="auto"/>
        <w:rPr>
          <w:rFonts w:ascii="Arial" w:hAnsi="Arial" w:cs="Arial"/>
          <w:b/>
          <w:sz w:val="32"/>
          <w:szCs w:val="28"/>
        </w:rPr>
      </w:pPr>
      <w:bookmarkStart w:id="0" w:name="_Toc160111350"/>
      <w:r w:rsidRPr="006D6D85">
        <w:rPr>
          <w:rFonts w:ascii="Arial" w:hAnsi="Arial" w:cs="Arial"/>
          <w:b/>
          <w:color w:val="000000" w:themeColor="text1"/>
          <w:sz w:val="32"/>
          <w:szCs w:val="28"/>
        </w:rPr>
        <w:lastRenderedPageBreak/>
        <w:t>Introducción</w:t>
      </w:r>
      <w:bookmarkEnd w:id="0"/>
    </w:p>
    <w:p w:rsidR="008567A1" w:rsidRDefault="00847A23" w:rsidP="00852E56">
      <w:pPr>
        <w:spacing w:line="360" w:lineRule="auto"/>
        <w:jc w:val="both"/>
      </w:pPr>
      <w:r>
        <w:t>En la actualidad, la Industria 4.0 se alza como un faro de innovación y transformación en el panorama industrial</w:t>
      </w:r>
      <w:r w:rsidR="00784D26">
        <w:t xml:space="preserve"> </w:t>
      </w:r>
      <w:r w:rsidR="00784D26">
        <w:fldChar w:fldCharType="begin"/>
      </w:r>
      <w:r w:rsidR="00784D26">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784D26">
        <w:fldChar w:fldCharType="separate"/>
      </w:r>
      <w:r w:rsidR="00784D26">
        <w:rPr>
          <w:noProof/>
        </w:rPr>
        <w:t>[1]</w:t>
      </w:r>
      <w:r w:rsidR="00784D26">
        <w:fldChar w:fldCharType="end"/>
      </w:r>
      <w:r>
        <w:t>. Este capítulo de la historia está marcado por la</w:t>
      </w:r>
      <w:r w:rsidR="006A1062">
        <w:t xml:space="preserve"> evolución de las revoluciones precedentes y la</w:t>
      </w:r>
      <w:r>
        <w:t xml:space="preserve"> convergencia de tecnologías avanzadas que han revolucionado la forma en que producimos, interactuamos y convivimos</w:t>
      </w:r>
      <w:r w:rsidR="006A1062">
        <w:t xml:space="preserve"> </w:t>
      </w:r>
      <w:r>
        <w:fldChar w:fldCharType="begin"/>
      </w:r>
      <w:r w:rsidR="00784D26">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sidR="00784D26">
        <w:rPr>
          <w:noProof/>
        </w:rPr>
        <w:t>[2]</w:t>
      </w:r>
      <w:r>
        <w:fldChar w:fldCharType="end"/>
      </w:r>
      <w:r w:rsidR="006A1062">
        <w:t xml:space="preserve"> (Ver </w:t>
      </w:r>
      <w:r w:rsidR="006A1062">
        <w:fldChar w:fldCharType="begin"/>
      </w:r>
      <w:r w:rsidR="006A1062">
        <w:instrText xml:space="preserve"> REF _Ref159934731 \h </w:instrText>
      </w:r>
      <w:r w:rsidR="006A1062">
        <w:fldChar w:fldCharType="separate"/>
      </w:r>
      <w:r w:rsidR="00E1015C" w:rsidRPr="006A1062">
        <w:rPr>
          <w:b/>
        </w:rPr>
        <w:t xml:space="preserve">Figura </w:t>
      </w:r>
      <w:r w:rsidR="00E1015C">
        <w:rPr>
          <w:b/>
          <w:i/>
          <w:noProof/>
        </w:rPr>
        <w:t>1</w:t>
      </w:r>
      <w:r w:rsidR="006A1062">
        <w:fldChar w:fldCharType="end"/>
      </w:r>
      <w:r w:rsidR="006A1062">
        <w:t>)</w:t>
      </w:r>
      <w:r>
        <w:t>.</w:t>
      </w:r>
    </w:p>
    <w:p w:rsidR="006A1062" w:rsidRDefault="006A1062" w:rsidP="006A1062">
      <w:pPr>
        <w:pStyle w:val="Descripcin"/>
        <w:jc w:val="center"/>
        <w:rPr>
          <w:b/>
          <w:i w:val="0"/>
          <w:color w:val="auto"/>
          <w:sz w:val="24"/>
        </w:rPr>
      </w:pPr>
    </w:p>
    <w:p w:rsidR="006A1062" w:rsidRDefault="006A1062" w:rsidP="005F0D62">
      <w:pPr>
        <w:pStyle w:val="Descripcin"/>
        <w:jc w:val="center"/>
        <w:rPr>
          <w:b/>
          <w:i w:val="0"/>
          <w:color w:val="auto"/>
          <w:sz w:val="24"/>
        </w:rPr>
      </w:pPr>
      <w:r w:rsidRPr="006A1062">
        <w:rPr>
          <w:b/>
          <w:i w:val="0"/>
          <w:noProof/>
          <w:color w:val="auto"/>
          <w:sz w:val="24"/>
          <w:lang w:eastAsia="es-ES"/>
        </w:rPr>
        <w:drawing>
          <wp:inline distT="0" distB="0" distL="0" distR="0" wp14:anchorId="08E20BFB" wp14:editId="62F240AC">
            <wp:extent cx="5354141" cy="1783080"/>
            <wp:effectExtent l="0" t="0" r="0" b="7620"/>
            <wp:docPr id="38" name="Imagen 38" descr="C:\Users\Eduardo\Videos\Captures\Microsoft Edge 27_02_2024 1_01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Videos\Captures\Microsoft Edge 27_02_2024 1_01_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1242" cy="1805426"/>
                    </a:xfrm>
                    <a:prstGeom prst="rect">
                      <a:avLst/>
                    </a:prstGeom>
                    <a:noFill/>
                    <a:ln>
                      <a:noFill/>
                    </a:ln>
                  </pic:spPr>
                </pic:pic>
              </a:graphicData>
            </a:graphic>
          </wp:inline>
        </w:drawing>
      </w:r>
    </w:p>
    <w:p w:rsidR="006A1062" w:rsidRPr="006A1062" w:rsidRDefault="006A1062" w:rsidP="006A1062">
      <w:pPr>
        <w:pStyle w:val="Descripcin"/>
        <w:jc w:val="center"/>
        <w:rPr>
          <w:i w:val="0"/>
          <w:color w:val="auto"/>
          <w:sz w:val="24"/>
        </w:rPr>
      </w:pPr>
      <w:bookmarkStart w:id="1" w:name="_Ref159934731"/>
      <w:bookmarkStart w:id="2" w:name="_Toc160111388"/>
      <w:r w:rsidRPr="006A1062">
        <w:rPr>
          <w:b/>
          <w:i w:val="0"/>
          <w:color w:val="auto"/>
          <w:sz w:val="24"/>
        </w:rPr>
        <w:t xml:space="preserve">Figura </w:t>
      </w:r>
      <w:r w:rsidRPr="006A1062">
        <w:rPr>
          <w:b/>
          <w:i w:val="0"/>
          <w:color w:val="auto"/>
          <w:sz w:val="24"/>
        </w:rPr>
        <w:fldChar w:fldCharType="begin"/>
      </w:r>
      <w:r w:rsidRPr="006A1062">
        <w:rPr>
          <w:b/>
          <w:i w:val="0"/>
          <w:color w:val="auto"/>
          <w:sz w:val="24"/>
        </w:rPr>
        <w:instrText xml:space="preserve"> SEQ Figura \* ARABIC </w:instrText>
      </w:r>
      <w:r w:rsidRPr="006A1062">
        <w:rPr>
          <w:b/>
          <w:i w:val="0"/>
          <w:color w:val="auto"/>
          <w:sz w:val="24"/>
        </w:rPr>
        <w:fldChar w:fldCharType="separate"/>
      </w:r>
      <w:r w:rsidR="00E1015C">
        <w:rPr>
          <w:b/>
          <w:i w:val="0"/>
          <w:noProof/>
          <w:color w:val="auto"/>
          <w:sz w:val="24"/>
        </w:rPr>
        <w:t>1</w:t>
      </w:r>
      <w:r w:rsidRPr="006A1062">
        <w:rPr>
          <w:b/>
          <w:i w:val="0"/>
          <w:color w:val="auto"/>
          <w:sz w:val="24"/>
        </w:rPr>
        <w:fldChar w:fldCharType="end"/>
      </w:r>
      <w:bookmarkEnd w:id="1"/>
      <w:r w:rsidRPr="006A1062">
        <w:rPr>
          <w:b/>
          <w:i w:val="0"/>
          <w:color w:val="auto"/>
          <w:sz w:val="24"/>
        </w:rPr>
        <w:t>:</w:t>
      </w:r>
      <w:r w:rsidRPr="006A1062">
        <w:rPr>
          <w:i w:val="0"/>
          <w:color w:val="auto"/>
          <w:sz w:val="24"/>
        </w:rPr>
        <w:t xml:space="preserve"> Historia y características de las revoluciones industriales (Fuente: </w:t>
      </w:r>
      <w:r>
        <w:rPr>
          <w:i w:val="0"/>
          <w:color w:val="auto"/>
          <w:sz w:val="24"/>
        </w:rPr>
        <w:fldChar w:fldCharType="begin"/>
      </w:r>
      <w:r w:rsidR="00784D26">
        <w:rPr>
          <w:i w:val="0"/>
          <w:color w:val="auto"/>
          <w:sz w:val="24"/>
        </w:rPr>
        <w:instrText xml:space="preserve"> ADDIN EN.CITE &lt;EndNote&gt;&lt;Cite&gt;&lt;Author&gt;Mladineo&lt;/Author&gt;&lt;Year&gt;2024&lt;/Year&gt;&lt;RecNum&gt;20&lt;/RecNum&gt;&lt;DisplayText&gt;[3]&lt;/DisplayText&gt;&lt;record&gt;&lt;rec-number&gt;20&lt;/rec-number&gt;&lt;foreign-keys&gt;&lt;key app="EN" db-id="99f5zvz5405faeet00mvwar80p222fvz0fas" timestamp="1707357917"&gt;20&lt;/key&gt;&lt;/foreign-keys&gt;&lt;ref-type name="Journal Article"&gt;17&lt;/ref-type&gt;&lt;contributors&gt;&lt;authors&gt;&lt;author&gt;Mladineo, Marko&lt;/author&gt;&lt;author&gt;Celent, Luka&lt;/author&gt;&lt;author&gt;Milković, Vili&lt;/author&gt;&lt;author&gt;Veza, Ivica&lt;/author&gt;&lt;/authors&gt;&lt;/contributors&gt;&lt;titles&gt;&lt;title&gt;Current State Analysis of Croatian Manufacturing Industry with Regard to Industry 4.0/5.0&lt;/title&gt;&lt;secondary-title&gt;Machines&lt;/secondary-title&gt;&lt;/titles&gt;&lt;periodical&gt;&lt;full-title&gt;Machines&lt;/full-title&gt;&lt;/periodical&gt;&lt;pages&gt;87&lt;/pages&gt;&lt;volume&gt;12&lt;/volume&gt;&lt;dates&gt;&lt;year&gt;2024&lt;/year&gt;&lt;pub-dates&gt;&lt;date&gt;01/23&lt;/date&gt;&lt;/pub-dates&gt;&lt;/dates&gt;&lt;urls&gt;&lt;/urls&gt;&lt;electronic-resource-num&gt;10.3390/machines12020087&lt;/electronic-resource-num&gt;&lt;/record&gt;&lt;/Cite&gt;&lt;/EndNote&gt;</w:instrText>
      </w:r>
      <w:r>
        <w:rPr>
          <w:i w:val="0"/>
          <w:color w:val="auto"/>
          <w:sz w:val="24"/>
        </w:rPr>
        <w:fldChar w:fldCharType="separate"/>
      </w:r>
      <w:r w:rsidR="00784D26">
        <w:rPr>
          <w:i w:val="0"/>
          <w:noProof/>
          <w:color w:val="auto"/>
          <w:sz w:val="24"/>
        </w:rPr>
        <w:t>[3]</w:t>
      </w:r>
      <w:r>
        <w:rPr>
          <w:i w:val="0"/>
          <w:color w:val="auto"/>
          <w:sz w:val="24"/>
        </w:rPr>
        <w:fldChar w:fldCharType="end"/>
      </w:r>
      <w:r w:rsidRPr="006A1062">
        <w:rPr>
          <w:i w:val="0"/>
          <w:color w:val="auto"/>
          <w:sz w:val="24"/>
        </w:rPr>
        <w:t>)</w:t>
      </w:r>
      <w:bookmarkEnd w:id="2"/>
    </w:p>
    <w:p w:rsidR="006A1062" w:rsidRDefault="006A1062" w:rsidP="00852E56">
      <w:pPr>
        <w:spacing w:line="360" w:lineRule="auto"/>
        <w:jc w:val="both"/>
      </w:pPr>
    </w:p>
    <w:p w:rsidR="006F1AC0" w:rsidRDefault="00784D26" w:rsidP="00852E56">
      <w:pPr>
        <w:spacing w:line="360" w:lineRule="auto"/>
        <w:jc w:val="both"/>
      </w:pPr>
      <w:r>
        <w:t xml:space="preserve">La Industria 4.0 no es simplemente una evolución lineal, sino un salto cuántico hacia la automatización inteligente, la conectividad sin fronteras y la toma de decisiones basadas en datos </w:t>
      </w:r>
      <w:r>
        <w:fldChar w:fldCharType="begin"/>
      </w:r>
      <w:r>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Pr>
          <w:noProof/>
        </w:rPr>
        <w:t>[2]</w:t>
      </w:r>
      <w:r>
        <w:fldChar w:fldCharType="end"/>
      </w:r>
      <w:r>
        <w:t xml:space="preserve">. A finales del siglo XX y </w:t>
      </w:r>
      <w:r w:rsidR="001C5445">
        <w:t>principios del XXI, emergieron</w:t>
      </w:r>
      <w:r>
        <w:t xml:space="preserve"> tecnologías disruptivas como el I</w:t>
      </w:r>
      <w:r w:rsidR="001C5445">
        <w:t>nternet de las Cosas (IoT), la Inteligencia Artificial (IA), la A</w:t>
      </w:r>
      <w:r>
        <w:t>nalí</w:t>
      </w:r>
      <w:r w:rsidR="001C5445">
        <w:t>tica de Datos (Big Data) y la Computación en la N</w:t>
      </w:r>
      <w:r>
        <w:t xml:space="preserve">ube (Cloud Computing). Estas fuerzas convergieron para dar forma a la Industria 4.0 </w:t>
      </w:r>
      <w:r>
        <w:fldChar w:fldCharType="begin"/>
      </w:r>
      <w:r w:rsidR="005F0D62">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fldChar w:fldCharType="separate"/>
      </w:r>
      <w:r w:rsidR="005F0D62">
        <w:rPr>
          <w:noProof/>
        </w:rPr>
        <w:t>[4]</w:t>
      </w:r>
      <w:r>
        <w:fldChar w:fldCharType="end"/>
      </w:r>
      <w:r>
        <w:t xml:space="preserve">. </w:t>
      </w:r>
    </w:p>
    <w:p w:rsidR="00887E64" w:rsidRDefault="00887E64" w:rsidP="00D83B85">
      <w:pPr>
        <w:spacing w:line="360" w:lineRule="auto"/>
        <w:jc w:val="both"/>
      </w:pPr>
      <w:r>
        <w:t>La Industria 4.0 establece una red interconectada entre las diversas entidades de una empresa, en contraste con los sistemas tradicionales que se organizaban jerárquicamente en forma de pirámide (Ver</w:t>
      </w:r>
      <w:r w:rsidR="00D83B85">
        <w:t xml:space="preserve"> </w:t>
      </w:r>
      <w:r w:rsidR="00D83B85">
        <w:fldChar w:fldCharType="begin"/>
      </w:r>
      <w:r w:rsidR="00D83B85">
        <w:instrText xml:space="preserve"> REF _Ref159948466 \h </w:instrText>
      </w:r>
      <w:r w:rsidR="00D83B85">
        <w:fldChar w:fldCharType="separate"/>
      </w:r>
      <w:r w:rsidR="00E1015C" w:rsidRPr="00887E64">
        <w:rPr>
          <w:b/>
        </w:rPr>
        <w:t xml:space="preserve">Figura </w:t>
      </w:r>
      <w:r w:rsidR="00E1015C">
        <w:rPr>
          <w:b/>
          <w:i/>
          <w:noProof/>
        </w:rPr>
        <w:t>2</w:t>
      </w:r>
      <w:r w:rsidR="00D83B85">
        <w:fldChar w:fldCharType="end"/>
      </w:r>
      <w:r>
        <w:t>). En lugar de una estructura rígida y vertical, la Industria 4.0 fomenta la colaboración horizontal y la comunicación fluida entre los componentes del proceso productivo</w:t>
      </w:r>
      <w:r w:rsidR="001C5445">
        <w:t xml:space="preserve"> en una estructura parecida a un grafo</w:t>
      </w:r>
      <w:r w:rsidR="007720BB">
        <w:t xml:space="preserve"> </w:t>
      </w:r>
      <w:r w:rsidR="007720BB">
        <w:fldChar w:fldCharType="begin"/>
      </w:r>
      <w:r w:rsidR="007720BB">
        <w:instrText xml:space="preserve"> ADDIN EN.CITE &lt;EndNote&gt;&lt;Cite&gt;&lt;Author&gt;Albayrak&lt;/Author&gt;&lt;Year&gt;2023&lt;/Year&gt;&lt;RecNum&gt;22&lt;/RecNum&gt;&lt;DisplayText&gt;[5]&lt;/DisplayText&gt;&lt;record&gt;&lt;rec-number&gt;22&lt;/rec-number&gt;&lt;foreign-keys&gt;&lt;key app="EN" db-id="99f5zvz5405faeet00mvwar80p222fvz0fas" timestamp="1707357965"&gt;22&lt;/key&gt;&lt;/foreign-keys&gt;&lt;ref-type name="Journal Article"&gt;17&lt;/ref-type&gt;&lt;contributors&gt;&lt;authors&gt;&lt;author&gt;Albayrak, Fatih&lt;/author&gt;&lt;author&gt;Poyrazoğlu, Oğuz&lt;/author&gt;&lt;/authors&gt;&lt;/contributors&gt;&lt;titles&gt;&lt;title&gt;A Systematic Literature Review on Lean, Industry 4.0, and Digital Factory&lt;/title&gt;&lt;secondary-title&gt;Journal of the Knowledge Economy&lt;/secondary-title&gt;&lt;/titles&gt;&lt;periodical&gt;&lt;full-title&gt;Journal of the Knowledge Economy&lt;/full-title&gt;&lt;/periodical&gt;&lt;dates&gt;&lt;year&gt;2023&lt;/year&gt;&lt;pub-dates&gt;&lt;date&gt;12/02&lt;/date&gt;&lt;/pub-dates&gt;&lt;/dates&gt;&lt;urls&gt;&lt;/urls&gt;&lt;electronic-resource-num&gt;10.1007/s13132-023-01577-2&lt;/electronic-resource-num&gt;&lt;/record&gt;&lt;/Cite&gt;&lt;/EndNote&gt;</w:instrText>
      </w:r>
      <w:r w:rsidR="007720BB">
        <w:fldChar w:fldCharType="separate"/>
      </w:r>
      <w:r w:rsidR="007720BB">
        <w:rPr>
          <w:noProof/>
        </w:rPr>
        <w:t>[5]</w:t>
      </w:r>
      <w:r w:rsidR="007720BB">
        <w:fldChar w:fldCharType="end"/>
      </w:r>
      <w:r>
        <w:t>.</w:t>
      </w:r>
    </w:p>
    <w:p w:rsidR="005F0D62" w:rsidRDefault="005F0D62" w:rsidP="00887E64">
      <w:pPr>
        <w:pStyle w:val="Descripcin"/>
        <w:jc w:val="center"/>
        <w:rPr>
          <w:b/>
          <w:i w:val="0"/>
          <w:color w:val="auto"/>
          <w:sz w:val="24"/>
        </w:rPr>
      </w:pPr>
      <w:bookmarkStart w:id="3" w:name="_Ref159938755"/>
      <w:r w:rsidRPr="005F0D62">
        <w:rPr>
          <w:b/>
          <w:i w:val="0"/>
          <w:noProof/>
          <w:color w:val="auto"/>
          <w:sz w:val="24"/>
          <w:lang w:eastAsia="es-ES"/>
        </w:rPr>
        <w:lastRenderedPageBreak/>
        <w:drawing>
          <wp:inline distT="0" distB="0" distL="0" distR="0" wp14:anchorId="7A149359" wp14:editId="0265A809">
            <wp:extent cx="4761690" cy="3057464"/>
            <wp:effectExtent l="0" t="0" r="1270" b="0"/>
            <wp:docPr id="42" name="Imagen 42" descr="C:\Users\Eduardo\Videos\Captures\Microsoft Edge 27_02_2024 2_11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duardo\Videos\Captures\Microsoft Edge 27_02_2024 2_11_1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1052" cy="3076318"/>
                    </a:xfrm>
                    <a:prstGeom prst="rect">
                      <a:avLst/>
                    </a:prstGeom>
                    <a:noFill/>
                    <a:ln>
                      <a:noFill/>
                    </a:ln>
                  </pic:spPr>
                </pic:pic>
              </a:graphicData>
            </a:graphic>
          </wp:inline>
        </w:drawing>
      </w:r>
    </w:p>
    <w:p w:rsidR="00887E64" w:rsidRPr="00887E64" w:rsidRDefault="00887E64" w:rsidP="00887E64">
      <w:pPr>
        <w:pStyle w:val="Descripcin"/>
        <w:jc w:val="center"/>
        <w:rPr>
          <w:i w:val="0"/>
          <w:color w:val="auto"/>
          <w:sz w:val="24"/>
        </w:rPr>
      </w:pPr>
      <w:bookmarkStart w:id="4" w:name="_Ref159948466"/>
      <w:bookmarkStart w:id="5" w:name="_Toc160111389"/>
      <w:r w:rsidRPr="00887E64">
        <w:rPr>
          <w:b/>
          <w:i w:val="0"/>
          <w:color w:val="auto"/>
          <w:sz w:val="24"/>
        </w:rPr>
        <w:t xml:space="preserve">Figura </w:t>
      </w:r>
      <w:r w:rsidRPr="00887E64">
        <w:rPr>
          <w:b/>
          <w:i w:val="0"/>
          <w:color w:val="auto"/>
          <w:sz w:val="24"/>
        </w:rPr>
        <w:fldChar w:fldCharType="begin"/>
      </w:r>
      <w:r w:rsidRPr="00887E64">
        <w:rPr>
          <w:b/>
          <w:i w:val="0"/>
          <w:color w:val="auto"/>
          <w:sz w:val="24"/>
        </w:rPr>
        <w:instrText xml:space="preserve"> SEQ Figura \* ARABIC </w:instrText>
      </w:r>
      <w:r w:rsidRPr="00887E64">
        <w:rPr>
          <w:b/>
          <w:i w:val="0"/>
          <w:color w:val="auto"/>
          <w:sz w:val="24"/>
        </w:rPr>
        <w:fldChar w:fldCharType="separate"/>
      </w:r>
      <w:r w:rsidR="00E1015C">
        <w:rPr>
          <w:b/>
          <w:i w:val="0"/>
          <w:noProof/>
          <w:color w:val="auto"/>
          <w:sz w:val="24"/>
        </w:rPr>
        <w:t>2</w:t>
      </w:r>
      <w:r w:rsidRPr="00887E64">
        <w:rPr>
          <w:b/>
          <w:i w:val="0"/>
          <w:color w:val="auto"/>
          <w:sz w:val="24"/>
        </w:rPr>
        <w:fldChar w:fldCharType="end"/>
      </w:r>
      <w:bookmarkEnd w:id="3"/>
      <w:bookmarkEnd w:id="4"/>
      <w:r>
        <w:rPr>
          <w:b/>
          <w:i w:val="0"/>
          <w:color w:val="auto"/>
          <w:sz w:val="24"/>
        </w:rPr>
        <w:t>:</w:t>
      </w:r>
      <w:r>
        <w:rPr>
          <w:i w:val="0"/>
          <w:color w:val="auto"/>
          <w:sz w:val="24"/>
        </w:rPr>
        <w:t xml:space="preserve"> Sistema tradicional jerárquico de la industria en forma de pirámide (Fuente: </w:t>
      </w:r>
      <w:r>
        <w:rPr>
          <w:i w:val="0"/>
          <w:color w:val="auto"/>
          <w:sz w:val="24"/>
        </w:rPr>
        <w:fldChar w:fldCharType="begin"/>
      </w:r>
      <w:r w:rsidR="007720BB">
        <w:rPr>
          <w:i w:val="0"/>
          <w:color w:val="auto"/>
          <w:sz w:val="24"/>
        </w:rPr>
        <w:instrText xml:space="preserve"> ADDIN EN.CITE &lt;EndNote&gt;&lt;Cite&gt;&lt;Author&gt;Dumitrescu&lt;/Author&gt;&lt;Year&gt;2023&lt;/Year&gt;&lt;RecNum&gt;2&lt;/RecNum&gt;&lt;DisplayText&gt;[6]&lt;/DisplayText&gt;&lt;record&gt;&lt;rec-number&gt;2&lt;/rec-number&gt;&lt;foreign-keys&gt;&lt;key app="EN" db-id="99f5zvz5405faeet00mvwar80p222fvz0fas" timestamp="1707330973"&gt;2&lt;/key&gt;&lt;/foreign-keys&gt;&lt;ref-type name="Journal Article"&gt;17&lt;/ref-type&gt;&lt;contributors&gt;&lt;authors&gt;&lt;author&gt;Dumitrescu, Roman&lt;/author&gt;&lt;author&gt;Riemensperger, Frank&lt;/author&gt;&lt;author&gt;Schuh, Günther&lt;/author&gt;&lt;author&gt;Biehler, Jan&lt;/author&gt;&lt;author&gt;Frey, Anna&lt;/author&gt;&lt;author&gt;Hocken, Christian&lt;/author&gt;&lt;author&gt;Koldewey, Christian&lt;/author&gt;&lt;author&gt;Rabe, Martin&lt;/author&gt;&lt;author&gt;Schacht, Maximilian&lt;/author&gt;&lt;author&gt;Comans, Sebastian&lt;/author&gt;&lt;author&gt;Fichtler, Timm&lt;/author&gt;&lt;author&gt;Govoni, Alina&lt;/author&gt;&lt;author&gt;Harland, Tobais&lt;/author&gt;&lt;author&gt;Kaufmann, Jonas&lt;/author&gt;&lt;author&gt;Optehostert, Felix&lt;/author&gt;&lt;author&gt;Rieger, Marcel&lt;/author&gt;&lt;author&gt;Scholtysik, Michel&lt;/author&gt;&lt;author&gt;Schreiner, Nick&lt;/author&gt;&lt;author&gt;Sedlmeir, Joachim&lt;/author&gt;&lt;author&gt;Sommer, Franziska&lt;/author&gt;&lt;/authors&gt;&lt;/contributors&gt;&lt;titles&gt;&lt;title&gt;acatech Maturity Index Smart Services&lt;/title&gt;&lt;secondary-title&gt;acatech National Academy of Science and Engineering&lt;/secondary-title&gt;&lt;/titles&gt;&lt;periodical&gt;&lt;full-title&gt;acatech National Academy of Science and Engineering&lt;/full-title&gt;&lt;/periodical&gt;&lt;dates&gt;&lt;year&gt;2023&lt;/year&gt;&lt;/dates&gt;&lt;urls&gt;&lt;/urls&gt;&lt;electronic-resource-num&gt;10.13140/RG.2.2.13519.66726&lt;/electronic-resource-num&gt;&lt;/record&gt;&lt;/Cite&gt;&lt;/EndNote&gt;</w:instrText>
      </w:r>
      <w:r>
        <w:rPr>
          <w:i w:val="0"/>
          <w:color w:val="auto"/>
          <w:sz w:val="24"/>
        </w:rPr>
        <w:fldChar w:fldCharType="separate"/>
      </w:r>
      <w:r w:rsidR="007720BB">
        <w:rPr>
          <w:i w:val="0"/>
          <w:noProof/>
          <w:color w:val="auto"/>
          <w:sz w:val="24"/>
        </w:rPr>
        <w:t>[6]</w:t>
      </w:r>
      <w:r>
        <w:rPr>
          <w:i w:val="0"/>
          <w:color w:val="auto"/>
          <w:sz w:val="24"/>
        </w:rPr>
        <w:fldChar w:fldCharType="end"/>
      </w:r>
      <w:r>
        <w:rPr>
          <w:i w:val="0"/>
          <w:color w:val="auto"/>
          <w:sz w:val="24"/>
        </w:rPr>
        <w:t>)</w:t>
      </w:r>
      <w:bookmarkEnd w:id="5"/>
    </w:p>
    <w:p w:rsidR="005A2ECA" w:rsidRDefault="005A2ECA" w:rsidP="00852E56">
      <w:pPr>
        <w:spacing w:line="360" w:lineRule="auto"/>
        <w:jc w:val="both"/>
      </w:pPr>
    </w:p>
    <w:p w:rsidR="00545DC5" w:rsidRDefault="00545DC5" w:rsidP="00852E56">
      <w:pPr>
        <w:spacing w:line="360" w:lineRule="auto"/>
        <w:jc w:val="both"/>
      </w:pPr>
      <w:r>
        <w:t xml:space="preserve">Según </w:t>
      </w:r>
      <w:r>
        <w:fldChar w:fldCharType="begin"/>
      </w:r>
      <w:r w:rsidR="007720BB">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w:t>
      </w:r>
      <w:r>
        <w:fldChar w:fldCharType="end"/>
      </w:r>
      <w:r w:rsidR="00B116B5">
        <w:t>, el</w:t>
      </w:r>
      <w:r w:rsidR="00B116B5" w:rsidRPr="00B116B5">
        <w:t xml:space="preserve"> potencial de creación de valor de la Industria 4.0 para la industria manufacturera alemana se estima que estará entre 70 y 140 mil millones de euros s</w:t>
      </w:r>
      <w:r w:rsidR="00B116B5">
        <w:t>olo para el período hasta 2025</w:t>
      </w:r>
      <w:r w:rsidR="00B116B5" w:rsidRPr="00B116B5">
        <w:t>. Este impacto económico refleja la transformación digital en la producción, la mejora de la productividad y la personalización masiva de productos.</w:t>
      </w:r>
      <w:r w:rsidR="00B116B5">
        <w:t xml:space="preserve"> </w:t>
      </w:r>
    </w:p>
    <w:p w:rsidR="00471D17" w:rsidRDefault="00713D11" w:rsidP="00852E56">
      <w:pPr>
        <w:spacing w:line="360" w:lineRule="auto"/>
        <w:jc w:val="both"/>
      </w:pPr>
      <w:r>
        <w:t xml:space="preserve">El Índice de Madurez de la Industria 4.0 (Industrie 4.0 Maturity Index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w:t>
      </w:r>
      <w:r w:rsidR="00A712F0">
        <w:t xml:space="preserve"> es una herramienta crucial para guiar la transformación digital de las empresas. Fue introducido por acatech, la Academia Nacional de Ciencias e Ingeniería de Alemania </w:t>
      </w:r>
      <w:r w:rsidR="00A712F0">
        <w:fldChar w:fldCharType="begin"/>
      </w:r>
      <w:r w:rsidR="007720BB">
        <w:instrText xml:space="preserve"> ADDIN EN.CITE &lt;EndNote&gt;&lt;Cite&gt;&lt;Author&gt;Ahamad&lt;/Author&gt;&lt;Year&gt;2023&lt;/Year&gt;&lt;RecNum&gt;15&lt;/RecNum&gt;&lt;DisplayText&gt;[9, 10]&lt;/DisplayText&gt;&lt;record&gt;&lt;rec-number&gt;15&lt;/rec-number&gt;&lt;foreign-keys&gt;&lt;key app="EN" db-id="99f5zvz5405faeet00mvwar80p222fvz0fas" timestamp="1707349980"&gt;15&lt;/key&gt;&lt;/foreign-keys&gt;&lt;ref-type name="Book Section"&gt;5&lt;/ref-type&gt;&lt;contributors&gt;&lt;authors&gt;&lt;author&gt;Ahamad, Javed&lt;/author&gt;&lt;/authors&gt;&lt;/contributors&gt;&lt;titles&gt;&lt;title&gt;Applications of Industry 4.0 in the Pharmaceutical Sector&lt;/title&gt;&lt;/titles&gt;&lt;dates&gt;&lt;year&gt;2023&lt;/year&gt;&lt;/dates&gt;&lt;isbn&gt;ISBN: 9788770228787&lt;/isbn&gt;&lt;urls&gt;&lt;/urls&gt;&lt;/record&gt;&lt;/Cite&gt;&lt;Cite&gt;&lt;Author&gt;Dawale&lt;/Author&gt;&lt;Year&gt;2023&lt;/Year&gt;&lt;RecNum&gt;34&lt;/RecNum&gt;&lt;record&gt;&lt;rec-number&gt;34&lt;/rec-number&gt;&lt;foreign-keys&gt;&lt;key app="EN" db-id="99f5zvz5405faeet00mvwar80p222fvz0fas" timestamp="1707361152"&gt;34&lt;/key&gt;&lt;/foreign-keys&gt;&lt;ref-type name="Journal Article"&gt;17&lt;/ref-type&gt;&lt;contributors&gt;&lt;authors&gt;&lt;author&gt;Dawale, Juhi&lt;/author&gt;&lt;author&gt;Singh, Rajat&lt;/author&gt;&lt;author&gt;Gawai, Keya&lt;/author&gt;&lt;author&gt;Gimonkar, Radhika&lt;/author&gt;&lt;author&gt;Pawar, Jagruti&lt;/author&gt;&lt;author&gt;Ghodke, Chinmay&lt;/author&gt;&lt;/authors&gt;&lt;/contributors&gt;&lt;titles&gt;&lt;title&gt;Industry 4.0&lt;/title&gt;&lt;secondary-title&gt;International Journal of Advanced Research in Science, Communication and Technology&lt;/secondary-title&gt;&lt;/titles&gt;&lt;periodical&gt;&lt;full-title&gt;International Journal of Advanced Research in Science, Communication and Technology&lt;/full-title&gt;&lt;/periodical&gt;&lt;pages&gt;9-11&lt;/pages&gt;&lt;dates&gt;&lt;year&gt;2023&lt;/year&gt;&lt;pub-dates&gt;&lt;date&gt;10/08&lt;/date&gt;&lt;/pub-dates&gt;&lt;/dates&gt;&lt;urls&gt;&lt;/urls&gt;&lt;electronic-resource-num&gt;10.48175/IJARSCT-13103&lt;/electronic-resource-num&gt;&lt;/record&gt;&lt;/Cite&gt;&lt;/EndNote&gt;</w:instrText>
      </w:r>
      <w:r w:rsidR="00A712F0">
        <w:fldChar w:fldCharType="separate"/>
      </w:r>
      <w:r w:rsidR="007720BB">
        <w:rPr>
          <w:noProof/>
        </w:rPr>
        <w:t>[9, 10]</w:t>
      </w:r>
      <w:r w:rsidR="00A712F0">
        <w:fldChar w:fldCharType="end"/>
      </w:r>
      <w:r w:rsidR="00A712F0">
        <w:t xml:space="preserve">. Proporciona a las empresas una guía para su propio proceso de transformación. Se basa en un modelo de madurez de seis etapas que analiza las capacidades necesarias en las áreas estructurales como recursos, sistemas de información, cultura y estructura organizativa </w:t>
      </w:r>
      <w:r w:rsidR="00A712F0">
        <w:fldChar w:fldCharType="begin"/>
      </w:r>
      <w:r w:rsidR="007720BB">
        <w:instrText xml:space="preserve"> ADDIN EN.CITE &lt;EndNote&gt;&lt;Cite&gt;&lt;Author&gt;Digalwar&lt;/Author&gt;&lt;Year&gt;2024&lt;/Year&gt;&lt;RecNum&gt;33&lt;/RecNum&gt;&lt;DisplayText&gt;[11]&lt;/DisplayText&gt;&lt;record&gt;&lt;rec-number&gt;33&lt;/rec-number&gt;&lt;foreign-keys&gt;&lt;key app="EN" db-id="99f5zvz5405faeet00mvwar80p222fvz0fas" timestamp="1707361135"&gt;33&lt;/key&gt;&lt;/foreign-keys&gt;&lt;ref-type name="Book"&gt;6&lt;/ref-type&gt;&lt;contributors&gt;&lt;authors&gt;&lt;author&gt;Digalwar, Abhijeet&lt;/author&gt;&lt;author&gt;Pandey, Rishi&lt;/author&gt;&lt;author&gt;Singh, Sudhanshu&lt;/author&gt;&lt;author&gt;Sharma, Ankur&lt;/author&gt;&lt;/authors&gt;&lt;/contributors&gt;&lt;titles&gt;&lt;title&gt;Industry 4.0 Implementation: Evidence from Indian Industries&lt;/title&gt;&lt;/titles&gt;&lt;pages&gt;23-34&lt;/pages&gt;&lt;dates&gt;&lt;year&gt;2024&lt;/year&gt;&lt;/dates&gt;&lt;isbn&gt;978-3-031-50203-3&lt;/isbn&gt;&lt;urls&gt;&lt;/urls&gt;&lt;electronic-resource-num&gt;10.1007/978-3-031-50204-0_3&lt;/electronic-resource-num&gt;&lt;/record&gt;&lt;/Cite&gt;&lt;/EndNote&gt;</w:instrText>
      </w:r>
      <w:r w:rsidR="00A712F0">
        <w:fldChar w:fldCharType="separate"/>
      </w:r>
      <w:r w:rsidR="007720BB">
        <w:rPr>
          <w:noProof/>
        </w:rPr>
        <w:t>[11]</w:t>
      </w:r>
      <w:r w:rsidR="00A712F0">
        <w:fldChar w:fldCharType="end"/>
      </w:r>
      <w:r w:rsidR="00A712F0">
        <w:t xml:space="preserve">. </w:t>
      </w:r>
    </w:p>
    <w:p w:rsidR="00945DB3" w:rsidRDefault="00846FB4" w:rsidP="00852E56">
      <w:pPr>
        <w:spacing w:line="360" w:lineRule="auto"/>
        <w:jc w:val="both"/>
      </w:pPr>
      <w:r>
        <w:t>La academia a</w:t>
      </w:r>
      <w:r w:rsidR="00945DB3">
        <w:t xml:space="preserve">catech denota 6 niveles de madurez (Ver </w:t>
      </w:r>
      <w:r w:rsidR="00887E64">
        <w:fldChar w:fldCharType="begin"/>
      </w:r>
      <w:r w:rsidR="00887E64">
        <w:instrText xml:space="preserve"> REF _Ref159938263 \h </w:instrText>
      </w:r>
      <w:r w:rsidR="00887E64">
        <w:fldChar w:fldCharType="separate"/>
      </w:r>
      <w:r w:rsidR="00E1015C" w:rsidRPr="00BA4B6A">
        <w:rPr>
          <w:b/>
        </w:rPr>
        <w:t xml:space="preserve">Figura </w:t>
      </w:r>
      <w:r w:rsidR="00E1015C">
        <w:rPr>
          <w:b/>
          <w:i/>
          <w:noProof/>
        </w:rPr>
        <w:t>3</w:t>
      </w:r>
      <w:r w:rsidR="00887E64">
        <w:fldChar w:fldCharType="end"/>
      </w:r>
      <w:r w:rsidR="00945DB3">
        <w:t>), donde cada nivel describe el desarrollo de una empresa ideal en el contexto de la Industria 4.0. Estos niveles garantizan la manejabilidad del proceso de transformación, q</w:t>
      </w:r>
      <w:r>
        <w:t>ue a menudo se extiende durante</w:t>
      </w:r>
      <w:r w:rsidR="00945DB3">
        <w:t xml:space="preserve"> varios años</w:t>
      </w:r>
      <w:r w:rsidR="003F719B">
        <w:t xml:space="preserve"> </w:t>
      </w:r>
      <w:r>
        <w:fldChar w:fldCharType="begin"/>
      </w:r>
      <w: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w:t>
      </w:r>
      <w:r>
        <w:fldChar w:fldCharType="end"/>
      </w:r>
      <w:r w:rsidR="00945DB3">
        <w:t>.</w:t>
      </w:r>
      <w:r w:rsidR="00BA4B6A">
        <w:t xml:space="preserve"> </w:t>
      </w:r>
    </w:p>
    <w:p w:rsidR="00BA4B6A" w:rsidRDefault="00BA4B6A" w:rsidP="00852E56">
      <w:pPr>
        <w:spacing w:line="360" w:lineRule="auto"/>
        <w:jc w:val="both"/>
      </w:pPr>
    </w:p>
    <w:p w:rsidR="00BA4B6A" w:rsidRDefault="00BA4B6A" w:rsidP="00BA4B6A">
      <w:pPr>
        <w:spacing w:line="360" w:lineRule="auto"/>
        <w:jc w:val="center"/>
      </w:pPr>
      <w:r w:rsidRPr="00BA4B6A">
        <w:rPr>
          <w:noProof/>
          <w:lang w:eastAsia="es-ES"/>
        </w:rPr>
        <w:lastRenderedPageBreak/>
        <w:drawing>
          <wp:inline distT="0" distB="0" distL="0" distR="0" wp14:anchorId="0FA3372C" wp14:editId="03884B1C">
            <wp:extent cx="4927269" cy="2501537"/>
            <wp:effectExtent l="0" t="0" r="6985" b="0"/>
            <wp:docPr id="41" name="Imagen 41" descr="C:\Users\Eduardo\Videos\Captures\Microsoft Edge 27_02_2024 1_46_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duardo\Videos\Captures\Microsoft Edge 27_02_2024 1_46_5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2016" cy="2509024"/>
                    </a:xfrm>
                    <a:prstGeom prst="rect">
                      <a:avLst/>
                    </a:prstGeom>
                    <a:noFill/>
                    <a:ln>
                      <a:noFill/>
                    </a:ln>
                  </pic:spPr>
                </pic:pic>
              </a:graphicData>
            </a:graphic>
          </wp:inline>
        </w:drawing>
      </w:r>
    </w:p>
    <w:p w:rsidR="00BA4B6A" w:rsidRDefault="00BA4B6A" w:rsidP="00BA4B6A">
      <w:pPr>
        <w:pStyle w:val="Descripcin"/>
        <w:jc w:val="center"/>
        <w:rPr>
          <w:i w:val="0"/>
          <w:color w:val="auto"/>
          <w:sz w:val="24"/>
        </w:rPr>
      </w:pPr>
      <w:bookmarkStart w:id="6" w:name="_Ref159938263"/>
      <w:bookmarkStart w:id="7" w:name="_Toc160111390"/>
      <w:r w:rsidRPr="00BA4B6A">
        <w:rPr>
          <w:b/>
          <w:i w:val="0"/>
          <w:color w:val="auto"/>
          <w:sz w:val="24"/>
        </w:rPr>
        <w:t xml:space="preserve">Figura </w:t>
      </w:r>
      <w:r w:rsidRPr="00BA4B6A">
        <w:rPr>
          <w:b/>
          <w:i w:val="0"/>
          <w:color w:val="auto"/>
          <w:sz w:val="24"/>
        </w:rPr>
        <w:fldChar w:fldCharType="begin"/>
      </w:r>
      <w:r w:rsidRPr="00BA4B6A">
        <w:rPr>
          <w:b/>
          <w:i w:val="0"/>
          <w:color w:val="auto"/>
          <w:sz w:val="24"/>
        </w:rPr>
        <w:instrText xml:space="preserve"> SEQ Figura \* ARABIC </w:instrText>
      </w:r>
      <w:r w:rsidRPr="00BA4B6A">
        <w:rPr>
          <w:b/>
          <w:i w:val="0"/>
          <w:color w:val="auto"/>
          <w:sz w:val="24"/>
        </w:rPr>
        <w:fldChar w:fldCharType="separate"/>
      </w:r>
      <w:r w:rsidR="00E1015C">
        <w:rPr>
          <w:b/>
          <w:i w:val="0"/>
          <w:noProof/>
          <w:color w:val="auto"/>
          <w:sz w:val="24"/>
        </w:rPr>
        <w:t>3</w:t>
      </w:r>
      <w:r w:rsidRPr="00BA4B6A">
        <w:rPr>
          <w:b/>
          <w:i w:val="0"/>
          <w:color w:val="auto"/>
          <w:sz w:val="24"/>
        </w:rPr>
        <w:fldChar w:fldCharType="end"/>
      </w:r>
      <w:bookmarkEnd w:id="6"/>
      <w:r w:rsidRPr="00BA4B6A">
        <w:rPr>
          <w:i w:val="0"/>
          <w:color w:val="auto"/>
          <w:sz w:val="24"/>
        </w:rPr>
        <w:t>: Niveles de madurez</w:t>
      </w:r>
      <w:r>
        <w:rPr>
          <w:i w:val="0"/>
          <w:color w:val="auto"/>
          <w:sz w:val="24"/>
        </w:rPr>
        <w:t xml:space="preserve"> de la Industria 4.0</w:t>
      </w:r>
      <w:r w:rsidRPr="00BA4B6A">
        <w:rPr>
          <w:i w:val="0"/>
          <w:color w:val="auto"/>
          <w:sz w:val="24"/>
        </w:rPr>
        <w:t xml:space="preserve"> (Fuente: </w:t>
      </w:r>
      <w:r w:rsidRPr="00BA4B6A">
        <w:rPr>
          <w:i w:val="0"/>
          <w:color w:val="auto"/>
          <w:sz w:val="24"/>
        </w:rPr>
        <w:fldChar w:fldCharType="begin"/>
      </w:r>
      <w:r w:rsidR="007720BB">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BA4B6A">
        <w:rPr>
          <w:i w:val="0"/>
          <w:color w:val="auto"/>
          <w:sz w:val="24"/>
        </w:rPr>
        <w:fldChar w:fldCharType="separate"/>
      </w:r>
      <w:r w:rsidR="007720BB">
        <w:rPr>
          <w:i w:val="0"/>
          <w:noProof/>
          <w:color w:val="auto"/>
          <w:sz w:val="24"/>
        </w:rPr>
        <w:t>[7]</w:t>
      </w:r>
      <w:r w:rsidRPr="00BA4B6A">
        <w:rPr>
          <w:i w:val="0"/>
          <w:color w:val="auto"/>
          <w:sz w:val="24"/>
        </w:rPr>
        <w:fldChar w:fldCharType="end"/>
      </w:r>
      <w:r w:rsidRPr="00BA4B6A">
        <w:rPr>
          <w:i w:val="0"/>
          <w:color w:val="auto"/>
          <w:sz w:val="24"/>
        </w:rPr>
        <w:t>)</w:t>
      </w:r>
      <w:bookmarkEnd w:id="7"/>
    </w:p>
    <w:p w:rsidR="00BA4B6A" w:rsidRPr="00BA4B6A" w:rsidRDefault="00BA4B6A" w:rsidP="00BA4B6A"/>
    <w:p w:rsidR="005F0D62" w:rsidRDefault="005F0D62" w:rsidP="00852E56">
      <w:pPr>
        <w:spacing w:line="360" w:lineRule="auto"/>
        <w:jc w:val="both"/>
      </w:pPr>
      <w:r>
        <w:t>Los dos primeros niveles de madurez: Computarización y Conectividad, corresponden a las capacidad</w:t>
      </w:r>
      <w:r w:rsidR="003F719B">
        <w:t>es habilitantes para preparar a una</w:t>
      </w:r>
      <w:r>
        <w:t xml:space="preserve"> empresa en cuestión</w:t>
      </w:r>
      <w:r w:rsidR="003F719B">
        <w:t>,</w:t>
      </w:r>
      <w:r>
        <w:t xml:space="preserve"> </w:t>
      </w:r>
      <w:r w:rsidR="00D90E72">
        <w:t>en su tránsito de la</w:t>
      </w:r>
      <w:r>
        <w:t xml:space="preserve"> industria 3.0 vigente a la 4.0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 Los sistemas ma</w:t>
      </w:r>
      <w:r w:rsidR="00D90E72">
        <w:t>yoritariamente implementados para otorgar dichas capacidades habilitantes son los</w:t>
      </w:r>
      <w:r w:rsidR="00B30FBB">
        <w:t xml:space="preserve"> sistemas</w:t>
      </w:r>
      <w:r w:rsidR="00D90E72">
        <w:t xml:space="preserve"> SCADA</w:t>
      </w:r>
      <w:r w:rsidR="00B30FBB">
        <w:t xml:space="preserve"> (</w:t>
      </w:r>
      <w:r w:rsidR="00B30FBB">
        <w:rPr>
          <w:i/>
        </w:rPr>
        <w:t>Supervisory Control and Data Acquisition</w:t>
      </w:r>
      <w:r w:rsidR="00B30FBB">
        <w:t>)</w:t>
      </w:r>
      <w:r w:rsidR="00D90E72">
        <w:t>, HMI</w:t>
      </w:r>
      <w:r w:rsidR="00B30FBB">
        <w:t xml:space="preserve"> (</w:t>
      </w:r>
      <w:r w:rsidR="00B30FBB">
        <w:rPr>
          <w:i/>
        </w:rPr>
        <w:t>Human-Machine Interface</w:t>
      </w:r>
      <w:r w:rsidR="00B30FBB">
        <w:t>)</w:t>
      </w:r>
      <w:r w:rsidR="00D90E72">
        <w:t>, MES</w:t>
      </w:r>
      <w:r w:rsidR="00B30FBB">
        <w:t xml:space="preserve"> (</w:t>
      </w:r>
      <w:r w:rsidR="0076121F">
        <w:rPr>
          <w:i/>
        </w:rPr>
        <w:t>Manufacturing Execution</w:t>
      </w:r>
      <w:r w:rsidR="00B30FBB">
        <w:rPr>
          <w:i/>
        </w:rPr>
        <w:t xml:space="preserve"> System</w:t>
      </w:r>
      <w:r w:rsidR="00B30FBB">
        <w:t>)</w:t>
      </w:r>
      <w:r w:rsidR="00D90E72">
        <w:t xml:space="preserve">, sistemas de documentación y de calidad </w:t>
      </w:r>
      <w:r w:rsidR="00D90E72">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 </w:instrText>
      </w:r>
      <w:r w:rsidR="007720BB">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DATA </w:instrText>
      </w:r>
      <w:r w:rsidR="007720BB">
        <w:fldChar w:fldCharType="end"/>
      </w:r>
      <w:r w:rsidR="00D90E72">
        <w:fldChar w:fldCharType="separate"/>
      </w:r>
      <w:r w:rsidR="007720BB">
        <w:rPr>
          <w:noProof/>
        </w:rPr>
        <w:t>[6, 12-15]</w:t>
      </w:r>
      <w:r w:rsidR="00D90E72">
        <w:fldChar w:fldCharType="end"/>
      </w:r>
      <w:r w:rsidR="009C487A">
        <w:t xml:space="preserve"> (Ver </w:t>
      </w:r>
      <w:r w:rsidR="009C487A">
        <w:fldChar w:fldCharType="begin"/>
      </w:r>
      <w:r w:rsidR="009C487A">
        <w:instrText xml:space="preserve"> REF _Ref159937505 \h </w:instrText>
      </w:r>
      <w:r w:rsidR="009C487A">
        <w:fldChar w:fldCharType="separate"/>
      </w:r>
      <w:r w:rsidR="00E1015C" w:rsidRPr="00E56DFF">
        <w:rPr>
          <w:b/>
        </w:rPr>
        <w:t xml:space="preserve">Figura </w:t>
      </w:r>
      <w:r w:rsidR="00E1015C">
        <w:rPr>
          <w:b/>
          <w:i/>
          <w:noProof/>
        </w:rPr>
        <w:t>4</w:t>
      </w:r>
      <w:r w:rsidR="009C487A">
        <w:fldChar w:fldCharType="end"/>
      </w:r>
      <w:r w:rsidR="009C487A">
        <w:t>)</w:t>
      </w:r>
      <w:r w:rsidR="00D90E72">
        <w:t>.</w:t>
      </w:r>
      <w:r w:rsidR="00063B95">
        <w:t xml:space="preserve"> </w:t>
      </w:r>
      <w:r w:rsidR="001F5892">
        <w:t xml:space="preserve">La implementación de dichas tecnologías habilitantes </w:t>
      </w:r>
      <w:r w:rsidR="00B30FBB">
        <w:t>permitiría</w:t>
      </w:r>
      <w:r w:rsidR="001F5892">
        <w:t xml:space="preserve"> como principales beneficios</w:t>
      </w:r>
      <w:r w:rsidR="0076121F">
        <w:t xml:space="preserve"> para cualquier empresa</w:t>
      </w:r>
      <w:r w:rsidR="001F5892">
        <w:t xml:space="preserve"> </w:t>
      </w:r>
      <w:r w:rsidR="001F5892">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 </w:instrText>
      </w:r>
      <w:r w:rsidR="007720BB">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DATA </w:instrText>
      </w:r>
      <w:r w:rsidR="007720BB">
        <w:fldChar w:fldCharType="end"/>
      </w:r>
      <w:r w:rsidR="001F5892">
        <w:fldChar w:fldCharType="separate"/>
      </w:r>
      <w:r w:rsidR="007720BB">
        <w:rPr>
          <w:noProof/>
        </w:rPr>
        <w:t>[11, 16-18]</w:t>
      </w:r>
      <w:r w:rsidR="001F5892">
        <w:fldChar w:fldCharType="end"/>
      </w:r>
      <w:r w:rsidR="001F5892">
        <w:t>:</w:t>
      </w:r>
    </w:p>
    <w:p w:rsidR="00C66BC5" w:rsidRDefault="00B30FBB" w:rsidP="00C66BC5">
      <w:pPr>
        <w:pStyle w:val="Prrafodelista"/>
        <w:numPr>
          <w:ilvl w:val="0"/>
          <w:numId w:val="44"/>
        </w:numPr>
        <w:spacing w:line="360" w:lineRule="auto"/>
        <w:jc w:val="both"/>
      </w:pPr>
      <w:r>
        <w:rPr>
          <w:b/>
        </w:rPr>
        <w:t xml:space="preserve">Automatización y control: </w:t>
      </w:r>
      <w:r w:rsidR="0076121F">
        <w:t>Supervisión</w:t>
      </w:r>
      <w:r>
        <w:t xml:space="preserve"> </w:t>
      </w:r>
      <w:r w:rsidR="0076121F">
        <w:t>y control de</w:t>
      </w:r>
      <w:r>
        <w:t xml:space="preserve"> los procesos industriales en tiempo real, lo cual mejoraría la eficiencia y reduciría los errores humanos.</w:t>
      </w:r>
    </w:p>
    <w:p w:rsidR="00B30FBB" w:rsidRDefault="00B30FBB" w:rsidP="00C66BC5">
      <w:pPr>
        <w:pStyle w:val="Prrafodelista"/>
        <w:numPr>
          <w:ilvl w:val="0"/>
          <w:numId w:val="44"/>
        </w:numPr>
        <w:spacing w:line="360" w:lineRule="auto"/>
        <w:jc w:val="both"/>
      </w:pPr>
      <w:r>
        <w:rPr>
          <w:b/>
        </w:rPr>
        <w:t>Recopilación de datos:</w:t>
      </w:r>
      <w:r>
        <w:t xml:space="preserve"> Los </w:t>
      </w:r>
      <w:r w:rsidR="0076121F">
        <w:t>datos recopilados por SCADA son esenciales para el análisis y la toma de decisiones informada.</w:t>
      </w:r>
    </w:p>
    <w:p w:rsidR="0076121F" w:rsidRDefault="0076121F" w:rsidP="00C66BC5">
      <w:pPr>
        <w:pStyle w:val="Prrafodelista"/>
        <w:numPr>
          <w:ilvl w:val="0"/>
          <w:numId w:val="44"/>
        </w:numPr>
        <w:spacing w:line="360" w:lineRule="auto"/>
        <w:jc w:val="both"/>
      </w:pPr>
      <w:r>
        <w:rPr>
          <w:b/>
        </w:rPr>
        <w:t>Visualización en tiempo real y Acceso intuitivo:</w:t>
      </w:r>
      <w:r>
        <w:t xml:space="preserve"> Los paneles HMI muestran datos en tiempo real, lo que facilita la monitorización y la detección temprana de errores. </w:t>
      </w:r>
    </w:p>
    <w:p w:rsidR="0076121F" w:rsidRDefault="0076121F" w:rsidP="00C66BC5">
      <w:pPr>
        <w:pStyle w:val="Prrafodelista"/>
        <w:numPr>
          <w:ilvl w:val="0"/>
          <w:numId w:val="44"/>
        </w:numPr>
        <w:spacing w:line="360" w:lineRule="auto"/>
        <w:jc w:val="both"/>
      </w:pPr>
      <w:r>
        <w:rPr>
          <w:b/>
        </w:rPr>
        <w:t>Gestión de la producción:</w:t>
      </w:r>
      <w:r>
        <w:t xml:space="preserve"> Los MES optimizan la programación, el seguimiento y la ejecución de la producción.</w:t>
      </w:r>
    </w:p>
    <w:p w:rsidR="0076121F" w:rsidRDefault="0076121F" w:rsidP="00C66BC5">
      <w:pPr>
        <w:pStyle w:val="Prrafodelista"/>
        <w:numPr>
          <w:ilvl w:val="0"/>
          <w:numId w:val="44"/>
        </w:numPr>
        <w:spacing w:line="360" w:lineRule="auto"/>
        <w:jc w:val="both"/>
      </w:pPr>
      <w:r>
        <w:rPr>
          <w:b/>
        </w:rPr>
        <w:lastRenderedPageBreak/>
        <w:t>Rastreo y trazabilidad:</w:t>
      </w:r>
      <w:r>
        <w:t xml:space="preserve"> Rastreo efectivo de productos, desde la materia prima, hasta la entrega del cliente, propiciando </w:t>
      </w:r>
      <w:r w:rsidR="003F719B">
        <w:t xml:space="preserve">la fabricación de </w:t>
      </w:r>
      <w:r>
        <w:t>un producto inteligente.</w:t>
      </w:r>
    </w:p>
    <w:p w:rsidR="0076121F" w:rsidRDefault="0076121F" w:rsidP="00C66BC5">
      <w:pPr>
        <w:pStyle w:val="Prrafodelista"/>
        <w:numPr>
          <w:ilvl w:val="0"/>
          <w:numId w:val="44"/>
        </w:numPr>
        <w:spacing w:line="360" w:lineRule="auto"/>
        <w:jc w:val="both"/>
      </w:pPr>
      <w:r>
        <w:rPr>
          <w:b/>
        </w:rPr>
        <w:t>Documentaci</w:t>
      </w:r>
      <w:r w:rsidR="001E22E3">
        <w:rPr>
          <w:b/>
        </w:rPr>
        <w:t>ón d</w:t>
      </w:r>
      <w:r>
        <w:rPr>
          <w:b/>
        </w:rPr>
        <w:t>igital</w:t>
      </w:r>
      <w:r w:rsidR="00DC164A">
        <w:rPr>
          <w:b/>
        </w:rPr>
        <w:t xml:space="preserve">: </w:t>
      </w:r>
      <w:r w:rsidR="001E22E3">
        <w:t>La</w:t>
      </w:r>
      <w:r w:rsidR="00DC164A">
        <w:t xml:space="preserve"> transición </w:t>
      </w:r>
      <w:r w:rsidR="002C418B">
        <w:t>de la documentación en papel a sistemas digitales mejora la accesibilidad y reduce el riesgo de pérdida de información.</w:t>
      </w:r>
    </w:p>
    <w:p w:rsidR="002C418B" w:rsidRDefault="002C418B" w:rsidP="00C66BC5">
      <w:pPr>
        <w:pStyle w:val="Prrafodelista"/>
        <w:numPr>
          <w:ilvl w:val="0"/>
          <w:numId w:val="44"/>
        </w:numPr>
        <w:spacing w:line="360" w:lineRule="auto"/>
        <w:jc w:val="both"/>
      </w:pPr>
      <w:r>
        <w:rPr>
          <w:b/>
        </w:rPr>
        <w:t>Control de calidad:</w:t>
      </w:r>
      <w:r>
        <w:t xml:space="preserve"> Estos sistemas garantizan que los productos cumplan con los est</w:t>
      </w:r>
      <w:r w:rsidR="00F4732B">
        <w:t>ándares de calidad, muy complejos en sectores fuertemente regulados como el farmacéutico y el alimenticio.</w:t>
      </w:r>
    </w:p>
    <w:p w:rsidR="00E56DFF" w:rsidRDefault="00E56DFF" w:rsidP="00E56DFF">
      <w:pPr>
        <w:pStyle w:val="Descripcin"/>
        <w:jc w:val="center"/>
        <w:rPr>
          <w:b/>
          <w:i w:val="0"/>
          <w:color w:val="auto"/>
          <w:sz w:val="24"/>
        </w:rPr>
      </w:pPr>
    </w:p>
    <w:p w:rsidR="00E56DFF" w:rsidRDefault="005F0D62" w:rsidP="00E56DFF">
      <w:pPr>
        <w:pStyle w:val="Descripcin"/>
        <w:jc w:val="center"/>
        <w:rPr>
          <w:b/>
          <w:i w:val="0"/>
          <w:color w:val="auto"/>
          <w:sz w:val="24"/>
        </w:rPr>
      </w:pPr>
      <w:r w:rsidRPr="005F0D62">
        <w:rPr>
          <w:b/>
          <w:i w:val="0"/>
          <w:noProof/>
          <w:color w:val="auto"/>
          <w:sz w:val="24"/>
          <w:lang w:eastAsia="es-ES"/>
        </w:rPr>
        <w:drawing>
          <wp:inline distT="0" distB="0" distL="0" distR="0">
            <wp:extent cx="4604657" cy="2238374"/>
            <wp:effectExtent l="19050" t="19050" r="24765" b="10160"/>
            <wp:docPr id="44" name="Imagen 44" descr="C:\Users\Eduardo\Videos\Captures\Microsoft Edge 27_02_2024 2_11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duardo\Videos\Captures\Microsoft Edge 27_02_2024 2_11_0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2993" cy="2276454"/>
                    </a:xfrm>
                    <a:prstGeom prst="rect">
                      <a:avLst/>
                    </a:prstGeom>
                    <a:noFill/>
                    <a:ln>
                      <a:solidFill>
                        <a:schemeClr val="tx1"/>
                      </a:solidFill>
                    </a:ln>
                  </pic:spPr>
                </pic:pic>
              </a:graphicData>
            </a:graphic>
          </wp:inline>
        </w:drawing>
      </w:r>
    </w:p>
    <w:p w:rsidR="00E56DFF" w:rsidRPr="00E56DFF" w:rsidRDefault="00E56DFF" w:rsidP="00E56DFF">
      <w:pPr>
        <w:pStyle w:val="Descripcin"/>
        <w:jc w:val="center"/>
        <w:rPr>
          <w:i w:val="0"/>
          <w:color w:val="auto"/>
          <w:sz w:val="24"/>
        </w:rPr>
      </w:pPr>
      <w:bookmarkStart w:id="8" w:name="_Ref159937505"/>
      <w:bookmarkStart w:id="9" w:name="_Toc160111391"/>
      <w:r w:rsidRPr="00E56DFF">
        <w:rPr>
          <w:b/>
          <w:i w:val="0"/>
          <w:color w:val="auto"/>
          <w:sz w:val="24"/>
        </w:rPr>
        <w:t xml:space="preserve">Figura </w:t>
      </w:r>
      <w:r w:rsidRPr="00E56DFF">
        <w:rPr>
          <w:b/>
          <w:i w:val="0"/>
          <w:color w:val="auto"/>
          <w:sz w:val="24"/>
        </w:rPr>
        <w:fldChar w:fldCharType="begin"/>
      </w:r>
      <w:r w:rsidRPr="00E56DFF">
        <w:rPr>
          <w:b/>
          <w:i w:val="0"/>
          <w:color w:val="auto"/>
          <w:sz w:val="24"/>
        </w:rPr>
        <w:instrText xml:space="preserve"> SEQ Figura \* ARABIC </w:instrText>
      </w:r>
      <w:r w:rsidRPr="00E56DFF">
        <w:rPr>
          <w:b/>
          <w:i w:val="0"/>
          <w:color w:val="auto"/>
          <w:sz w:val="24"/>
        </w:rPr>
        <w:fldChar w:fldCharType="separate"/>
      </w:r>
      <w:r w:rsidR="00E1015C">
        <w:rPr>
          <w:b/>
          <w:i w:val="0"/>
          <w:noProof/>
          <w:color w:val="auto"/>
          <w:sz w:val="24"/>
        </w:rPr>
        <w:t>4</w:t>
      </w:r>
      <w:r w:rsidRPr="00E56DFF">
        <w:rPr>
          <w:b/>
          <w:i w:val="0"/>
          <w:color w:val="auto"/>
          <w:sz w:val="24"/>
        </w:rPr>
        <w:fldChar w:fldCharType="end"/>
      </w:r>
      <w:bookmarkEnd w:id="8"/>
      <w:r w:rsidRPr="00E56DFF">
        <w:rPr>
          <w:b/>
          <w:i w:val="0"/>
          <w:color w:val="auto"/>
          <w:sz w:val="24"/>
        </w:rPr>
        <w:t>:</w:t>
      </w:r>
      <w:r w:rsidRPr="00E56DFF">
        <w:rPr>
          <w:i w:val="0"/>
          <w:color w:val="auto"/>
          <w:sz w:val="24"/>
        </w:rPr>
        <w:t xml:space="preserve"> </w:t>
      </w:r>
      <w:r w:rsidR="00D90E72">
        <w:rPr>
          <w:i w:val="0"/>
          <w:color w:val="auto"/>
          <w:sz w:val="24"/>
        </w:rPr>
        <w:t xml:space="preserve">Arquitectura de implementación </w:t>
      </w:r>
      <w:r w:rsidR="009C487A">
        <w:rPr>
          <w:i w:val="0"/>
          <w:color w:val="auto"/>
          <w:sz w:val="24"/>
        </w:rPr>
        <w:t>de capacidades habilitantes para la transición a la Industria 4.0</w:t>
      </w:r>
      <w:r w:rsidRPr="00E56DFF">
        <w:rPr>
          <w:i w:val="0"/>
          <w:color w:val="auto"/>
          <w:sz w:val="24"/>
        </w:rPr>
        <w:t xml:space="preserve"> (Fuente: </w:t>
      </w:r>
      <w:r w:rsidRPr="00E56DFF">
        <w:rPr>
          <w:i w:val="0"/>
          <w:color w:val="auto"/>
          <w:sz w:val="24"/>
        </w:rPr>
        <w:fldChar w:fldCharType="begin"/>
      </w:r>
      <w:r w:rsidR="007720BB">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E56DFF">
        <w:rPr>
          <w:i w:val="0"/>
          <w:color w:val="auto"/>
          <w:sz w:val="24"/>
        </w:rPr>
        <w:fldChar w:fldCharType="separate"/>
      </w:r>
      <w:r w:rsidR="007720BB">
        <w:rPr>
          <w:i w:val="0"/>
          <w:noProof/>
          <w:color w:val="auto"/>
          <w:sz w:val="24"/>
        </w:rPr>
        <w:t>[7]</w:t>
      </w:r>
      <w:r w:rsidRPr="00E56DFF">
        <w:rPr>
          <w:i w:val="0"/>
          <w:color w:val="auto"/>
          <w:sz w:val="24"/>
        </w:rPr>
        <w:fldChar w:fldCharType="end"/>
      </w:r>
      <w:r w:rsidRPr="00E56DFF">
        <w:rPr>
          <w:i w:val="0"/>
          <w:color w:val="auto"/>
          <w:sz w:val="24"/>
        </w:rPr>
        <w:t>)</w:t>
      </w:r>
      <w:bookmarkEnd w:id="9"/>
    </w:p>
    <w:p w:rsidR="00063B95" w:rsidRDefault="00063B95" w:rsidP="004537ED">
      <w:pPr>
        <w:spacing w:line="360" w:lineRule="auto"/>
        <w:jc w:val="both"/>
      </w:pPr>
    </w:p>
    <w:p w:rsidR="004537ED" w:rsidRDefault="00C50304" w:rsidP="004537ED">
      <w:pPr>
        <w:spacing w:line="360" w:lineRule="auto"/>
        <w:jc w:val="both"/>
      </w:pPr>
      <w:r>
        <w:t>La empresa Laboratorios Farmacéuticos AICA+ perteneciente al grupo empresarial BioCubaFarma tiene como proyecto la integración de tecnologías digitales para la adopción de una iniciativa estratégica de Industria 4.0 en el sector biofarmacéutico cubano.</w:t>
      </w:r>
      <w:r w:rsidR="00A371FD">
        <w:t xml:space="preserve"> Planea el desarrollo de un ecosistema de tecnologías que funcionen como capacidades habili</w:t>
      </w:r>
      <w:r w:rsidR="007E3876">
        <w:t xml:space="preserve">tantes que faciliten dicha transición (Ver </w:t>
      </w:r>
      <w:r w:rsidR="007E3876">
        <w:fldChar w:fldCharType="begin"/>
      </w:r>
      <w:r w:rsidR="007E3876">
        <w:instrText xml:space="preserve"> REF _Ref159943206 \h </w:instrText>
      </w:r>
      <w:r w:rsidR="004537ED">
        <w:instrText xml:space="preserve"> \* MERGEFORMAT </w:instrText>
      </w:r>
      <w:r w:rsidR="007E3876">
        <w:fldChar w:fldCharType="separate"/>
      </w:r>
      <w:r w:rsidR="00E1015C" w:rsidRPr="00E1015C">
        <w:rPr>
          <w:b/>
          <w:i/>
        </w:rPr>
        <w:t xml:space="preserve">Figura </w:t>
      </w:r>
      <w:r w:rsidR="00E1015C">
        <w:rPr>
          <w:b/>
          <w:i/>
          <w:noProof/>
        </w:rPr>
        <w:t>5</w:t>
      </w:r>
      <w:r w:rsidR="007E3876">
        <w:fldChar w:fldCharType="end"/>
      </w:r>
      <w:r w:rsidR="007E3876">
        <w:t>).</w:t>
      </w:r>
      <w:r w:rsidR="004537ED">
        <w:t xml:space="preserve"> Este proyecto se encuentra en desarrollo activo, por lo que existen algunos arquetipos de sistemas como el documentado en </w:t>
      </w:r>
      <w:r w:rsidR="004537ED">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4537ED">
        <w:fldChar w:fldCharType="separate"/>
      </w:r>
      <w:r w:rsidR="007720BB">
        <w:rPr>
          <w:noProof/>
        </w:rPr>
        <w:t>[19]</w:t>
      </w:r>
      <w:r w:rsidR="004537ED">
        <w:fldChar w:fldCharType="end"/>
      </w:r>
      <w:r w:rsidR="004537ED">
        <w:t>. Sin embargo, actualmente no se han concretado soluciones digitales que actúen como tecnologías habilitantes para cumplir el objetivo del proyecto.</w:t>
      </w:r>
    </w:p>
    <w:p w:rsidR="00C50304" w:rsidRDefault="00C50304" w:rsidP="00852E56">
      <w:pPr>
        <w:spacing w:line="360" w:lineRule="auto"/>
        <w:jc w:val="both"/>
      </w:pPr>
    </w:p>
    <w:p w:rsidR="007E3876" w:rsidRDefault="007E3876" w:rsidP="007E3876">
      <w:pPr>
        <w:spacing w:line="360" w:lineRule="auto"/>
        <w:jc w:val="center"/>
      </w:pPr>
      <w:r w:rsidRPr="008F42AC">
        <w:rPr>
          <w:b/>
          <w:i/>
          <w:noProof/>
          <w:lang w:eastAsia="es-ES"/>
        </w:rPr>
        <w:lastRenderedPageBreak/>
        <w:drawing>
          <wp:inline distT="0" distB="0" distL="0" distR="0" wp14:anchorId="1D8ABBBD" wp14:editId="6E510638">
            <wp:extent cx="3829050" cy="2697810"/>
            <wp:effectExtent l="19050" t="19050" r="19050" b="26670"/>
            <wp:docPr id="2" name="Imagen 2" descr="C:\Users\Eduardo\Videos\Captures\Microsoft Edge 25_02_2024 8_52_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crosoft Edge 25_02_2024 8_52_4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4089" cy="2729543"/>
                    </a:xfrm>
                    <a:prstGeom prst="rect">
                      <a:avLst/>
                    </a:prstGeom>
                    <a:noFill/>
                    <a:ln>
                      <a:solidFill>
                        <a:schemeClr val="tx1"/>
                      </a:solidFill>
                    </a:ln>
                  </pic:spPr>
                </pic:pic>
              </a:graphicData>
            </a:graphic>
          </wp:inline>
        </w:drawing>
      </w:r>
    </w:p>
    <w:p w:rsidR="007E3876" w:rsidRDefault="007E3876" w:rsidP="007E3876">
      <w:pPr>
        <w:pStyle w:val="Descripcin"/>
        <w:jc w:val="center"/>
        <w:rPr>
          <w:i w:val="0"/>
          <w:color w:val="auto"/>
          <w:sz w:val="24"/>
        </w:rPr>
      </w:pPr>
      <w:bookmarkStart w:id="10" w:name="_Ref159943206"/>
      <w:bookmarkStart w:id="11" w:name="_Toc160111392"/>
      <w:r w:rsidRPr="007E3876">
        <w:rPr>
          <w:b/>
          <w:i w:val="0"/>
          <w:color w:val="auto"/>
          <w:sz w:val="24"/>
        </w:rPr>
        <w:t xml:space="preserve">Figura </w:t>
      </w:r>
      <w:r w:rsidRPr="007E3876">
        <w:rPr>
          <w:b/>
          <w:i w:val="0"/>
          <w:color w:val="auto"/>
          <w:sz w:val="24"/>
        </w:rPr>
        <w:fldChar w:fldCharType="begin"/>
      </w:r>
      <w:r w:rsidRPr="007E3876">
        <w:rPr>
          <w:b/>
          <w:i w:val="0"/>
          <w:color w:val="auto"/>
          <w:sz w:val="24"/>
        </w:rPr>
        <w:instrText xml:space="preserve"> SEQ Figura \* ARABIC </w:instrText>
      </w:r>
      <w:r w:rsidRPr="007E3876">
        <w:rPr>
          <w:b/>
          <w:i w:val="0"/>
          <w:color w:val="auto"/>
          <w:sz w:val="24"/>
        </w:rPr>
        <w:fldChar w:fldCharType="separate"/>
      </w:r>
      <w:r w:rsidR="00E1015C">
        <w:rPr>
          <w:b/>
          <w:i w:val="0"/>
          <w:noProof/>
          <w:color w:val="auto"/>
          <w:sz w:val="24"/>
        </w:rPr>
        <w:t>5</w:t>
      </w:r>
      <w:r w:rsidRPr="007E3876">
        <w:rPr>
          <w:b/>
          <w:i w:val="0"/>
          <w:color w:val="auto"/>
          <w:sz w:val="24"/>
        </w:rPr>
        <w:fldChar w:fldCharType="end"/>
      </w:r>
      <w:bookmarkEnd w:id="10"/>
      <w:r w:rsidRPr="007E3876">
        <w:rPr>
          <w:b/>
          <w:i w:val="0"/>
          <w:color w:val="auto"/>
          <w:sz w:val="24"/>
        </w:rPr>
        <w:t>:</w:t>
      </w:r>
      <w:r w:rsidRPr="007E3876">
        <w:rPr>
          <w:i w:val="0"/>
          <w:color w:val="auto"/>
          <w:sz w:val="24"/>
        </w:rPr>
        <w:t xml:space="preserve"> Ecosistema AICA+ 4.0 (Fuente: AICA+).</w:t>
      </w:r>
      <w:bookmarkEnd w:id="11"/>
    </w:p>
    <w:p w:rsidR="004537ED" w:rsidRPr="004537ED" w:rsidRDefault="004537ED" w:rsidP="004537ED"/>
    <w:p w:rsidR="008126A2" w:rsidRDefault="00174E6E" w:rsidP="00852E56">
      <w:pPr>
        <w:spacing w:line="360" w:lineRule="auto"/>
        <w:jc w:val="both"/>
      </w:pPr>
      <w:r>
        <w:t xml:space="preserve">Por lo tanto, la </w:t>
      </w:r>
      <w:r>
        <w:rPr>
          <w:b/>
        </w:rPr>
        <w:t>situación problemática</w:t>
      </w:r>
      <w:r>
        <w:t xml:space="preserve"> se presenta como la necesidad de </w:t>
      </w:r>
      <w:r w:rsidR="00606C16">
        <w:t xml:space="preserve"> desarrollar </w:t>
      </w:r>
      <w:r>
        <w:t>capacidades habilitantes para la adopción de industria 4.0 en AICA+.</w:t>
      </w:r>
    </w:p>
    <w:p w:rsidR="00174E6E" w:rsidRDefault="00174E6E" w:rsidP="00852E56">
      <w:pPr>
        <w:spacing w:line="360" w:lineRule="auto"/>
        <w:jc w:val="both"/>
      </w:pPr>
      <w:r>
        <w:t xml:space="preserve">Por todo lo anteriormente argumentado se define como </w:t>
      </w:r>
      <w:r>
        <w:rPr>
          <w:b/>
        </w:rPr>
        <w:t xml:space="preserve">problema de investigación </w:t>
      </w:r>
      <w:r>
        <w:t>el ¿cómo desarrollar las capacidades habilitantes para la adopción de industria 4.0 en AICA+, específicamente en los niveles de las soluciones digitales gerenciales?</w:t>
      </w:r>
    </w:p>
    <w:p w:rsidR="00686A85" w:rsidRDefault="00686A85" w:rsidP="00852E56">
      <w:pPr>
        <w:spacing w:line="360" w:lineRule="auto"/>
        <w:jc w:val="both"/>
      </w:pPr>
      <w:r>
        <w:t xml:space="preserve">El </w:t>
      </w:r>
      <w:r>
        <w:rPr>
          <w:b/>
        </w:rPr>
        <w:t>campo de estudio</w:t>
      </w:r>
      <w:r>
        <w:t xml:space="preserve"> en el cual se inserta la presente investigación es la Ingeniería de Sistemas y Tecnología</w:t>
      </w:r>
      <w:r w:rsidR="00445FBB">
        <w:t>s</w:t>
      </w:r>
      <w:r>
        <w:t xml:space="preserve"> de la Información, aplicado al desarrollo de sistemas </w:t>
      </w:r>
      <w:r>
        <w:rPr>
          <w:i/>
        </w:rPr>
        <w:t>backend</w:t>
      </w:r>
      <w:r>
        <w:t>.</w:t>
      </w:r>
    </w:p>
    <w:p w:rsidR="007134DF" w:rsidRDefault="007134DF" w:rsidP="00852E56">
      <w:pPr>
        <w:spacing w:line="360" w:lineRule="auto"/>
        <w:jc w:val="both"/>
      </w:pPr>
      <w:r>
        <w:t xml:space="preserve">Para darle respuesta al problema planteado se define como </w:t>
      </w:r>
      <w:r>
        <w:rPr>
          <w:b/>
        </w:rPr>
        <w:t xml:space="preserve">objetivo general </w:t>
      </w:r>
      <w:r w:rsidR="00B055CC">
        <w:t>desarrollar</w:t>
      </w:r>
      <w:r>
        <w:t xml:space="preserve"> un sistema </w:t>
      </w:r>
      <w:r>
        <w:rPr>
          <w:i/>
        </w:rPr>
        <w:t>backend</w:t>
      </w:r>
      <w:r>
        <w:t xml:space="preserve"> que permita llevar el control de la documentación del Sistema de Gestión de Calidad de la empresa Laboratorios Farmacéuticos AICA+ perteneciente al grupo empresarial BioCubaFarma.</w:t>
      </w:r>
    </w:p>
    <w:p w:rsidR="00BC76C1" w:rsidRDefault="00BC76C1" w:rsidP="00852E56">
      <w:pPr>
        <w:spacing w:line="360" w:lineRule="auto"/>
        <w:jc w:val="both"/>
      </w:pPr>
      <w:r>
        <w:t xml:space="preserve">A partir de este surgen los siguientes </w:t>
      </w:r>
      <w:r>
        <w:rPr>
          <w:b/>
        </w:rPr>
        <w:t>objetivos específicos</w:t>
      </w:r>
      <w:r w:rsidR="00841BC3">
        <w:t xml:space="preserve">¸ asociados a sus respectivas </w:t>
      </w:r>
      <w:r w:rsidR="00841BC3">
        <w:rPr>
          <w:b/>
        </w:rPr>
        <w:t xml:space="preserve">tareas </w:t>
      </w:r>
      <w:r w:rsidR="00841BC3">
        <w:t>comunes e individualizadas</w:t>
      </w:r>
      <w:r>
        <w:t>:</w:t>
      </w:r>
    </w:p>
    <w:p w:rsidR="00BC76C1" w:rsidRDefault="00BC76C1" w:rsidP="00BC76C1">
      <w:pPr>
        <w:pStyle w:val="Prrafodelista"/>
        <w:numPr>
          <w:ilvl w:val="0"/>
          <w:numId w:val="42"/>
        </w:numPr>
        <w:spacing w:line="360" w:lineRule="auto"/>
        <w:jc w:val="both"/>
      </w:pPr>
      <w:r>
        <w:t xml:space="preserve">Realizar un estudio en el estado del arte de los </w:t>
      </w:r>
      <w:r>
        <w:rPr>
          <w:i/>
        </w:rPr>
        <w:t xml:space="preserve">stack </w:t>
      </w:r>
      <w:r>
        <w:t xml:space="preserve">tecnológicos comúnmente utilizados para dar solución a los sistemas </w:t>
      </w:r>
      <w:r>
        <w:rPr>
          <w:i/>
        </w:rPr>
        <w:t xml:space="preserve">backend </w:t>
      </w:r>
      <w:r>
        <w:t>de gestión de la documentación de la calidad.</w:t>
      </w:r>
    </w:p>
    <w:p w:rsidR="00841BC3" w:rsidRDefault="00841BC3" w:rsidP="00841BC3">
      <w:pPr>
        <w:pStyle w:val="Prrafodelista"/>
        <w:numPr>
          <w:ilvl w:val="1"/>
          <w:numId w:val="42"/>
        </w:numPr>
        <w:spacing w:line="360" w:lineRule="auto"/>
        <w:jc w:val="both"/>
      </w:pPr>
      <w:r w:rsidRPr="00841BC3">
        <w:lastRenderedPageBreak/>
        <w:t>Asimilar el contexto de industria 4.0 en el dominio de calidad 4.0 (sistema de documentación)</w:t>
      </w:r>
      <w:r w:rsidR="00D81017">
        <w:t>.</w:t>
      </w:r>
      <w:r>
        <w:t xml:space="preserve"> (Tarea común)</w:t>
      </w:r>
    </w:p>
    <w:p w:rsidR="00841BC3" w:rsidRDefault="00841BC3" w:rsidP="00841BC3">
      <w:pPr>
        <w:pStyle w:val="Prrafodelista"/>
        <w:numPr>
          <w:ilvl w:val="1"/>
          <w:numId w:val="42"/>
        </w:numPr>
        <w:spacing w:line="360" w:lineRule="auto"/>
        <w:jc w:val="both"/>
      </w:pPr>
      <w:r w:rsidRPr="00841BC3">
        <w:t>Asimilar las tecnologías habilitantes en los niveles gerenciales (componente backend)</w:t>
      </w:r>
      <w:r w:rsidR="00D81017">
        <w:t>.</w:t>
      </w:r>
      <w:r>
        <w:t xml:space="preserve"> (Tarea común)</w:t>
      </w:r>
    </w:p>
    <w:p w:rsidR="00C45FA0" w:rsidRDefault="0014713B" w:rsidP="00C45FA0">
      <w:pPr>
        <w:pStyle w:val="Prrafodelista"/>
        <w:numPr>
          <w:ilvl w:val="0"/>
          <w:numId w:val="42"/>
        </w:numPr>
        <w:spacing w:line="360" w:lineRule="auto"/>
        <w:jc w:val="both"/>
      </w:pPr>
      <w:r>
        <w:t xml:space="preserve">Desarrollar </w:t>
      </w:r>
      <w:r w:rsidR="00C45FA0">
        <w:t>el sistema de documentación, siguiendo los patrones de diseño frecuentemente implementados en este tipo de soluciones, y guiándose por las mejores prácticas respaldadas en la comunidad de desarrolladores.</w:t>
      </w:r>
    </w:p>
    <w:p w:rsidR="00841BC3" w:rsidRDefault="00841BC3" w:rsidP="00841BC3">
      <w:pPr>
        <w:pStyle w:val="Prrafodelista"/>
        <w:numPr>
          <w:ilvl w:val="1"/>
          <w:numId w:val="42"/>
        </w:numPr>
        <w:spacing w:line="360" w:lineRule="auto"/>
        <w:jc w:val="both"/>
      </w:pPr>
      <w:r w:rsidRPr="00841BC3">
        <w:t>Diseñar sistema de documentación</w:t>
      </w:r>
      <w:r w:rsidR="00D81017">
        <w:t>.</w:t>
      </w:r>
      <w:r>
        <w:t xml:space="preserve"> (Tarea común)</w:t>
      </w:r>
    </w:p>
    <w:p w:rsidR="00841BC3" w:rsidRDefault="00841BC3" w:rsidP="00841BC3">
      <w:pPr>
        <w:pStyle w:val="Prrafodelista"/>
        <w:numPr>
          <w:ilvl w:val="1"/>
          <w:numId w:val="42"/>
        </w:numPr>
        <w:spacing w:line="360" w:lineRule="auto"/>
        <w:jc w:val="both"/>
      </w:pPr>
      <w:r w:rsidRPr="00841BC3">
        <w:t>Implementar</w:t>
      </w:r>
      <w:r w:rsidR="00D81017">
        <w:t xml:space="preserve"> bases del</w:t>
      </w:r>
      <w:r>
        <w:t xml:space="preserve"> sistema de documentación</w:t>
      </w:r>
      <w:r w:rsidR="00D81017">
        <w:t xml:space="preserve">: </w:t>
      </w:r>
      <w:r w:rsidRPr="00841BC3">
        <w:t>arquitectura, controlad</w:t>
      </w:r>
      <w:r w:rsidR="00D81017">
        <w:t xml:space="preserve">or de versiones, bases de datos. </w:t>
      </w:r>
      <w:r>
        <w:t>(Tarea común)</w:t>
      </w:r>
    </w:p>
    <w:p w:rsidR="00D81017" w:rsidRDefault="00D81017" w:rsidP="00D81017">
      <w:pPr>
        <w:pStyle w:val="Prrafodelista"/>
        <w:numPr>
          <w:ilvl w:val="1"/>
          <w:numId w:val="42"/>
        </w:numPr>
        <w:spacing w:line="360" w:lineRule="auto"/>
        <w:jc w:val="both"/>
      </w:pPr>
      <w:r w:rsidRPr="00D81017">
        <w:t xml:space="preserve">Implementar </w:t>
      </w:r>
      <w:r>
        <w:t xml:space="preserve">funcionalidades del </w:t>
      </w:r>
      <w:r w:rsidRPr="00D81017">
        <w:t>sistema de documentación: crear documento; filtro, ordenamiento y paginación de documentos; obtener documento por el id</w:t>
      </w:r>
      <w:r>
        <w:t>. (Tarea individual de Lilian Rosa Rojas Rodríguez)</w:t>
      </w:r>
    </w:p>
    <w:p w:rsidR="00D81017" w:rsidRDefault="00D81017" w:rsidP="00D81017">
      <w:pPr>
        <w:pStyle w:val="Prrafodelista"/>
        <w:numPr>
          <w:ilvl w:val="1"/>
          <w:numId w:val="42"/>
        </w:numPr>
        <w:spacing w:line="360" w:lineRule="auto"/>
        <w:jc w:val="both"/>
      </w:pPr>
      <w:r w:rsidRPr="00D81017">
        <w:t xml:space="preserve">Implementar </w:t>
      </w:r>
      <w:r>
        <w:t xml:space="preserve">funcionalidades del </w:t>
      </w:r>
      <w:r w:rsidRPr="00D81017">
        <w:t>sistema de</w:t>
      </w:r>
      <w:r>
        <w:t xml:space="preserve"> documentación: </w:t>
      </w:r>
      <w:r w:rsidRPr="00D81017">
        <w:t>listar descargas; filtro, ordenamiento y paginación de descargas</w:t>
      </w:r>
      <w:r>
        <w:t>. (Tarea individual de Lilian Rosa Rojas Rodríguez)</w:t>
      </w:r>
    </w:p>
    <w:p w:rsidR="00D81017" w:rsidRDefault="00D81017" w:rsidP="00D81017">
      <w:pPr>
        <w:pStyle w:val="Prrafodelista"/>
        <w:numPr>
          <w:ilvl w:val="1"/>
          <w:numId w:val="42"/>
        </w:numPr>
        <w:spacing w:line="360" w:lineRule="auto"/>
        <w:jc w:val="both"/>
      </w:pPr>
      <w:r w:rsidRPr="00D81017">
        <w:t>Implementar</w:t>
      </w:r>
      <w:r>
        <w:t xml:space="preserve"> funcionalidades de los nomencladores (</w:t>
      </w:r>
      <w:r w:rsidRPr="00D81017">
        <w:t>alcance, proceso, tipo de documento, motivo de descarga)</w:t>
      </w:r>
      <w:r>
        <w:t>. (Tarea individual de Eduardo Alejandro González Martell)</w:t>
      </w:r>
    </w:p>
    <w:p w:rsidR="00D81017" w:rsidRDefault="00D81017" w:rsidP="00D81017">
      <w:pPr>
        <w:pStyle w:val="Prrafodelista"/>
        <w:numPr>
          <w:ilvl w:val="1"/>
          <w:numId w:val="42"/>
        </w:numPr>
        <w:spacing w:line="360" w:lineRule="auto"/>
        <w:jc w:val="both"/>
      </w:pPr>
      <w:r>
        <w:t>I</w:t>
      </w:r>
      <w:r w:rsidRPr="00D81017">
        <w:t>mplementar sistema de archivos MinIO</w:t>
      </w:r>
      <w:r>
        <w:t xml:space="preserve"> para desarrollar las funcionalidades crear documento y descargar documento. (Tarea individual de Eduardo Alejandro González Martell)</w:t>
      </w:r>
    </w:p>
    <w:p w:rsidR="00976460" w:rsidRDefault="00976460" w:rsidP="00C45FA0">
      <w:pPr>
        <w:pStyle w:val="Prrafodelista"/>
        <w:numPr>
          <w:ilvl w:val="0"/>
          <w:numId w:val="42"/>
        </w:numPr>
        <w:spacing w:line="360" w:lineRule="auto"/>
        <w:jc w:val="both"/>
      </w:pPr>
      <w:r>
        <w:t>Desplegar el sistema desarrollado para probar su fiabilidad y usabilidad en entornos de producción.</w:t>
      </w:r>
    </w:p>
    <w:p w:rsidR="00D81017" w:rsidRDefault="00D81017" w:rsidP="00D81017">
      <w:pPr>
        <w:pStyle w:val="Prrafodelista"/>
        <w:numPr>
          <w:ilvl w:val="1"/>
          <w:numId w:val="42"/>
        </w:numPr>
        <w:spacing w:line="360" w:lineRule="auto"/>
        <w:jc w:val="both"/>
      </w:pPr>
      <w:r>
        <w:t xml:space="preserve">Desplegar </w:t>
      </w:r>
      <w:r w:rsidRPr="00D81017">
        <w:t>el sistema de documentación para pr</w:t>
      </w:r>
      <w:r>
        <w:t xml:space="preserve">uebas en entorno de producción: </w:t>
      </w:r>
      <w:r w:rsidRPr="00D81017">
        <w:t>despliegue de la base de datos, sistem</w:t>
      </w:r>
      <w:r>
        <w:t>a de archivos MinIO y de la API (Tarea individual de Eduardo Alejandro González Martell)</w:t>
      </w:r>
    </w:p>
    <w:p w:rsidR="00976460" w:rsidRDefault="0014713B" w:rsidP="00C45FA0">
      <w:pPr>
        <w:pStyle w:val="Prrafodelista"/>
        <w:numPr>
          <w:ilvl w:val="0"/>
          <w:numId w:val="42"/>
        </w:numPr>
        <w:spacing w:line="360" w:lineRule="auto"/>
        <w:jc w:val="both"/>
      </w:pPr>
      <w:r>
        <w:t xml:space="preserve">Implementar </w:t>
      </w:r>
      <w:r w:rsidR="00DB1247">
        <w:t xml:space="preserve">pruebas al sistema desarrollado, tanto en entornos de producción, como de desarrollo, que permitan garantizar un grado de cobertura de fiabilidad y estabilidad suficientemente elevado como para </w:t>
      </w:r>
      <w:r w:rsidR="00424E41">
        <w:lastRenderedPageBreak/>
        <w:t>reducir</w:t>
      </w:r>
      <w:r w:rsidR="00DB1247">
        <w:t xml:space="preserve"> al mínimo los posi</w:t>
      </w:r>
      <w:r w:rsidR="00847F94">
        <w:t>bles fallos que pudiera cometer la solución digital.</w:t>
      </w:r>
    </w:p>
    <w:p w:rsidR="00D81017" w:rsidRDefault="00D81017" w:rsidP="00D81017">
      <w:pPr>
        <w:pStyle w:val="Prrafodelista"/>
        <w:numPr>
          <w:ilvl w:val="1"/>
          <w:numId w:val="42"/>
        </w:numPr>
        <w:spacing w:line="360" w:lineRule="auto"/>
        <w:jc w:val="both"/>
      </w:pPr>
      <w:r w:rsidRPr="00D81017">
        <w:t>Asimilar la infraestructura básica para las pruebas del backend</w:t>
      </w:r>
      <w:r>
        <w:t>. (Tarea individual de Lilian Rosa Rojas Rodríguez)</w:t>
      </w:r>
    </w:p>
    <w:p w:rsidR="00D81017" w:rsidRDefault="00D81017" w:rsidP="00D81017">
      <w:pPr>
        <w:pStyle w:val="Prrafodelista"/>
        <w:numPr>
          <w:ilvl w:val="1"/>
          <w:numId w:val="42"/>
        </w:numPr>
        <w:spacing w:line="360" w:lineRule="auto"/>
        <w:jc w:val="both"/>
      </w:pPr>
      <w:r w:rsidRPr="00D81017">
        <w:t>Ejecutar y analizar las pruebas diseñadas del backend</w:t>
      </w:r>
      <w:r>
        <w:t>. (Tarea individual de Lilian Rosa Rojas Rodríguez)</w:t>
      </w:r>
    </w:p>
    <w:p w:rsidR="00722F53" w:rsidRDefault="00722F53" w:rsidP="00C45FA0">
      <w:pPr>
        <w:pStyle w:val="Prrafodelista"/>
        <w:numPr>
          <w:ilvl w:val="0"/>
          <w:numId w:val="42"/>
        </w:numPr>
        <w:spacing w:line="360" w:lineRule="auto"/>
        <w:jc w:val="both"/>
      </w:pPr>
      <w:r>
        <w:t>Desarrollar una aplicación web que permita probar la usabilidad y fiabilidad en el caso de uso del consumo de la API.</w:t>
      </w:r>
    </w:p>
    <w:p w:rsidR="00D81017" w:rsidRPr="00BC76C1" w:rsidRDefault="00D81017" w:rsidP="00D81017">
      <w:pPr>
        <w:pStyle w:val="Prrafodelista"/>
        <w:numPr>
          <w:ilvl w:val="1"/>
          <w:numId w:val="42"/>
        </w:numPr>
        <w:spacing w:line="360" w:lineRule="auto"/>
        <w:jc w:val="both"/>
      </w:pPr>
      <w:r w:rsidRPr="00D81017">
        <w:t>Desarrollar recurso web para probar el consumo de la API</w:t>
      </w:r>
      <w:r>
        <w:t>. (Tarea individual de Eduardo Alejandro González Martell)</w:t>
      </w:r>
    </w:p>
    <w:p w:rsidR="005A2ECA" w:rsidRDefault="005A2ECA" w:rsidP="00C32726">
      <w:pPr>
        <w:spacing w:line="360" w:lineRule="auto"/>
        <w:jc w:val="both"/>
      </w:pPr>
      <w:r>
        <w:t xml:space="preserve">El </w:t>
      </w:r>
      <w:r w:rsidRPr="00C32726">
        <w:rPr>
          <w:b/>
        </w:rPr>
        <w:t xml:space="preserve">valor práctico </w:t>
      </w:r>
      <w:r>
        <w:t>del presente trabajo radica en asimilar las tecnologías que permitan la implementación de soluciones digitales que contribuyan al desarrollo de las capacidades habilitantes para la adopción de la industria 4.0 en cualquier sector de la producción.</w:t>
      </w:r>
    </w:p>
    <w:p w:rsidR="00AE78A8" w:rsidRDefault="00AE78A8" w:rsidP="00AE78A8">
      <w:pPr>
        <w:spacing w:line="360" w:lineRule="auto"/>
        <w:jc w:val="both"/>
      </w:pPr>
      <w:r>
        <w:t xml:space="preserve">El presente trabajo se </w:t>
      </w:r>
      <w:r w:rsidRPr="00FB3861">
        <w:rPr>
          <w:b/>
        </w:rPr>
        <w:t>estructura</w:t>
      </w:r>
      <w:r>
        <w:t xml:space="preserve"> en 4 capítulos:</w:t>
      </w:r>
    </w:p>
    <w:p w:rsidR="00AE78A8" w:rsidRDefault="00AE78A8" w:rsidP="00AE78A8">
      <w:pPr>
        <w:pStyle w:val="Prrafodelista"/>
        <w:numPr>
          <w:ilvl w:val="0"/>
          <w:numId w:val="41"/>
        </w:numPr>
        <w:spacing w:line="360" w:lineRule="auto"/>
        <w:jc w:val="both"/>
      </w:pPr>
      <w:r>
        <w:t xml:space="preserve">En el Capítulo 1 se realiza una descripción detallada del proyecto del sistema de control de la documentación del Sistema de Gestión de la Calidad a desarrollar. Además se documenta la investigación llevada a cabo para conformar y fundamentar la elección del </w:t>
      </w:r>
      <w:r>
        <w:rPr>
          <w:i/>
        </w:rPr>
        <w:t>stack</w:t>
      </w:r>
      <w:r>
        <w:t xml:space="preserve"> tecnológico que se empleó en el desarrollo de la solución digital a desarrollar.</w:t>
      </w:r>
    </w:p>
    <w:p w:rsidR="00AE78A8" w:rsidRPr="00143325" w:rsidRDefault="00AE78A8" w:rsidP="00AE78A8">
      <w:pPr>
        <w:pStyle w:val="Prrafodelista"/>
        <w:numPr>
          <w:ilvl w:val="0"/>
          <w:numId w:val="41"/>
        </w:numPr>
        <w:spacing w:line="360" w:lineRule="auto"/>
        <w:jc w:val="both"/>
      </w:pPr>
      <w:r>
        <w:t xml:space="preserve">En el Capítulo 2 se describe todo el proceso de diseño, desarrollo, implementación y despliegue de la solución </w:t>
      </w:r>
      <w:r>
        <w:rPr>
          <w:i/>
        </w:rPr>
        <w:t>backend.</w:t>
      </w:r>
    </w:p>
    <w:p w:rsidR="00AE78A8" w:rsidRDefault="00AE78A8" w:rsidP="00AE78A8">
      <w:pPr>
        <w:pStyle w:val="Prrafodelista"/>
        <w:numPr>
          <w:ilvl w:val="0"/>
          <w:numId w:val="41"/>
        </w:numPr>
        <w:spacing w:line="360" w:lineRule="auto"/>
        <w:jc w:val="both"/>
      </w:pPr>
      <w:r>
        <w:t>En el Capítulo 3 se detallan los diseños y resultados de la ejecución de las pruebas de caja negra desarrolladas. Además se resume el diseño y resultados obtenidos tras la ejecución de las pruebas de integración automatizadas planeadas para la API.</w:t>
      </w:r>
    </w:p>
    <w:p w:rsidR="00BB14D6" w:rsidRDefault="00AE78A8" w:rsidP="00077F5B">
      <w:pPr>
        <w:pStyle w:val="Prrafodelista"/>
        <w:numPr>
          <w:ilvl w:val="0"/>
          <w:numId w:val="41"/>
        </w:numPr>
        <w:spacing w:line="360" w:lineRule="auto"/>
        <w:jc w:val="both"/>
      </w:pPr>
      <w:r>
        <w:t>En el Capítulo 4 se describe detalladamente el diseño, el desarrollo y el despliegue de una aplicación web para probar la usabilidad del consumo de la API.</w:t>
      </w:r>
    </w:p>
    <w:p w:rsidR="00BB14D6" w:rsidRDefault="00BB14D6">
      <w:r>
        <w:br w:type="page"/>
      </w:r>
    </w:p>
    <w:p w:rsidR="004E553E" w:rsidRPr="00BB14D6" w:rsidRDefault="004E553E" w:rsidP="00BB14D6">
      <w:pPr>
        <w:rPr>
          <w:rFonts w:eastAsiaTheme="minorEastAsia"/>
          <w:szCs w:val="21"/>
        </w:rPr>
      </w:pPr>
      <w:r w:rsidRPr="00BB14D6">
        <w:rPr>
          <w:rFonts w:cs="Arial"/>
          <w:b/>
          <w:color w:val="000000" w:themeColor="text1"/>
          <w:sz w:val="32"/>
          <w:szCs w:val="28"/>
        </w:rPr>
        <w:lastRenderedPageBreak/>
        <w:t xml:space="preserve">Capítulo 1. </w:t>
      </w:r>
      <w:r w:rsidR="00EC79BE" w:rsidRPr="00BB14D6">
        <w:rPr>
          <w:rFonts w:cs="Arial"/>
          <w:b/>
          <w:color w:val="000000" w:themeColor="text1"/>
          <w:sz w:val="32"/>
          <w:szCs w:val="28"/>
        </w:rPr>
        <w:t>Fundamentación del proyecto</w:t>
      </w:r>
    </w:p>
    <w:p w:rsidR="004E553E" w:rsidRDefault="00DC1DFA" w:rsidP="00DC1DFA">
      <w:pPr>
        <w:spacing w:line="360" w:lineRule="auto"/>
        <w:jc w:val="both"/>
      </w:pPr>
      <w:r>
        <w:t>El presente capítulo presenta la fundamentación teórica del proyecto y de las elecciones tecnológicas y de infraestructura llevadas a cabo. La primera sección desarrolla una descripción general y concreta del proyecto en el cual se fundamenta el presente trabajo. La segunda sección explica la infraestructura y las tecnologías empleadas en la solución.</w:t>
      </w:r>
    </w:p>
    <w:p w:rsidR="00DC1DFA" w:rsidRPr="004E553E" w:rsidRDefault="00DC1DFA" w:rsidP="00077F5B">
      <w:pPr>
        <w:spacing w:line="360" w:lineRule="auto"/>
      </w:pPr>
    </w:p>
    <w:p w:rsidR="004E553E" w:rsidRDefault="004E553E" w:rsidP="00077F5B">
      <w:pPr>
        <w:pStyle w:val="Ttulo2"/>
        <w:spacing w:line="360" w:lineRule="auto"/>
        <w:rPr>
          <w:color w:val="auto"/>
        </w:rPr>
      </w:pPr>
      <w:bookmarkStart w:id="12" w:name="_Toc160111351"/>
      <w:r w:rsidRPr="004E553E">
        <w:rPr>
          <w:color w:val="auto"/>
        </w:rPr>
        <w:t>1.</w:t>
      </w:r>
      <w:r>
        <w:rPr>
          <w:color w:val="auto"/>
        </w:rPr>
        <w:t>1 Descripción del proyecto</w:t>
      </w:r>
      <w:bookmarkEnd w:id="12"/>
    </w:p>
    <w:p w:rsidR="00426208" w:rsidRDefault="003825CC" w:rsidP="00077F5B">
      <w:pPr>
        <w:spacing w:line="360" w:lineRule="auto"/>
        <w:jc w:val="both"/>
      </w:pPr>
      <w:r>
        <w:t>La empresa Laboratorios Farmacéuticos AICA+ del grupo empresarial BioCubaFarma, se encuentra inmersa en un proyecto que permita desarrollar un ecosistema digital para la transformación de su planta de sueros en una planta inteligente desde el concepto de Industria 4.0</w:t>
      </w:r>
      <w:r w:rsidR="007E3876">
        <w:t xml:space="preserve"> </w:t>
      </w:r>
      <w:r w:rsidR="00EC776A">
        <w:t>lo cual permitirá la integración de tecnologías digitales para la adopción de una iniciativa estratégica de Industria 4.0 en el sector biofarmacéutico cubano</w:t>
      </w:r>
      <w:r w:rsidR="008F42AC">
        <w:t xml:space="preserve"> (Ver </w:t>
      </w:r>
      <w:r w:rsidR="00F3400D">
        <w:fldChar w:fldCharType="begin"/>
      </w:r>
      <w:r w:rsidR="00F3400D">
        <w:instrText xml:space="preserve"> REF _Ref159793293 \h </w:instrText>
      </w:r>
      <w:r w:rsidR="00F3400D">
        <w:fldChar w:fldCharType="separate"/>
      </w:r>
      <w:r w:rsidR="00E1015C" w:rsidRPr="008F42AC">
        <w:rPr>
          <w:b/>
        </w:rPr>
        <w:t xml:space="preserve">Figura </w:t>
      </w:r>
      <w:r w:rsidR="00E1015C">
        <w:rPr>
          <w:b/>
          <w:i/>
          <w:noProof/>
        </w:rPr>
        <w:t>6</w:t>
      </w:r>
      <w:r w:rsidR="00F3400D">
        <w:fldChar w:fldCharType="end"/>
      </w:r>
      <w:r w:rsidR="008F42AC">
        <w:t>)</w:t>
      </w:r>
      <w:r>
        <w:t xml:space="preserve">. </w:t>
      </w:r>
    </w:p>
    <w:p w:rsidR="00426208" w:rsidRPr="008F42AC" w:rsidRDefault="00426208" w:rsidP="00426208">
      <w:pPr>
        <w:pStyle w:val="Prrafodelista"/>
        <w:jc w:val="center"/>
      </w:pPr>
      <w:r w:rsidRPr="008F42AC">
        <w:rPr>
          <w:noProof/>
          <w:lang w:eastAsia="es-ES"/>
        </w:rPr>
        <w:drawing>
          <wp:inline distT="0" distB="0" distL="0" distR="0" wp14:anchorId="6B43F68F" wp14:editId="2956B5D3">
            <wp:extent cx="4671441" cy="2905125"/>
            <wp:effectExtent l="0" t="0" r="0" b="0"/>
            <wp:docPr id="3" name="Imagen 3" descr="C:\Users\Eduardo\Videos\Captures\Microsoft Edge 25_02_2024 8_52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Microsoft Edge 25_02_2024 8_52_5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7978" cy="2915409"/>
                    </a:xfrm>
                    <a:prstGeom prst="rect">
                      <a:avLst/>
                    </a:prstGeom>
                    <a:noFill/>
                    <a:ln>
                      <a:noFill/>
                    </a:ln>
                  </pic:spPr>
                </pic:pic>
              </a:graphicData>
            </a:graphic>
          </wp:inline>
        </w:drawing>
      </w:r>
    </w:p>
    <w:p w:rsidR="00426208" w:rsidRPr="00426208" w:rsidRDefault="00426208" w:rsidP="00426208">
      <w:pPr>
        <w:pStyle w:val="Descripcin"/>
        <w:ind w:left="720"/>
        <w:jc w:val="center"/>
        <w:rPr>
          <w:i w:val="0"/>
          <w:color w:val="auto"/>
          <w:sz w:val="24"/>
        </w:rPr>
      </w:pPr>
      <w:bookmarkStart w:id="13" w:name="_Ref159793293"/>
      <w:bookmarkStart w:id="14" w:name="_Toc160111393"/>
      <w:r w:rsidRPr="008F42AC">
        <w:rPr>
          <w:b/>
          <w:i w:val="0"/>
          <w:color w:val="auto"/>
          <w:sz w:val="24"/>
        </w:rPr>
        <w:t xml:space="preserve">Figura </w:t>
      </w:r>
      <w:r w:rsidRPr="008F42AC">
        <w:rPr>
          <w:b/>
          <w:i w:val="0"/>
          <w:color w:val="auto"/>
          <w:sz w:val="24"/>
        </w:rPr>
        <w:fldChar w:fldCharType="begin"/>
      </w:r>
      <w:r w:rsidRPr="008F42AC">
        <w:rPr>
          <w:b/>
          <w:i w:val="0"/>
          <w:color w:val="auto"/>
          <w:sz w:val="24"/>
        </w:rPr>
        <w:instrText xml:space="preserve"> SEQ Figura \* ARABIC </w:instrText>
      </w:r>
      <w:r w:rsidRPr="008F42AC">
        <w:rPr>
          <w:b/>
          <w:i w:val="0"/>
          <w:color w:val="auto"/>
          <w:sz w:val="24"/>
        </w:rPr>
        <w:fldChar w:fldCharType="separate"/>
      </w:r>
      <w:r w:rsidR="00E1015C">
        <w:rPr>
          <w:b/>
          <w:i w:val="0"/>
          <w:noProof/>
          <w:color w:val="auto"/>
          <w:sz w:val="24"/>
        </w:rPr>
        <w:t>6</w:t>
      </w:r>
      <w:r w:rsidRPr="008F42AC">
        <w:rPr>
          <w:b/>
          <w:i w:val="0"/>
          <w:color w:val="auto"/>
          <w:sz w:val="24"/>
        </w:rPr>
        <w:fldChar w:fldCharType="end"/>
      </w:r>
      <w:bookmarkEnd w:id="13"/>
      <w:r>
        <w:rPr>
          <w:b/>
          <w:i w:val="0"/>
          <w:color w:val="auto"/>
          <w:sz w:val="24"/>
        </w:rPr>
        <w:t xml:space="preserve">: </w:t>
      </w:r>
      <w:r>
        <w:rPr>
          <w:i w:val="0"/>
          <w:color w:val="auto"/>
          <w:sz w:val="24"/>
        </w:rPr>
        <w:t>Planificación del proyecto de AICA 4.0 (Fuente: AICA+)</w:t>
      </w:r>
      <w:bookmarkEnd w:id="14"/>
    </w:p>
    <w:p w:rsidR="00426208" w:rsidRDefault="00426208" w:rsidP="00077F5B">
      <w:pPr>
        <w:spacing w:line="360" w:lineRule="auto"/>
        <w:jc w:val="both"/>
      </w:pPr>
    </w:p>
    <w:p w:rsidR="00EC79BE" w:rsidRDefault="003825CC" w:rsidP="00077F5B">
      <w:pPr>
        <w:spacing w:line="360" w:lineRule="auto"/>
        <w:jc w:val="both"/>
      </w:pPr>
      <w:r>
        <w:t>Entre los objetivos que persigue dicha investigación se encuentra</w:t>
      </w:r>
      <w:r w:rsidR="00EC79BE">
        <w:t>n:</w:t>
      </w:r>
      <w:r>
        <w:t xml:space="preserve"> </w:t>
      </w:r>
    </w:p>
    <w:p w:rsidR="004E553E" w:rsidRDefault="00EC79BE" w:rsidP="00FD172F">
      <w:pPr>
        <w:pStyle w:val="Prrafodelista"/>
        <w:numPr>
          <w:ilvl w:val="0"/>
          <w:numId w:val="3"/>
        </w:numPr>
        <w:spacing w:line="360" w:lineRule="auto"/>
        <w:jc w:val="both"/>
      </w:pPr>
      <w:r w:rsidRPr="00EC79BE">
        <w:rPr>
          <w:b/>
        </w:rPr>
        <w:t>Desarrollar</w:t>
      </w:r>
      <w:r w:rsidR="003825CC" w:rsidRPr="00EC79BE">
        <w:rPr>
          <w:b/>
        </w:rPr>
        <w:t xml:space="preserve"> un repositorio administrable de </w:t>
      </w:r>
      <w:r w:rsidR="003825CC" w:rsidRPr="00EC79BE">
        <w:rPr>
          <w:b/>
          <w:i/>
        </w:rPr>
        <w:t xml:space="preserve">software </w:t>
      </w:r>
      <w:r w:rsidR="003825CC" w:rsidRPr="00EC79BE">
        <w:rPr>
          <w:b/>
        </w:rPr>
        <w:t>especializado de tipo API (</w:t>
      </w:r>
      <w:r w:rsidR="003825CC" w:rsidRPr="00EC79BE">
        <w:rPr>
          <w:b/>
          <w:i/>
        </w:rPr>
        <w:t>Application Programming Interface</w:t>
      </w:r>
      <w:r w:rsidR="003825CC" w:rsidRPr="00EC79BE">
        <w:rPr>
          <w:b/>
        </w:rPr>
        <w:t>)</w:t>
      </w:r>
      <w:r>
        <w:rPr>
          <w:b/>
        </w:rPr>
        <w:t>:</w:t>
      </w:r>
      <w:r w:rsidR="003825CC">
        <w:t xml:space="preserve"> </w:t>
      </w:r>
      <w:r>
        <w:t>Permitirá</w:t>
      </w:r>
      <w:r w:rsidR="003825CC">
        <w:t xml:space="preserve"> ofrecer, </w:t>
      </w:r>
      <w:r w:rsidR="003825CC">
        <w:lastRenderedPageBreak/>
        <w:t>como servicio, los datos de las operaciones almacenadas que existen en los niveles de planta de producción, los sistemas críticos y los procesos gerenciales soportados por tecnologías digitales.</w:t>
      </w:r>
    </w:p>
    <w:p w:rsidR="00B94609" w:rsidRPr="00B94609" w:rsidRDefault="00EC79BE" w:rsidP="00FD172F">
      <w:pPr>
        <w:pStyle w:val="Prrafodelista"/>
        <w:numPr>
          <w:ilvl w:val="0"/>
          <w:numId w:val="3"/>
        </w:numPr>
        <w:spacing w:line="360" w:lineRule="auto"/>
        <w:jc w:val="both"/>
        <w:rPr>
          <w:b/>
        </w:rPr>
      </w:pPr>
      <w:r w:rsidRPr="00EC79BE">
        <w:rPr>
          <w:b/>
        </w:rPr>
        <w:t xml:space="preserve">Desarrollar soluciones digitales: </w:t>
      </w:r>
      <w:r>
        <w:t>Permitirá soluciones durante la ejecución de un estudio de caso que explore y priorice las necesidades de integración vertical y horizontal de los procesos gerenciales, los procesos tecnológicos y los sistemas críticos en un contexto estratégico de toma de decisiones de la empresa AICA+ y como parte de nuevos modelos de negocio digitales.</w:t>
      </w:r>
    </w:p>
    <w:p w:rsidR="00426208" w:rsidRDefault="00426208" w:rsidP="00426208">
      <w:pPr>
        <w:spacing w:line="360" w:lineRule="auto"/>
        <w:jc w:val="both"/>
      </w:pPr>
      <w:r>
        <w:t>Vinculados a estos objetivos, el proyecto anterior pre-visualiza los siguientes resultados:</w:t>
      </w:r>
    </w:p>
    <w:p w:rsidR="00426208" w:rsidRDefault="00426208" w:rsidP="00426208">
      <w:pPr>
        <w:pStyle w:val="Prrafodelista"/>
        <w:numPr>
          <w:ilvl w:val="0"/>
          <w:numId w:val="4"/>
        </w:numPr>
        <w:spacing w:line="360" w:lineRule="auto"/>
        <w:jc w:val="both"/>
      </w:pPr>
      <w:r>
        <w:rPr>
          <w:b/>
        </w:rPr>
        <w:t>Plataforma para la administración de APIs</w:t>
      </w:r>
      <w:r>
        <w:t xml:space="preserve"> como tecnología digital especializada para la integración y administración de fuentes primarias de información de forma automática.</w:t>
      </w:r>
    </w:p>
    <w:p w:rsidR="00B94609" w:rsidRPr="00426208" w:rsidRDefault="00426208" w:rsidP="00B94609">
      <w:pPr>
        <w:pStyle w:val="Prrafodelista"/>
        <w:numPr>
          <w:ilvl w:val="0"/>
          <w:numId w:val="4"/>
        </w:numPr>
        <w:spacing w:line="360" w:lineRule="auto"/>
        <w:jc w:val="both"/>
      </w:pPr>
      <w:r>
        <w:rPr>
          <w:b/>
        </w:rPr>
        <w:t xml:space="preserve">Solución digital para el proceso de Gestión de la Documentación </w:t>
      </w:r>
      <w:r>
        <w:t>que acompañe la naturaleza de los cambios en el Sistema de Gestión de la Calidad bajo el marco regulatorio farmacéutico existente.</w:t>
      </w:r>
    </w:p>
    <w:p w:rsidR="00313F7A" w:rsidRDefault="0014734E" w:rsidP="00002FF9">
      <w:pPr>
        <w:spacing w:line="360" w:lineRule="auto"/>
        <w:jc w:val="both"/>
      </w:pPr>
      <w:r>
        <w:t>Con el objetivo de dar seguimiento y solución a los aspectos anteriores surge el presente proyecto</w:t>
      </w:r>
      <w:r w:rsidR="00D517EC">
        <w:t xml:space="preserve">, </w:t>
      </w:r>
      <w:r w:rsidR="00D517EC" w:rsidRPr="00D517EC">
        <w:rPr>
          <w:b/>
          <w:i/>
        </w:rPr>
        <w:t>AicaDocs</w:t>
      </w:r>
      <w:r>
        <w:t xml:space="preserve">, el cual permitirá desarrollar una API con las funciones necesarias para poder desarrollar el </w:t>
      </w:r>
      <w:r>
        <w:rPr>
          <w:i/>
        </w:rPr>
        <w:t xml:space="preserve">backend </w:t>
      </w:r>
      <w:r>
        <w:t>de un sistema de trabajo digital para el área de proceso de gestión de la documentación, que forma parte del Sistema de Gestión de la Calidad</w:t>
      </w:r>
      <w:r w:rsidR="00313F7A">
        <w:t xml:space="preserve"> de la empresa AICA</w:t>
      </w:r>
      <w:r w:rsidR="00A71CCC">
        <w:t>+</w:t>
      </w:r>
      <w:r w:rsidR="00313F7A">
        <w:t>.</w:t>
      </w:r>
    </w:p>
    <w:p w:rsidR="000150EF" w:rsidRDefault="000150EF" w:rsidP="00002FF9">
      <w:pPr>
        <w:spacing w:line="360" w:lineRule="auto"/>
        <w:jc w:val="both"/>
      </w:pPr>
      <w:r>
        <w:t xml:space="preserve">El desarrollo de este sistema se encuentra fundamentado </w:t>
      </w:r>
      <w:r w:rsidR="00142560">
        <w:t>principalmente en que  AICA</w:t>
      </w:r>
      <w:r w:rsidR="00590178">
        <w:t>+</w:t>
      </w:r>
      <w:r>
        <w:t xml:space="preserve"> </w:t>
      </w:r>
      <w:r w:rsidR="00142560">
        <w:t xml:space="preserve">es una empresa </w:t>
      </w:r>
      <w:r w:rsidR="00142560" w:rsidRPr="00142560">
        <w:t>donde todas sus operaciones están completamente controladas por las agencias regulatorias farmacéuticas, por tanto, el nivel de documentación no solo es numeroso, sino que cambia de manera muy acelerada bajos estrictos mecanismos de trazabilidad</w:t>
      </w:r>
      <w:r w:rsidR="00142560">
        <w:t xml:space="preserve"> </w:t>
      </w:r>
      <w:r w:rsidR="00142560">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142560">
        <w:fldChar w:fldCharType="separate"/>
      </w:r>
      <w:r w:rsidR="007720BB">
        <w:rPr>
          <w:noProof/>
        </w:rPr>
        <w:t>[19]</w:t>
      </w:r>
      <w:r w:rsidR="00142560">
        <w:fldChar w:fldCharType="end"/>
      </w:r>
      <w:r w:rsidR="00142560" w:rsidRPr="00142560">
        <w:t>.</w:t>
      </w:r>
      <w:r w:rsidR="00E66539">
        <w:t xml:space="preserve"> Por tanto las reglas de negocio del sector farmacéutico, y más específicamente, en el negocio de la elaboración de sueros, son muy complejos, por lo que la automatización de estos procesos permitiría la prevención de errores humanos producto del control manual del sistema y la rápida adaptabilidad propia de una modelación y solución digital</w:t>
      </w:r>
      <w:r w:rsidR="00590178">
        <w:t xml:space="preserve"> </w:t>
      </w:r>
      <w:r w:rsidR="00590178">
        <w:fldChar w:fldCharType="begin"/>
      </w:r>
      <w:r w:rsidR="00590178">
        <w:instrText xml:space="preserve"> ADDIN EN.CITE &lt;EndNote&gt;&lt;Cite&gt;&lt;Author&gt;Amrih&lt;/Author&gt;&lt;Year&gt;2023&lt;/Year&gt;&lt;RecNum&gt;16&lt;/RecNum&gt;&lt;DisplayText&gt;[17]&lt;/DisplayText&gt;&lt;record&gt;&lt;rec-number&gt;16&lt;/rec-number&gt;&lt;foreign-keys&gt;&lt;key app="EN" db-id="99f5zvz5405faeet00mvwar80p222fvz0fas" timestamp="1707350008"&gt;16&lt;/key&gt;&lt;/foreign-keys&gt;&lt;ref-type name="Journal Article"&gt;17&lt;/ref-type&gt;&lt;contributors&gt;&lt;authors&gt;&lt;author&gt;Amrih, Pitoyo&lt;/author&gt;&lt;author&gt;Damayanti, Retno&lt;/author&gt;&lt;/authors&gt;&lt;/contributors&gt;&lt;titles&gt;&lt;title&gt;Pharma 4.0 Quality Management Challenge: A Literature Review&lt;/title&gt;&lt;secondary-title&gt;Sci&lt;/secondary-title&gt;&lt;/titles&gt;&lt;periodical&gt;&lt;full-title&gt;Sci&lt;/full-title&gt;&lt;/periodical&gt;&lt;dates&gt;&lt;year&gt;2023&lt;/year&gt;&lt;pub-dates&gt;&lt;date&gt;05/23&lt;/date&gt;&lt;/pub-dates&gt;&lt;/dates&gt;&lt;urls&gt;&lt;/urls&gt;&lt;/record&gt;&lt;/Cite&gt;&lt;/EndNote&gt;</w:instrText>
      </w:r>
      <w:r w:rsidR="00590178">
        <w:fldChar w:fldCharType="separate"/>
      </w:r>
      <w:r w:rsidR="00590178">
        <w:rPr>
          <w:noProof/>
        </w:rPr>
        <w:t>[17]</w:t>
      </w:r>
      <w:r w:rsidR="00590178">
        <w:fldChar w:fldCharType="end"/>
      </w:r>
      <w:r w:rsidR="00E66539">
        <w:t>.</w:t>
      </w:r>
    </w:p>
    <w:p w:rsidR="00313F7A" w:rsidRPr="0014734E" w:rsidRDefault="00313F7A" w:rsidP="00002FF9">
      <w:pPr>
        <w:spacing w:line="360" w:lineRule="auto"/>
        <w:jc w:val="both"/>
      </w:pPr>
      <w:r>
        <w:lastRenderedPageBreak/>
        <w:t>El sistema a desarrollar se integra como parte de las capacidades habilitantes para la adopción de industria 4.0 en los niveles de las soluciones gerenciales, más concretamente en la rama de la Calidad 4.0, por lo que no es propio únicamente del sector farmacéutico, ni aplicable solamente en AICA</w:t>
      </w:r>
      <w:r w:rsidR="00590178">
        <w:t>+</w:t>
      </w:r>
      <w:r>
        <w:t>, lo cual permite desarrollar una solución que puede ser generalizada y aplicada en otros sectores empresariales que requieran de un sistema de gestión de la documentación con una estructura interna parecida al sistema desarrollado.</w:t>
      </w:r>
    </w:p>
    <w:p w:rsidR="004E553E" w:rsidRPr="004E553E" w:rsidRDefault="004E553E" w:rsidP="00077F5B">
      <w:pPr>
        <w:spacing w:line="360" w:lineRule="auto"/>
      </w:pPr>
    </w:p>
    <w:p w:rsidR="004E553E" w:rsidRDefault="004E553E" w:rsidP="00077F5B">
      <w:pPr>
        <w:pStyle w:val="Ttulo2"/>
        <w:spacing w:line="360" w:lineRule="auto"/>
        <w:rPr>
          <w:color w:val="auto"/>
        </w:rPr>
      </w:pPr>
      <w:bookmarkStart w:id="15" w:name="_Toc160111352"/>
      <w:r w:rsidRPr="004E553E">
        <w:rPr>
          <w:color w:val="auto"/>
        </w:rPr>
        <w:t>1.</w:t>
      </w:r>
      <w:r w:rsidR="0021477F">
        <w:rPr>
          <w:color w:val="auto"/>
        </w:rPr>
        <w:t>2</w:t>
      </w:r>
      <w:r>
        <w:rPr>
          <w:color w:val="auto"/>
        </w:rPr>
        <w:t xml:space="preserve"> Fundamentación de las tecnologías a utilizar</w:t>
      </w:r>
      <w:bookmarkEnd w:id="15"/>
    </w:p>
    <w:p w:rsidR="0021477F" w:rsidRDefault="00BE153B" w:rsidP="00751CC8">
      <w:pPr>
        <w:spacing w:line="360" w:lineRule="auto"/>
        <w:jc w:val="both"/>
      </w:pPr>
      <w:r>
        <w:t xml:space="preserve">El presente proyecto </w:t>
      </w:r>
      <w:r w:rsidR="00992D4E">
        <w:t>encuentra antecedentes en sistemas desarrollados con el fin de estudiar las posibles implementaciones de una solución digital para el sistema de gestión de la documentación en los laboratorios AICA+</w:t>
      </w:r>
      <w:r w:rsidR="00E14A8C">
        <w:t>. Uno de estos estudios es resumido en la investigación</w:t>
      </w:r>
      <w:r w:rsidR="003512B4">
        <w:t xml:space="preserve"> </w:t>
      </w:r>
      <w:r w:rsidR="003512B4">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3512B4">
        <w:fldChar w:fldCharType="separate"/>
      </w:r>
      <w:r w:rsidR="007720BB">
        <w:rPr>
          <w:noProof/>
        </w:rPr>
        <w:t>[19]</w:t>
      </w:r>
      <w:r w:rsidR="003512B4">
        <w:fldChar w:fldCharType="end"/>
      </w:r>
      <w:r w:rsidR="00751CC8">
        <w:t xml:space="preserve">.  En el estudio se recogen varias arquitecturas y modelos de implementación posibles para dar solución a la problemática del proyecto, así como las tecnologías a utilizar e infraestructura. </w:t>
      </w:r>
    </w:p>
    <w:p w:rsidR="00751CC8" w:rsidRDefault="00751CC8" w:rsidP="00751CC8">
      <w:pPr>
        <w:spacing w:line="360" w:lineRule="auto"/>
        <w:jc w:val="both"/>
      </w:pPr>
      <w:r>
        <w:t xml:space="preserve">Luego de realizar una investigación de las principales tecnologías existentes para el desarrollo del sistema de documentación, se llegó, en una primera iteración y basándose solamente en el desarrollo del </w:t>
      </w:r>
      <w:r>
        <w:rPr>
          <w:i/>
        </w:rPr>
        <w:t>backend</w:t>
      </w:r>
      <w:r w:rsidR="009D557D">
        <w:rPr>
          <w:i/>
        </w:rPr>
        <w:t>,</w:t>
      </w:r>
      <w:r>
        <w:rPr>
          <w:i/>
        </w:rPr>
        <w:t xml:space="preserve"> </w:t>
      </w:r>
      <w:r w:rsidR="009D557D">
        <w:t xml:space="preserve">al </w:t>
      </w:r>
      <w:r w:rsidR="009D557D">
        <w:rPr>
          <w:i/>
        </w:rPr>
        <w:t xml:space="preserve">stack </w:t>
      </w:r>
      <w:r w:rsidR="009D557D">
        <w:t xml:space="preserve">de tecnologías </w:t>
      </w:r>
      <w:r>
        <w:t xml:space="preserve">denotadas en la </w:t>
      </w:r>
      <w:r w:rsidR="009448CF">
        <w:fldChar w:fldCharType="begin"/>
      </w:r>
      <w:r w:rsidR="009448CF">
        <w:instrText xml:space="preserve"> REF _Ref159792601 \h </w:instrText>
      </w:r>
      <w:r w:rsidR="009448CF">
        <w:fldChar w:fldCharType="separate"/>
      </w:r>
      <w:r w:rsidR="00E1015C" w:rsidRPr="00751CC8">
        <w:rPr>
          <w:b/>
        </w:rPr>
        <w:t xml:space="preserve">Figura </w:t>
      </w:r>
      <w:r w:rsidR="00E1015C">
        <w:rPr>
          <w:b/>
          <w:i/>
          <w:noProof/>
        </w:rPr>
        <w:t>7</w:t>
      </w:r>
      <w:r w:rsidR="009448CF">
        <w:fldChar w:fldCharType="end"/>
      </w:r>
      <w:r w:rsidR="009448CF">
        <w:t xml:space="preserve">. </w:t>
      </w:r>
    </w:p>
    <w:p w:rsidR="000B0BA3" w:rsidRDefault="000B0BA3" w:rsidP="000B0BA3">
      <w:pPr>
        <w:spacing w:line="360" w:lineRule="auto"/>
        <w:jc w:val="both"/>
      </w:pPr>
      <w:r>
        <w:t xml:space="preserve">Como plataforma de almacenamiento del repositorio del proyecto se escogió Github, plataforma de desarrollo colaborativo que aloja proyectos en la nube utilizando el sistema de control de versiones llamado Git. Github presenta como principales ventajas </w:t>
      </w:r>
      <w:r>
        <w:fldChar w:fldCharType="begin"/>
      </w:r>
      <w:r>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Pr>
          <w:noProof/>
        </w:rPr>
        <w:t>[20]</w:t>
      </w:r>
      <w:r>
        <w:fldChar w:fldCharType="end"/>
      </w:r>
      <w:r>
        <w:t>:</w:t>
      </w:r>
    </w:p>
    <w:p w:rsidR="000B0BA3" w:rsidRDefault="000B0BA3" w:rsidP="000B0BA3">
      <w:pPr>
        <w:pStyle w:val="Prrafodelista"/>
        <w:numPr>
          <w:ilvl w:val="0"/>
          <w:numId w:val="5"/>
        </w:numPr>
        <w:spacing w:line="360" w:lineRule="auto"/>
        <w:jc w:val="both"/>
      </w:pPr>
      <w:r>
        <w:rPr>
          <w:b/>
        </w:rPr>
        <w:t xml:space="preserve">Colaboración efectiva: </w:t>
      </w:r>
      <w:r>
        <w:t>Permite una colaboración fluida y efectiva entre desarrolladores, lo cual facilita el trabajo en equipo y la revisión de código, ambos fundamentales en el desarrollo del presente proyecto.</w:t>
      </w:r>
    </w:p>
    <w:p w:rsidR="000B0BA3" w:rsidRDefault="000B0BA3" w:rsidP="000B0BA3">
      <w:pPr>
        <w:pStyle w:val="Prrafodelista"/>
        <w:numPr>
          <w:ilvl w:val="0"/>
          <w:numId w:val="5"/>
        </w:numPr>
        <w:spacing w:line="360" w:lineRule="auto"/>
        <w:jc w:val="both"/>
      </w:pPr>
      <w:r>
        <w:rPr>
          <w:b/>
        </w:rPr>
        <w:t>Control de versiones:</w:t>
      </w:r>
      <w:r>
        <w:t xml:space="preserve"> Con el sistema de control de versiones de Git, los desarrolladores pueden realizar un seguimiento exhaustivo de los cambios realizados en el código.</w:t>
      </w:r>
    </w:p>
    <w:p w:rsidR="000B0BA3" w:rsidRDefault="000B0BA3" w:rsidP="000B0BA3">
      <w:pPr>
        <w:pStyle w:val="Prrafodelista"/>
        <w:numPr>
          <w:ilvl w:val="0"/>
          <w:numId w:val="5"/>
        </w:numPr>
        <w:spacing w:line="360" w:lineRule="auto"/>
        <w:jc w:val="both"/>
      </w:pPr>
      <w:r w:rsidRPr="000B0BA3">
        <w:rPr>
          <w:b/>
        </w:rPr>
        <w:lastRenderedPageBreak/>
        <w:t>Comunidad activa:</w:t>
      </w:r>
      <w:r>
        <w:t xml:space="preserve"> Cuenta con una potente comunidad de desarrolladores de todo el mundo, lo cual permite la resolución rápida de cualquier inconveniente durante el desarrollo del </w:t>
      </w:r>
      <w:r w:rsidRPr="000B0BA3">
        <w:rPr>
          <w:i/>
        </w:rPr>
        <w:t>software</w:t>
      </w:r>
      <w:r>
        <w:t>.</w:t>
      </w:r>
    </w:p>
    <w:p w:rsidR="000B0BA3" w:rsidRDefault="000B0BA3" w:rsidP="000B0BA3">
      <w:pPr>
        <w:pStyle w:val="Prrafodelista"/>
        <w:numPr>
          <w:ilvl w:val="0"/>
          <w:numId w:val="5"/>
        </w:numPr>
        <w:spacing w:line="360" w:lineRule="auto"/>
        <w:jc w:val="both"/>
      </w:pPr>
      <w:r>
        <w:rPr>
          <w:b/>
        </w:rPr>
        <w:t>Personalización de cualquier servicio host en la nube:</w:t>
      </w:r>
      <w:r>
        <w:t xml:space="preserve"> Esta característica permite configurar ciertos aspectos del código para poder lograr un rápido despliegue.</w:t>
      </w:r>
    </w:p>
    <w:p w:rsidR="000B0BA3" w:rsidRDefault="000B0BA3" w:rsidP="00751CC8">
      <w:pPr>
        <w:spacing w:line="360" w:lineRule="auto"/>
        <w:jc w:val="both"/>
      </w:pPr>
    </w:p>
    <w:p w:rsidR="002A7F69" w:rsidRDefault="00E355C9" w:rsidP="00D517EC">
      <w:pPr>
        <w:spacing w:line="360" w:lineRule="auto"/>
        <w:jc w:val="center"/>
      </w:pPr>
      <w:r w:rsidRPr="00E355C9">
        <w:rPr>
          <w:noProof/>
          <w:lang w:eastAsia="es-ES"/>
        </w:rPr>
        <w:drawing>
          <wp:inline distT="0" distB="0" distL="0" distR="0">
            <wp:extent cx="5400040" cy="2828335"/>
            <wp:effectExtent l="0" t="0" r="0" b="0"/>
            <wp:docPr id="5" name="Imagen 5" descr="D:\Cujae\Tercer Año\PP1\documentacion practicas\esquema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infraestructur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828335"/>
                    </a:xfrm>
                    <a:prstGeom prst="rect">
                      <a:avLst/>
                    </a:prstGeom>
                    <a:noFill/>
                    <a:ln>
                      <a:noFill/>
                    </a:ln>
                  </pic:spPr>
                </pic:pic>
              </a:graphicData>
            </a:graphic>
          </wp:inline>
        </w:drawing>
      </w:r>
    </w:p>
    <w:p w:rsidR="00751CC8" w:rsidRDefault="00751CC8" w:rsidP="002304CB">
      <w:pPr>
        <w:pStyle w:val="Descripcin"/>
        <w:spacing w:line="360" w:lineRule="auto"/>
        <w:jc w:val="center"/>
        <w:rPr>
          <w:i w:val="0"/>
          <w:color w:val="auto"/>
          <w:sz w:val="24"/>
        </w:rPr>
      </w:pPr>
      <w:bookmarkStart w:id="16" w:name="_Ref159792601"/>
      <w:bookmarkStart w:id="17" w:name="_Toc160111394"/>
      <w:r w:rsidRPr="00751CC8">
        <w:rPr>
          <w:b/>
          <w:i w:val="0"/>
          <w:color w:val="auto"/>
          <w:sz w:val="24"/>
        </w:rPr>
        <w:t xml:space="preserve">Figura </w:t>
      </w:r>
      <w:r w:rsidRPr="00751CC8">
        <w:rPr>
          <w:b/>
          <w:i w:val="0"/>
          <w:color w:val="auto"/>
          <w:sz w:val="24"/>
        </w:rPr>
        <w:fldChar w:fldCharType="begin"/>
      </w:r>
      <w:r w:rsidRPr="00751CC8">
        <w:rPr>
          <w:b/>
          <w:i w:val="0"/>
          <w:color w:val="auto"/>
          <w:sz w:val="24"/>
        </w:rPr>
        <w:instrText xml:space="preserve"> SEQ Figura \* ARABIC </w:instrText>
      </w:r>
      <w:r w:rsidRPr="00751CC8">
        <w:rPr>
          <w:b/>
          <w:i w:val="0"/>
          <w:color w:val="auto"/>
          <w:sz w:val="24"/>
        </w:rPr>
        <w:fldChar w:fldCharType="separate"/>
      </w:r>
      <w:r w:rsidR="00E1015C">
        <w:rPr>
          <w:b/>
          <w:i w:val="0"/>
          <w:noProof/>
          <w:color w:val="auto"/>
          <w:sz w:val="24"/>
        </w:rPr>
        <w:t>7</w:t>
      </w:r>
      <w:r w:rsidRPr="00751CC8">
        <w:rPr>
          <w:b/>
          <w:i w:val="0"/>
          <w:color w:val="auto"/>
          <w:sz w:val="24"/>
        </w:rPr>
        <w:fldChar w:fldCharType="end"/>
      </w:r>
      <w:bookmarkEnd w:id="16"/>
      <w:r w:rsidRPr="00751CC8">
        <w:rPr>
          <w:b/>
          <w:i w:val="0"/>
          <w:color w:val="auto"/>
          <w:sz w:val="24"/>
        </w:rPr>
        <w:t xml:space="preserve">: </w:t>
      </w:r>
      <w:r w:rsidR="006A67A5">
        <w:rPr>
          <w:color w:val="auto"/>
          <w:sz w:val="24"/>
        </w:rPr>
        <w:t xml:space="preserve">Stack </w:t>
      </w:r>
      <w:r w:rsidR="006A67A5">
        <w:rPr>
          <w:i w:val="0"/>
          <w:color w:val="auto"/>
          <w:sz w:val="24"/>
        </w:rPr>
        <w:t>tecnol</w:t>
      </w:r>
      <w:r w:rsidR="00CF07DE">
        <w:rPr>
          <w:i w:val="0"/>
          <w:color w:val="auto"/>
          <w:sz w:val="24"/>
        </w:rPr>
        <w:t xml:space="preserve">ógico en </w:t>
      </w:r>
      <w:r w:rsidR="00CF07DE">
        <w:rPr>
          <w:b/>
          <w:i w:val="0"/>
          <w:color w:val="auto"/>
          <w:sz w:val="24"/>
        </w:rPr>
        <w:t>AicaDocs</w:t>
      </w:r>
      <w:r>
        <w:rPr>
          <w:i w:val="0"/>
          <w:color w:val="auto"/>
          <w:sz w:val="24"/>
        </w:rPr>
        <w:t xml:space="preserve"> a utilizar (Fuente: elaboración propia).</w:t>
      </w:r>
      <w:bookmarkEnd w:id="17"/>
    </w:p>
    <w:p w:rsidR="00461FDA" w:rsidRPr="00461FDA" w:rsidRDefault="00461FDA" w:rsidP="00461FDA"/>
    <w:p w:rsidR="005251D0" w:rsidRDefault="005251D0" w:rsidP="002304CB">
      <w:pPr>
        <w:spacing w:line="360" w:lineRule="auto"/>
        <w:jc w:val="both"/>
      </w:pPr>
      <w:r>
        <w:t>Github presenta entre sus servicios Github Actions, una plataforma de integración continua y entrega continua (CI/CD). Esto permite realizar automatizaciones sin preocuparse por características propias del servidor. El proyecto actual emple</w:t>
      </w:r>
      <w:r w:rsidR="00F43655">
        <w:t>ó</w:t>
      </w:r>
      <w:r>
        <w:t xml:space="preserve"> esta característica para la ejecución y procesamiento de los resultados de las pruebas de integración automatizadas </w:t>
      </w:r>
      <w:r>
        <w:fldChar w:fldCharType="begin"/>
      </w:r>
      <w:r w:rsidR="007720BB">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sidR="007720BB">
        <w:rPr>
          <w:noProof/>
        </w:rPr>
        <w:t>[20]</w:t>
      </w:r>
      <w:r>
        <w:fldChar w:fldCharType="end"/>
      </w:r>
      <w:r>
        <w:t>.</w:t>
      </w:r>
    </w:p>
    <w:p w:rsidR="00AF72DB" w:rsidRDefault="004C2D11" w:rsidP="002304CB">
      <w:pPr>
        <w:spacing w:line="360" w:lineRule="auto"/>
        <w:jc w:val="both"/>
      </w:pPr>
      <w:r>
        <w:t xml:space="preserve">Como herramienta para facilitar el CI/CD, se escogió los contenedores </w:t>
      </w:r>
      <w:r w:rsidRPr="00F43655">
        <w:rPr>
          <w:i/>
        </w:rPr>
        <w:t>dockerizados</w:t>
      </w:r>
      <w:r>
        <w:t xml:space="preserve">. </w:t>
      </w:r>
      <w:r w:rsidR="00F43655">
        <w:t xml:space="preserve">Docker es una plataforma de </w:t>
      </w:r>
      <w:r w:rsidR="00F43655" w:rsidRPr="00F43655">
        <w:rPr>
          <w:i/>
        </w:rPr>
        <w:t>software</w:t>
      </w:r>
      <w:r w:rsidR="00F43655">
        <w:t xml:space="preserve"> que permite crear, probar e implementar aplicaciones rápidamente. Docker utiliza la tecnología de contenedores, que posibilita la creación y uso de los contenedores en Linux. Un contenedor Docker es un paquete de </w:t>
      </w:r>
      <w:r w:rsidR="00F43655">
        <w:rPr>
          <w:i/>
        </w:rPr>
        <w:t>software</w:t>
      </w:r>
      <w:r w:rsidR="00F43655">
        <w:t xml:space="preserve"> con todas las dependencias </w:t>
      </w:r>
      <w:r w:rsidR="00F43655">
        <w:lastRenderedPageBreak/>
        <w:t xml:space="preserve">necesarias para ejecutar una aplicación específica </w:t>
      </w:r>
      <w:r w:rsidR="00F43655">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F43655">
        <w:fldChar w:fldCharType="separate"/>
      </w:r>
      <w:r w:rsidR="007720BB">
        <w:rPr>
          <w:noProof/>
        </w:rPr>
        <w:t>[21]</w:t>
      </w:r>
      <w:r w:rsidR="00F43655">
        <w:fldChar w:fldCharType="end"/>
      </w:r>
      <w:r w:rsidR="00F43655">
        <w:t>. Se seleccionó esta tecnología para este propósito debido a que</w:t>
      </w:r>
      <w:r w:rsidR="004D4278">
        <w:t xml:space="preserve"> </w:t>
      </w:r>
      <w:r w:rsidR="004D4278">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4D4278">
        <w:fldChar w:fldCharType="separate"/>
      </w:r>
      <w:r w:rsidR="007720BB">
        <w:rPr>
          <w:noProof/>
        </w:rPr>
        <w:t>[21]</w:t>
      </w:r>
      <w:r w:rsidR="004D4278">
        <w:fldChar w:fldCharType="end"/>
      </w:r>
      <w:r w:rsidR="00F43655">
        <w:t>:</w:t>
      </w:r>
    </w:p>
    <w:p w:rsidR="004D4278" w:rsidRDefault="004D4278" w:rsidP="00FD172F">
      <w:pPr>
        <w:pStyle w:val="Prrafodelista"/>
        <w:numPr>
          <w:ilvl w:val="0"/>
          <w:numId w:val="6"/>
        </w:numPr>
        <w:spacing w:line="360" w:lineRule="auto"/>
        <w:jc w:val="both"/>
      </w:pPr>
      <w:r>
        <w:rPr>
          <w:b/>
        </w:rPr>
        <w:t xml:space="preserve">Aislamiento eficiente: </w:t>
      </w:r>
      <w:r>
        <w:t>Proporciona un aislamiento eficiente, lo que significa que cada aplicación y sus dependencias se mantienen separadas del sistema host.</w:t>
      </w:r>
    </w:p>
    <w:p w:rsidR="004D4278" w:rsidRDefault="004D4278" w:rsidP="00FD172F">
      <w:pPr>
        <w:pStyle w:val="Prrafodelista"/>
        <w:numPr>
          <w:ilvl w:val="0"/>
          <w:numId w:val="6"/>
        </w:numPr>
        <w:spacing w:line="360" w:lineRule="auto"/>
        <w:jc w:val="both"/>
      </w:pPr>
      <w:r>
        <w:rPr>
          <w:b/>
        </w:rPr>
        <w:t>Portabilidad:</w:t>
      </w:r>
      <w:r>
        <w:t xml:space="preserve"> Los contenedores </w:t>
      </w:r>
      <w:r>
        <w:rPr>
          <w:i/>
        </w:rPr>
        <w:t xml:space="preserve">dockerizados </w:t>
      </w:r>
      <w:r>
        <w:t>pueden implementarse en cualquier lugar, lo que garantiza la coherencia en todos los entornos.</w:t>
      </w:r>
    </w:p>
    <w:p w:rsidR="004D4278" w:rsidRDefault="004D4278" w:rsidP="00FD172F">
      <w:pPr>
        <w:pStyle w:val="Prrafodelista"/>
        <w:numPr>
          <w:ilvl w:val="0"/>
          <w:numId w:val="6"/>
        </w:numPr>
        <w:spacing w:line="360" w:lineRule="auto"/>
        <w:jc w:val="both"/>
      </w:pPr>
      <w:r>
        <w:rPr>
          <w:b/>
        </w:rPr>
        <w:t>Eficiencia de recursos de infraestructura.</w:t>
      </w:r>
    </w:p>
    <w:p w:rsidR="00F43655" w:rsidRDefault="004D4278" w:rsidP="00FD172F">
      <w:pPr>
        <w:pStyle w:val="Prrafodelista"/>
        <w:numPr>
          <w:ilvl w:val="0"/>
          <w:numId w:val="6"/>
        </w:numPr>
        <w:spacing w:line="360" w:lineRule="auto"/>
        <w:jc w:val="both"/>
      </w:pPr>
      <w:r>
        <w:rPr>
          <w:b/>
        </w:rPr>
        <w:t>Facilidad de despliegue y escalabilidad</w:t>
      </w:r>
      <w:r>
        <w:t>.</w:t>
      </w:r>
    </w:p>
    <w:p w:rsidR="004D4278" w:rsidRDefault="004D4278" w:rsidP="00FD172F">
      <w:pPr>
        <w:pStyle w:val="Prrafodelista"/>
        <w:numPr>
          <w:ilvl w:val="0"/>
          <w:numId w:val="6"/>
        </w:numPr>
        <w:spacing w:line="360" w:lineRule="auto"/>
        <w:jc w:val="both"/>
      </w:pPr>
      <w:r>
        <w:rPr>
          <w:b/>
        </w:rPr>
        <w:t>Consistencia entre entornos</w:t>
      </w:r>
      <w:r w:rsidRPr="004D4278">
        <w:t>:</w:t>
      </w:r>
      <w:r>
        <w:t xml:space="preserve"> Con Docker, si una característica funciona en un entorno, funcionará en otros también, lo cual permite que la construcción y prueba de una aplicación en un contenedor </w:t>
      </w:r>
      <w:r w:rsidR="00B85FEE">
        <w:rPr>
          <w:i/>
        </w:rPr>
        <w:t>dockerizado</w:t>
      </w:r>
      <w:r>
        <w:t xml:space="preserve"> facilita la prevención de comportamientos inesperados.</w:t>
      </w:r>
    </w:p>
    <w:p w:rsidR="00F43655" w:rsidRDefault="004D27D6" w:rsidP="002304CB">
      <w:pPr>
        <w:spacing w:line="360" w:lineRule="auto"/>
        <w:jc w:val="both"/>
      </w:pPr>
      <w:r>
        <w:t>Como plataforma de desarrollo se escogió .Net. Es una plataforma de aplicaciones de código abierto respaldada por Microsoft. Entre las razones fundamentales por la cuales se seleccionó se encuentran</w:t>
      </w:r>
      <w:r w:rsidR="00B703AA">
        <w:t xml:space="preserve"> </w:t>
      </w:r>
      <w:r w:rsidR="00B703AA">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B703AA">
        <w:fldChar w:fldCharType="separate"/>
      </w:r>
      <w:r w:rsidR="007720BB">
        <w:rPr>
          <w:noProof/>
        </w:rPr>
        <w:t>[22]</w:t>
      </w:r>
      <w:r w:rsidR="00B703AA">
        <w:fldChar w:fldCharType="end"/>
      </w:r>
      <w:r>
        <w:t>:</w:t>
      </w:r>
    </w:p>
    <w:p w:rsidR="00B703AA" w:rsidRDefault="00B703AA" w:rsidP="00FD172F">
      <w:pPr>
        <w:pStyle w:val="Prrafodelista"/>
        <w:numPr>
          <w:ilvl w:val="0"/>
          <w:numId w:val="8"/>
        </w:numPr>
        <w:spacing w:line="360" w:lineRule="auto"/>
        <w:jc w:val="both"/>
      </w:pPr>
      <w:r>
        <w:rPr>
          <w:b/>
        </w:rPr>
        <w:t xml:space="preserve">Productividad: </w:t>
      </w:r>
      <w:r>
        <w:t xml:space="preserve">Ofrece características </w:t>
      </w:r>
      <w:r w:rsidRPr="00B703AA">
        <w:t>avanzadas del lenguaje, como genéricos, LINQ y programación asincrónica, junto con amplias bibliotecas de clases y compatibilidad con varios lenguajes para desarrolladores.</w:t>
      </w:r>
    </w:p>
    <w:p w:rsidR="00B703AA" w:rsidRDefault="00B703AA" w:rsidP="00FD172F">
      <w:pPr>
        <w:pStyle w:val="Prrafodelista"/>
        <w:numPr>
          <w:ilvl w:val="0"/>
          <w:numId w:val="8"/>
        </w:numPr>
        <w:spacing w:line="360" w:lineRule="auto"/>
        <w:jc w:val="both"/>
      </w:pPr>
      <w:r>
        <w:rPr>
          <w:b/>
        </w:rPr>
        <w:t>Desarrollo multiplataforma:</w:t>
      </w:r>
      <w:r>
        <w:t xml:space="preserve"> </w:t>
      </w:r>
      <w:r w:rsidRPr="00B703AA">
        <w:t>Con .NET, puede tener como destino cualquier tipo de aplicación que se ejecute en cualquier plataforma. Los desarrolladores pueden reutilizar aptitudes y código en todos ellos en un entorno familiar. Esto significa que los desarrolladores pueden crear aplicaciones más rápido, con menos costo.</w:t>
      </w:r>
    </w:p>
    <w:p w:rsidR="00B703AA" w:rsidRDefault="00B703AA" w:rsidP="00FD172F">
      <w:pPr>
        <w:pStyle w:val="Prrafodelista"/>
        <w:numPr>
          <w:ilvl w:val="0"/>
          <w:numId w:val="8"/>
        </w:numPr>
        <w:spacing w:line="360" w:lineRule="auto"/>
        <w:jc w:val="both"/>
      </w:pPr>
      <w:r>
        <w:rPr>
          <w:b/>
        </w:rPr>
        <w:t>Gran ecosistema:</w:t>
      </w:r>
      <w:r>
        <w:t xml:space="preserve"> </w:t>
      </w:r>
      <w:r w:rsidRPr="00B703AA">
        <w:t>.NET es una plataforma de desarrollo moderno, innovador y de código abierto</w:t>
      </w:r>
      <w:r>
        <w:t>, con más de 5 millones de desarrolladores en todo el mundo. Se clasificó como el marco más preferido en la encuesta para desarrolladores de Stack Overflow durante tres años seguidos (2019, 2020 y 2021).</w:t>
      </w:r>
    </w:p>
    <w:p w:rsidR="00A2638E" w:rsidRDefault="00A2638E" w:rsidP="00FD172F">
      <w:pPr>
        <w:pStyle w:val="Prrafodelista"/>
        <w:numPr>
          <w:ilvl w:val="0"/>
          <w:numId w:val="8"/>
        </w:numPr>
        <w:spacing w:line="360" w:lineRule="auto"/>
        <w:jc w:val="both"/>
      </w:pPr>
      <w:r>
        <w:rPr>
          <w:b/>
        </w:rPr>
        <w:t>Desarrollo de soluciones orientadas al entorno empresarial.</w:t>
      </w:r>
    </w:p>
    <w:p w:rsidR="00B703AA" w:rsidRPr="00B703AA" w:rsidRDefault="003B5603" w:rsidP="00FD172F">
      <w:pPr>
        <w:pStyle w:val="Prrafodelista"/>
        <w:numPr>
          <w:ilvl w:val="0"/>
          <w:numId w:val="8"/>
        </w:numPr>
        <w:spacing w:line="360" w:lineRule="auto"/>
        <w:jc w:val="both"/>
      </w:pPr>
      <w:r>
        <w:rPr>
          <w:b/>
        </w:rPr>
        <w:lastRenderedPageBreak/>
        <w:t>R</w:t>
      </w:r>
      <w:r w:rsidR="00B703AA">
        <w:rPr>
          <w:b/>
        </w:rPr>
        <w:t>endimiento</w:t>
      </w:r>
      <w:r>
        <w:rPr>
          <w:b/>
        </w:rPr>
        <w:t xml:space="preserve"> óptimo</w:t>
      </w:r>
      <w:r w:rsidR="00B703AA">
        <w:rPr>
          <w:b/>
        </w:rPr>
        <w:t xml:space="preserve">: </w:t>
      </w:r>
      <w:r w:rsidR="00B703AA">
        <w:t>Las aplicaciones en este entorno ofrecen mejores tiempos de respuesta y requieren menos potencia de procesamiento</w:t>
      </w:r>
      <w:r w:rsidR="00A2638E">
        <w:t xml:space="preserve"> (Ver </w:t>
      </w:r>
      <w:r w:rsidR="00A2638E">
        <w:fldChar w:fldCharType="begin"/>
      </w:r>
      <w:r w:rsidR="00A2638E">
        <w:instrText xml:space="preserve"> REF _Ref159806409 \h </w:instrText>
      </w:r>
      <w:r w:rsidR="00A2638E">
        <w:fldChar w:fldCharType="separate"/>
      </w:r>
      <w:r w:rsidR="00E1015C" w:rsidRPr="00A2638E">
        <w:rPr>
          <w:b/>
        </w:rPr>
        <w:t xml:space="preserve">Figura </w:t>
      </w:r>
      <w:r w:rsidR="00E1015C">
        <w:rPr>
          <w:b/>
          <w:i/>
          <w:noProof/>
        </w:rPr>
        <w:t>8</w:t>
      </w:r>
      <w:r w:rsidR="00A2638E">
        <w:fldChar w:fldCharType="end"/>
      </w:r>
      <w:r w:rsidR="00A2638E">
        <w:t>).</w:t>
      </w:r>
    </w:p>
    <w:p w:rsidR="00733975" w:rsidRDefault="004D27D6" w:rsidP="00733975">
      <w:pPr>
        <w:pStyle w:val="Prrafodelista"/>
        <w:numPr>
          <w:ilvl w:val="0"/>
          <w:numId w:val="8"/>
        </w:numPr>
        <w:spacing w:line="360" w:lineRule="auto"/>
        <w:jc w:val="both"/>
      </w:pPr>
      <w:r>
        <w:rPr>
          <w:b/>
        </w:rPr>
        <w:t xml:space="preserve">Integración con el ecosistema de soluciones AICA: </w:t>
      </w:r>
      <w:r>
        <w:t>Las soluciones digitales en desarrollo o en planificación están dentro de esta plataforma de desarrollo</w:t>
      </w:r>
      <w:r w:rsidR="00B703AA">
        <w:t xml:space="preserve"> por lo que permite una mejor integración entre las mismas.</w:t>
      </w:r>
    </w:p>
    <w:p w:rsidR="00F61165" w:rsidRDefault="00F61165" w:rsidP="00F61165">
      <w:pPr>
        <w:spacing w:line="360" w:lineRule="auto"/>
        <w:jc w:val="center"/>
      </w:pPr>
      <w:r w:rsidRPr="00F61165">
        <w:rPr>
          <w:noProof/>
          <w:lang w:eastAsia="es-ES"/>
        </w:rPr>
        <w:drawing>
          <wp:inline distT="0" distB="0" distL="0" distR="0">
            <wp:extent cx="5155810" cy="2088515"/>
            <wp:effectExtent l="0" t="0" r="0" b="0"/>
            <wp:docPr id="6" name="Imagen 6" descr="D:\Cujae\Tercer Año\PP1\documentacion practicas\esquemas\tech-empower-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tech-empower-result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13263" r="4468" b="4668"/>
                    <a:stretch/>
                  </pic:blipFill>
                  <pic:spPr bwMode="auto">
                    <a:xfrm>
                      <a:off x="0" y="0"/>
                      <a:ext cx="5158763" cy="2089711"/>
                    </a:xfrm>
                    <a:prstGeom prst="rect">
                      <a:avLst/>
                    </a:prstGeom>
                    <a:noFill/>
                    <a:ln>
                      <a:noFill/>
                    </a:ln>
                    <a:extLst>
                      <a:ext uri="{53640926-AAD7-44D8-BBD7-CCE9431645EC}">
                        <a14:shadowObscured xmlns:a14="http://schemas.microsoft.com/office/drawing/2010/main"/>
                      </a:ext>
                    </a:extLst>
                  </pic:spPr>
                </pic:pic>
              </a:graphicData>
            </a:graphic>
          </wp:inline>
        </w:drawing>
      </w:r>
    </w:p>
    <w:p w:rsidR="00A2638E" w:rsidRDefault="00A2638E" w:rsidP="00F61165">
      <w:pPr>
        <w:pStyle w:val="Descripcin"/>
        <w:jc w:val="center"/>
        <w:rPr>
          <w:i w:val="0"/>
          <w:color w:val="auto"/>
          <w:sz w:val="24"/>
        </w:rPr>
      </w:pPr>
      <w:bookmarkStart w:id="18" w:name="_Ref159806409"/>
      <w:bookmarkStart w:id="19" w:name="_Toc160111395"/>
      <w:r w:rsidRPr="00A2638E">
        <w:rPr>
          <w:b/>
          <w:i w:val="0"/>
          <w:color w:val="auto"/>
          <w:sz w:val="24"/>
        </w:rPr>
        <w:t xml:space="preserve">Figura </w:t>
      </w:r>
      <w:r w:rsidRPr="00A2638E">
        <w:rPr>
          <w:b/>
          <w:i w:val="0"/>
          <w:color w:val="auto"/>
          <w:sz w:val="24"/>
        </w:rPr>
        <w:fldChar w:fldCharType="begin"/>
      </w:r>
      <w:r w:rsidRPr="00A2638E">
        <w:rPr>
          <w:b/>
          <w:i w:val="0"/>
          <w:color w:val="auto"/>
          <w:sz w:val="24"/>
        </w:rPr>
        <w:instrText xml:space="preserve"> SEQ Figura \* ARABIC </w:instrText>
      </w:r>
      <w:r w:rsidRPr="00A2638E">
        <w:rPr>
          <w:b/>
          <w:i w:val="0"/>
          <w:color w:val="auto"/>
          <w:sz w:val="24"/>
        </w:rPr>
        <w:fldChar w:fldCharType="separate"/>
      </w:r>
      <w:r w:rsidR="00E1015C">
        <w:rPr>
          <w:b/>
          <w:i w:val="0"/>
          <w:noProof/>
          <w:color w:val="auto"/>
          <w:sz w:val="24"/>
        </w:rPr>
        <w:t>8</w:t>
      </w:r>
      <w:r w:rsidRPr="00A2638E">
        <w:rPr>
          <w:b/>
          <w:i w:val="0"/>
          <w:color w:val="auto"/>
          <w:sz w:val="24"/>
        </w:rPr>
        <w:fldChar w:fldCharType="end"/>
      </w:r>
      <w:bookmarkEnd w:id="18"/>
      <w:r w:rsidRPr="00A2638E">
        <w:rPr>
          <w:b/>
          <w:i w:val="0"/>
          <w:color w:val="auto"/>
          <w:sz w:val="24"/>
        </w:rPr>
        <w:t xml:space="preserve">: </w:t>
      </w:r>
      <w:r w:rsidRPr="00A2638E">
        <w:rPr>
          <w:i w:val="0"/>
          <w:color w:val="auto"/>
          <w:sz w:val="24"/>
        </w:rPr>
        <w:t>Rendimie</w:t>
      </w:r>
      <w:r>
        <w:rPr>
          <w:i w:val="0"/>
          <w:color w:val="auto"/>
          <w:sz w:val="24"/>
        </w:rPr>
        <w:t xml:space="preserve">nto de .Net (Fuente: Microsoft </w:t>
      </w:r>
      <w:r>
        <w:rPr>
          <w:i w:val="0"/>
          <w:color w:val="auto"/>
          <w:sz w:val="24"/>
        </w:rPr>
        <w:fldChar w:fldCharType="begin"/>
      </w:r>
      <w:r w:rsidR="007720BB">
        <w:rPr>
          <w:i w:val="0"/>
          <w:color w:val="auto"/>
          <w:sz w:val="24"/>
        </w:rPr>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Pr>
          <w:i w:val="0"/>
          <w:color w:val="auto"/>
          <w:sz w:val="24"/>
        </w:rPr>
        <w:fldChar w:fldCharType="separate"/>
      </w:r>
      <w:r w:rsidR="007720BB">
        <w:rPr>
          <w:i w:val="0"/>
          <w:noProof/>
          <w:color w:val="auto"/>
          <w:sz w:val="24"/>
        </w:rPr>
        <w:t>[22]</w:t>
      </w:r>
      <w:r>
        <w:rPr>
          <w:i w:val="0"/>
          <w:color w:val="auto"/>
          <w:sz w:val="24"/>
        </w:rPr>
        <w:fldChar w:fldCharType="end"/>
      </w:r>
      <w:r>
        <w:rPr>
          <w:i w:val="0"/>
          <w:color w:val="auto"/>
          <w:sz w:val="24"/>
        </w:rPr>
        <w:t>).</w:t>
      </w:r>
      <w:bookmarkEnd w:id="19"/>
    </w:p>
    <w:p w:rsidR="00F61165" w:rsidRPr="00F61165" w:rsidRDefault="00F61165" w:rsidP="00F61165"/>
    <w:p w:rsidR="00CD3153" w:rsidRDefault="000F656A" w:rsidP="002304CB">
      <w:pPr>
        <w:spacing w:line="360" w:lineRule="auto"/>
        <w:jc w:val="both"/>
      </w:pPr>
      <w:r>
        <w:t xml:space="preserve">Como </w:t>
      </w:r>
      <w:r w:rsidRPr="000F656A">
        <w:rPr>
          <w:i/>
        </w:rPr>
        <w:t>framework</w:t>
      </w:r>
      <w:r>
        <w:rPr>
          <w:i/>
        </w:rPr>
        <w:t xml:space="preserve"> </w:t>
      </w:r>
      <w:r>
        <w:t>para desarrollar la</w:t>
      </w:r>
      <w:r w:rsidR="004A66BC">
        <w:t xml:space="preserve"> API se escogió ASP.NET Core</w:t>
      </w:r>
      <w:r>
        <w:t xml:space="preserve">. </w:t>
      </w:r>
      <w:r w:rsidR="003875EC">
        <w:t xml:space="preserve">Es un marco de desarrollo web moderno y de alto rendimiento para .NET. Se ejecuta en Windows, Linux, MacOS y Docker </w:t>
      </w:r>
      <w:r w:rsidR="003875EC">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3875EC">
        <w:fldChar w:fldCharType="separate"/>
      </w:r>
      <w:r w:rsidR="007720BB">
        <w:rPr>
          <w:noProof/>
        </w:rPr>
        <w:t>[22]</w:t>
      </w:r>
      <w:r w:rsidR="003875EC">
        <w:fldChar w:fldCharType="end"/>
      </w:r>
      <w:r w:rsidR="003875EC">
        <w:t xml:space="preserve">. Algunas de las funcionalidades claves de ASP.NET Core son </w:t>
      </w:r>
      <w:r w:rsidR="003875EC">
        <w:fldChar w:fldCharType="begin"/>
      </w:r>
      <w:r w:rsidR="007720BB">
        <w:instrText xml:space="preserve"> ADDIN EN.CITE &lt;EndNote&gt;&lt;Cite&gt;&lt;Author&gt;Microsoft&lt;/Author&gt;&lt;Year&gt;2024&lt;/Year&gt;&lt;RecNum&gt;37&lt;/RecNum&gt;&lt;DisplayText&gt;[23, 24]&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Cite&gt;&lt;Author&gt;TechEmpower&lt;/Author&gt;&lt;Year&gt;2023&lt;/Year&gt;&lt;RecNum&gt;39&lt;/RecNum&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sidR="003875EC">
        <w:fldChar w:fldCharType="separate"/>
      </w:r>
      <w:r w:rsidR="007720BB">
        <w:rPr>
          <w:noProof/>
        </w:rPr>
        <w:t>[23, 24]</w:t>
      </w:r>
      <w:r w:rsidR="003875EC">
        <w:fldChar w:fldCharType="end"/>
      </w:r>
      <w:r w:rsidR="003875EC">
        <w:t>:</w:t>
      </w:r>
    </w:p>
    <w:p w:rsidR="003875EC" w:rsidRPr="004A66BC" w:rsidRDefault="003875EC" w:rsidP="00FD172F">
      <w:pPr>
        <w:pStyle w:val="Prrafodelista"/>
        <w:numPr>
          <w:ilvl w:val="0"/>
          <w:numId w:val="9"/>
        </w:numPr>
        <w:spacing w:line="360" w:lineRule="auto"/>
        <w:jc w:val="both"/>
        <w:rPr>
          <w:b/>
        </w:rPr>
      </w:pPr>
      <w:r>
        <w:rPr>
          <w:b/>
        </w:rPr>
        <w:t>Rendimiento</w:t>
      </w:r>
      <w:r w:rsidR="004A66BC">
        <w:rPr>
          <w:b/>
        </w:rPr>
        <w:t xml:space="preserve">: </w:t>
      </w:r>
      <w:r w:rsidR="004A66BC">
        <w:t xml:space="preserve">Según las pruebas realizadas en el banco de pruebas TechEmpower (Ver </w:t>
      </w:r>
      <w:r w:rsidR="005004D8">
        <w:fldChar w:fldCharType="begin"/>
      </w:r>
      <w:r w:rsidR="005004D8">
        <w:instrText xml:space="preserve"> REF _Ref159946327 \h </w:instrText>
      </w:r>
      <w:r w:rsidR="005004D8">
        <w:fldChar w:fldCharType="separate"/>
      </w:r>
      <w:r w:rsidR="00E1015C" w:rsidRPr="009026D1">
        <w:rPr>
          <w:b/>
        </w:rPr>
        <w:t xml:space="preserve">Figura </w:t>
      </w:r>
      <w:r w:rsidR="00E1015C">
        <w:rPr>
          <w:b/>
          <w:i/>
          <w:noProof/>
        </w:rPr>
        <w:t>9</w:t>
      </w:r>
      <w:r w:rsidR="005004D8">
        <w:fldChar w:fldCharType="end"/>
      </w:r>
      <w:r w:rsidR="004A66BC">
        <w:t>), donde se comparan los marcos de aplicaciones web con tareas como serialización JSON, el acceso a bases de datos y la representación de plantillas del lado servidor, resulta que ASP.NET Core es uno de los más rápidos.</w:t>
      </w:r>
    </w:p>
    <w:p w:rsidR="004A66BC" w:rsidRPr="004A66BC" w:rsidRDefault="004A66BC" w:rsidP="00FD172F">
      <w:pPr>
        <w:pStyle w:val="Prrafodelista"/>
        <w:numPr>
          <w:ilvl w:val="0"/>
          <w:numId w:val="9"/>
        </w:numPr>
        <w:spacing w:line="360" w:lineRule="auto"/>
        <w:jc w:val="both"/>
        <w:rPr>
          <w:b/>
        </w:rPr>
      </w:pPr>
      <w:r>
        <w:rPr>
          <w:b/>
        </w:rPr>
        <w:t xml:space="preserve">Moderno e innovador: </w:t>
      </w:r>
      <w:r>
        <w:t xml:space="preserve">Está diseñado para permitir que los componentes en tiempo de ejecución, las API, los compiladores y los lenguajes evolucionen rápidamente, a la vez que proporciona una plataforma estable y compatible para mantener las aplicaciones en ejecución. </w:t>
      </w:r>
    </w:p>
    <w:p w:rsidR="004A66BC" w:rsidRPr="004A66BC" w:rsidRDefault="004A66BC" w:rsidP="00FD172F">
      <w:pPr>
        <w:pStyle w:val="Prrafodelista"/>
        <w:numPr>
          <w:ilvl w:val="0"/>
          <w:numId w:val="9"/>
        </w:numPr>
        <w:spacing w:line="360" w:lineRule="auto"/>
        <w:jc w:val="both"/>
        <w:rPr>
          <w:b/>
        </w:rPr>
      </w:pPr>
      <w:r>
        <w:rPr>
          <w:b/>
        </w:rPr>
        <w:t xml:space="preserve">Código Abierto: </w:t>
      </w:r>
      <w:r>
        <w:t>Al igual que el resto de .Net, ASP.NET Core es de código abierto en Github.</w:t>
      </w:r>
    </w:p>
    <w:p w:rsidR="008A74A3" w:rsidRPr="003B5603" w:rsidRDefault="004A66BC" w:rsidP="003B5603">
      <w:pPr>
        <w:pStyle w:val="Prrafodelista"/>
        <w:numPr>
          <w:ilvl w:val="0"/>
          <w:numId w:val="9"/>
        </w:numPr>
        <w:spacing w:line="360" w:lineRule="auto"/>
        <w:jc w:val="both"/>
        <w:rPr>
          <w:b/>
        </w:rPr>
      </w:pPr>
      <w:r>
        <w:rPr>
          <w:b/>
        </w:rPr>
        <w:lastRenderedPageBreak/>
        <w:t xml:space="preserve">Implementación flexible: </w:t>
      </w:r>
      <w:r>
        <w:t>El entorno de ejecución de ASP.NET Core en el que se ejecuta la aplicación se puede implementar como parte de la aplicación o instalarse de forma centralizada en el servidor web.</w:t>
      </w:r>
    </w:p>
    <w:p w:rsidR="009026D1" w:rsidRDefault="009026D1" w:rsidP="009026D1">
      <w:pPr>
        <w:spacing w:line="360" w:lineRule="auto"/>
        <w:jc w:val="both"/>
        <w:rPr>
          <w:b/>
        </w:rPr>
      </w:pPr>
    </w:p>
    <w:p w:rsidR="009026D1" w:rsidRDefault="0042188A" w:rsidP="0042188A">
      <w:pPr>
        <w:spacing w:line="360" w:lineRule="auto"/>
        <w:jc w:val="center"/>
        <w:rPr>
          <w:b/>
        </w:rPr>
      </w:pPr>
      <w:r w:rsidRPr="0042188A">
        <w:rPr>
          <w:b/>
          <w:noProof/>
          <w:lang w:eastAsia="es-ES"/>
        </w:rPr>
        <w:drawing>
          <wp:inline distT="0" distB="0" distL="0" distR="0" wp14:anchorId="2FCBA1B9" wp14:editId="3207F752">
            <wp:extent cx="5398013" cy="1800665"/>
            <wp:effectExtent l="0" t="0" r="0" b="9525"/>
            <wp:docPr id="7" name="Imagen 7" descr="D:\Cujae\Tercer Año\PP1\documentacion practicas\esquemas\COMPAR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COMPARAC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30424" cy="1811477"/>
                    </a:xfrm>
                    <a:prstGeom prst="rect">
                      <a:avLst/>
                    </a:prstGeom>
                    <a:noFill/>
                    <a:ln>
                      <a:noFill/>
                    </a:ln>
                  </pic:spPr>
                </pic:pic>
              </a:graphicData>
            </a:graphic>
          </wp:inline>
        </w:drawing>
      </w:r>
    </w:p>
    <w:p w:rsidR="009026D1" w:rsidRDefault="009026D1" w:rsidP="009026D1">
      <w:pPr>
        <w:pStyle w:val="Descripcin"/>
        <w:jc w:val="center"/>
        <w:rPr>
          <w:i w:val="0"/>
          <w:color w:val="auto"/>
          <w:sz w:val="24"/>
        </w:rPr>
      </w:pPr>
      <w:bookmarkStart w:id="20" w:name="_Ref159946327"/>
      <w:bookmarkStart w:id="21" w:name="_Toc160111396"/>
      <w:r w:rsidRPr="009026D1">
        <w:rPr>
          <w:b/>
          <w:i w:val="0"/>
          <w:color w:val="auto"/>
          <w:sz w:val="24"/>
        </w:rPr>
        <w:t xml:space="preserve">Figura </w:t>
      </w:r>
      <w:r w:rsidRPr="009026D1">
        <w:rPr>
          <w:b/>
          <w:i w:val="0"/>
          <w:color w:val="auto"/>
          <w:sz w:val="24"/>
        </w:rPr>
        <w:fldChar w:fldCharType="begin"/>
      </w:r>
      <w:r w:rsidRPr="009026D1">
        <w:rPr>
          <w:b/>
          <w:i w:val="0"/>
          <w:color w:val="auto"/>
          <w:sz w:val="24"/>
        </w:rPr>
        <w:instrText xml:space="preserve"> SEQ Figura \* ARABIC </w:instrText>
      </w:r>
      <w:r w:rsidRPr="009026D1">
        <w:rPr>
          <w:b/>
          <w:i w:val="0"/>
          <w:color w:val="auto"/>
          <w:sz w:val="24"/>
        </w:rPr>
        <w:fldChar w:fldCharType="separate"/>
      </w:r>
      <w:r w:rsidR="00E1015C">
        <w:rPr>
          <w:b/>
          <w:i w:val="0"/>
          <w:noProof/>
          <w:color w:val="auto"/>
          <w:sz w:val="24"/>
        </w:rPr>
        <w:t>9</w:t>
      </w:r>
      <w:r w:rsidRPr="009026D1">
        <w:rPr>
          <w:b/>
          <w:i w:val="0"/>
          <w:color w:val="auto"/>
          <w:sz w:val="24"/>
        </w:rPr>
        <w:fldChar w:fldCharType="end"/>
      </w:r>
      <w:bookmarkEnd w:id="20"/>
      <w:r>
        <w:rPr>
          <w:b/>
          <w:i w:val="0"/>
          <w:color w:val="auto"/>
          <w:sz w:val="24"/>
        </w:rPr>
        <w:t xml:space="preserve">: </w:t>
      </w:r>
      <w:r>
        <w:rPr>
          <w:i w:val="0"/>
          <w:color w:val="auto"/>
          <w:sz w:val="24"/>
        </w:rPr>
        <w:t xml:space="preserve">Pruebas de rendimiento de </w:t>
      </w:r>
      <w:r w:rsidRPr="009026D1">
        <w:rPr>
          <w:color w:val="auto"/>
          <w:sz w:val="24"/>
        </w:rPr>
        <w:t>frameworks</w:t>
      </w:r>
      <w:r>
        <w:rPr>
          <w:i w:val="0"/>
          <w:color w:val="auto"/>
          <w:sz w:val="24"/>
        </w:rPr>
        <w:t xml:space="preserve"> de desarrollo web</w:t>
      </w:r>
      <w:r w:rsidR="008A74A3">
        <w:rPr>
          <w:i w:val="0"/>
          <w:color w:val="auto"/>
          <w:sz w:val="24"/>
        </w:rPr>
        <w:t xml:space="preserve"> 2023</w:t>
      </w:r>
      <w:r>
        <w:rPr>
          <w:i w:val="0"/>
          <w:color w:val="auto"/>
          <w:sz w:val="24"/>
        </w:rPr>
        <w:t xml:space="preserve"> (Fuente: TechEmpower </w:t>
      </w:r>
      <w:r>
        <w:rPr>
          <w:i w:val="0"/>
          <w:color w:val="auto"/>
          <w:sz w:val="24"/>
        </w:rPr>
        <w:fldChar w:fldCharType="begin"/>
      </w:r>
      <w:r w:rsidR="007720BB">
        <w:rPr>
          <w:i w:val="0"/>
          <w:color w:val="auto"/>
          <w:sz w:val="24"/>
        </w:rPr>
        <w:instrText xml:space="preserve"> ADDIN EN.CITE &lt;EndNote&gt;&lt;Cite&gt;&lt;Author&gt;TechEmpower&lt;/Author&gt;&lt;Year&gt;2023&lt;/Year&gt;&lt;RecNum&gt;39&lt;/RecNum&gt;&lt;DisplayText&gt;[24]&lt;/DisplayText&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Pr>
          <w:i w:val="0"/>
          <w:color w:val="auto"/>
          <w:sz w:val="24"/>
        </w:rPr>
        <w:fldChar w:fldCharType="separate"/>
      </w:r>
      <w:r w:rsidR="007720BB">
        <w:rPr>
          <w:i w:val="0"/>
          <w:noProof/>
          <w:color w:val="auto"/>
          <w:sz w:val="24"/>
        </w:rPr>
        <w:t>[24]</w:t>
      </w:r>
      <w:r>
        <w:rPr>
          <w:i w:val="0"/>
          <w:color w:val="auto"/>
          <w:sz w:val="24"/>
        </w:rPr>
        <w:fldChar w:fldCharType="end"/>
      </w:r>
      <w:r>
        <w:rPr>
          <w:i w:val="0"/>
          <w:color w:val="auto"/>
          <w:sz w:val="24"/>
        </w:rPr>
        <w:t>).</w:t>
      </w:r>
      <w:bookmarkEnd w:id="21"/>
    </w:p>
    <w:p w:rsidR="00B94609" w:rsidRDefault="00B94609" w:rsidP="00B94609"/>
    <w:p w:rsidR="00676DE5" w:rsidRDefault="008A74A3" w:rsidP="001416F8">
      <w:pPr>
        <w:spacing w:line="360" w:lineRule="auto"/>
        <w:jc w:val="both"/>
      </w:pPr>
      <w:r>
        <w:t>Adem</w:t>
      </w:r>
      <w:r w:rsidR="003B5603">
        <w:t>ás de las virtudes anteriores que convierten a ASP.NET Core en una opción</w:t>
      </w:r>
      <w:r w:rsidR="00676DE5">
        <w:t xml:space="preserve"> recomendable para el desarrollo </w:t>
      </w:r>
      <w:r w:rsidR="00676DE5">
        <w:rPr>
          <w:i/>
        </w:rPr>
        <w:t>backend</w:t>
      </w:r>
      <w:r w:rsidR="00676DE5">
        <w:t xml:space="preserve"> de web APIs</w:t>
      </w:r>
      <w:r w:rsidR="001416F8">
        <w:t xml:space="preserve">, debido a las características propias del </w:t>
      </w:r>
      <w:r w:rsidR="001416F8">
        <w:rPr>
          <w:i/>
        </w:rPr>
        <w:t>framework</w:t>
      </w:r>
      <w:r w:rsidR="001416F8">
        <w:t>, incluye soporte activo de herramientas que permiten escribir código siguiendo las mejores prácticas y</w:t>
      </w:r>
      <w:r w:rsidR="00DE7117">
        <w:t xml:space="preserve"> patrones de diseño</w:t>
      </w:r>
      <w:r w:rsidR="00DA5E41">
        <w:t>. Entre dichas características y herramientas se encuentran</w:t>
      </w:r>
      <w:r w:rsidR="003C5CE0">
        <w:t xml:space="preserve"> </w:t>
      </w:r>
      <w:r w:rsidR="003C5CE0">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 </w:instrText>
      </w:r>
      <w:r w:rsidR="007720BB">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DATA </w:instrText>
      </w:r>
      <w:r w:rsidR="007720BB">
        <w:fldChar w:fldCharType="end"/>
      </w:r>
      <w:r w:rsidR="003C5CE0">
        <w:fldChar w:fldCharType="separate"/>
      </w:r>
      <w:r w:rsidR="007720BB">
        <w:rPr>
          <w:noProof/>
        </w:rPr>
        <w:t>[23, 25-27]</w:t>
      </w:r>
      <w:r w:rsidR="003C5CE0">
        <w:fldChar w:fldCharType="end"/>
      </w:r>
      <w:r w:rsidR="00DA5E41">
        <w:t>:</w:t>
      </w:r>
    </w:p>
    <w:p w:rsidR="00DA5E41" w:rsidRDefault="00DA5E41" w:rsidP="00DA5E41">
      <w:pPr>
        <w:pStyle w:val="Prrafodelista"/>
        <w:numPr>
          <w:ilvl w:val="0"/>
          <w:numId w:val="11"/>
        </w:numPr>
        <w:spacing w:line="360" w:lineRule="auto"/>
        <w:jc w:val="both"/>
      </w:pPr>
      <w:r>
        <w:rPr>
          <w:b/>
        </w:rPr>
        <w:t xml:space="preserve">Inyección de dependencias: </w:t>
      </w:r>
      <w:r w:rsidRPr="00DA5E41">
        <w:t>La inyección de dependencias es un patrón de diseño orientado a objetos que suministra objetos a una clase en lugar de ser la propia cl</w:t>
      </w:r>
      <w:r>
        <w:t>ase la que crea dichos objetos</w:t>
      </w:r>
      <w:r w:rsidRPr="00DA5E41">
        <w:t xml:space="preserve">. </w:t>
      </w:r>
      <w:r>
        <w:t>S</w:t>
      </w:r>
      <w:r w:rsidRPr="00DA5E41">
        <w:t>e encarga de extraer la responsabilidad de la creación de instancias de un co</w:t>
      </w:r>
      <w:r>
        <w:t>mponente para delegarla en otro. Trae como principales beneficios la reducción del acoplamiento en el sistema, haciendo que los componentes que forman parte de la aplicación sean más independientes y sencillos de mantener; la testa</w:t>
      </w:r>
      <w:r w:rsidR="00176379">
        <w:t>bilidad; la reutilización de código; y la flexibilidad y mantenimiento del código. En ASP.NET Core este patrón de diseño se implementa a través de un contenedor de servicios integrados, lo que permite la disponibilidad automática de estos en cualquier controlador de la aplicación.</w:t>
      </w:r>
    </w:p>
    <w:p w:rsidR="00604DC3" w:rsidRDefault="00CE7EA9" w:rsidP="00DA5E41">
      <w:pPr>
        <w:pStyle w:val="Prrafodelista"/>
        <w:numPr>
          <w:ilvl w:val="0"/>
          <w:numId w:val="11"/>
        </w:numPr>
        <w:spacing w:line="360" w:lineRule="auto"/>
        <w:jc w:val="both"/>
      </w:pPr>
      <w:r w:rsidRPr="00CE7EA9">
        <w:rPr>
          <w:b/>
          <w:i/>
        </w:rPr>
        <w:lastRenderedPageBreak/>
        <w:t>Middleware</w:t>
      </w:r>
      <w:r>
        <w:rPr>
          <w:b/>
          <w:i/>
        </w:rPr>
        <w:t>s</w:t>
      </w:r>
      <w:r>
        <w:rPr>
          <w:b/>
        </w:rPr>
        <w:t>:</w:t>
      </w:r>
      <w:r>
        <w:t xml:space="preserve"> Son componentes de </w:t>
      </w:r>
      <w:r>
        <w:rPr>
          <w:i/>
        </w:rPr>
        <w:t xml:space="preserve">software </w:t>
      </w:r>
      <w:r>
        <w:t xml:space="preserve">que facilitan la conexión de aplicaciones que no han sido diseñadas para conectarse entre sí y proporcionan la funcionalidad para conectarlas de manera inteligente. Entre las virtudes que trae consigo su implementación se encuentran la comunicación eficiente, la interoperabilidad, el ahorro de trabajo y el procesamiento distribuido.En ASP.NET Core, los </w:t>
      </w:r>
      <w:r>
        <w:rPr>
          <w:i/>
        </w:rPr>
        <w:t>middlewares</w:t>
      </w:r>
      <w:r>
        <w:t xml:space="preserve"> se implementan a través de una canalización de servicios integrada, de manera que cuando una petición llega a un controlador, ASP.NET Core busca los servicios disponibles y automáticamente devuelve el servicio requerido cuando el controlador lo necesite.</w:t>
      </w:r>
    </w:p>
    <w:p w:rsidR="003C5CE0" w:rsidRDefault="00604DC3" w:rsidP="00604DC3">
      <w:pPr>
        <w:pStyle w:val="Prrafodelista"/>
        <w:numPr>
          <w:ilvl w:val="0"/>
          <w:numId w:val="11"/>
        </w:numPr>
        <w:spacing w:line="360" w:lineRule="auto"/>
        <w:jc w:val="both"/>
      </w:pPr>
      <w:r>
        <w:rPr>
          <w:b/>
        </w:rPr>
        <w:t xml:space="preserve">Linq: </w:t>
      </w:r>
      <w:r>
        <w:rPr>
          <w:i/>
        </w:rPr>
        <w:t xml:space="preserve">Language Integrated Query </w:t>
      </w:r>
      <w:r>
        <w:t>es una tecnología desarrollada por Microsoft que permite realizar consultas y manipulación de datos directamente en lenguajes como C#. Entre las virtudes de Linq se encuentran que provee un lenguaje familiar, puesto que los desarrolladores no tienen que aprender un nuevo lenguaje de consulta para cada tipo de fuentes de datos o formato de datos; menos codificación, pues reduce la cantidad de código que se debe escribir en comparación con un enfoque más tradicional; código legible; forma estandarizada de consultar múltiples fuentes de datos y compilación de seguridad de tiempo de las consultas.</w:t>
      </w:r>
    </w:p>
    <w:p w:rsidR="008A74A3" w:rsidRDefault="00F850E4" w:rsidP="00B94609">
      <w:pPr>
        <w:pStyle w:val="Prrafodelista"/>
        <w:numPr>
          <w:ilvl w:val="0"/>
          <w:numId w:val="11"/>
        </w:numPr>
        <w:spacing w:line="360" w:lineRule="auto"/>
        <w:jc w:val="both"/>
      </w:pPr>
      <w:r w:rsidRPr="00F850E4">
        <w:rPr>
          <w:b/>
        </w:rPr>
        <w:t xml:space="preserve">ORM </w:t>
      </w:r>
      <w:r w:rsidR="003E74AD" w:rsidRPr="00F850E4">
        <w:rPr>
          <w:b/>
        </w:rPr>
        <w:t xml:space="preserve">Entity Framework Core: </w:t>
      </w:r>
      <w:r w:rsidRPr="00F850E4">
        <w:t>Un ORM (</w:t>
      </w:r>
      <w:r w:rsidRPr="00F850E4">
        <w:rPr>
          <w:i/>
        </w:rPr>
        <w:t>Object-Relational Mapping</w:t>
      </w:r>
      <w:r w:rsidRPr="00F850E4">
        <w:t xml:space="preserve">) es un modelo de programación que permite </w:t>
      </w:r>
      <w:r>
        <w:t>mapear las estructuras de una base de datos relacional (SQL Server, Oracle, MySQL, PostgreSQL) en una estructura lógica de entidades. Esto simplifica y acelera el desarrollo de aplicaciones al permitir a los desarrolladores trabajar con los datos como si fueran objetos en lugar de tablas de bases de datos. Entre los beneficios de usar un ORM incluyen la simplicidad y velocidad de uso, la reducción de código repetitivo, la facilidad de la portabilidad del código y la seguridad.</w:t>
      </w:r>
      <w:r w:rsidR="00B21694">
        <w:t xml:space="preserve"> Entity Framework Core es una herramienta ligera, extensible, de código abierto y multiplataforma que permite prescindir de la mayor parte del código de acceso a datos; es compatible con múltiples motores de bases de datos; permite generar modelos a partir de una base de datos existente o no; las instancias de las clases de entidad se recuperan de la base de datos por medio de Linq; y los datos se crean, se </w:t>
      </w:r>
      <w:r w:rsidR="00B21694">
        <w:lastRenderedPageBreak/>
        <w:t>eliminan y se modifican en la base de datos mediante instancias de las clases de entidad.</w:t>
      </w:r>
    </w:p>
    <w:p w:rsidR="00497107" w:rsidRPr="004F0A2C" w:rsidRDefault="00BD3553" w:rsidP="00B94609">
      <w:pPr>
        <w:pStyle w:val="Prrafodelista"/>
        <w:numPr>
          <w:ilvl w:val="0"/>
          <w:numId w:val="11"/>
        </w:numPr>
        <w:spacing w:line="360" w:lineRule="auto"/>
        <w:jc w:val="both"/>
      </w:pPr>
      <w:r>
        <w:rPr>
          <w:b/>
        </w:rPr>
        <w:t xml:space="preserve">Métodos de extensión: </w:t>
      </w:r>
      <w:r>
        <w:t>La extensión de clases es una característica de la programación orientada a objetos que permite añadir nuevos métodos a una clase existente sin modificar su código fuente. Esto se logra a través de los métodos de extensión, que son métodos estáticos que se pueden llamar como si fueran métodos de instancia en el tipo extendido, lo cual permite la reutilización de código, una mejor organización del código y flexibilidad.</w:t>
      </w:r>
    </w:p>
    <w:p w:rsidR="004F0A2C" w:rsidRPr="00922467" w:rsidRDefault="004F0A2C" w:rsidP="00B94609">
      <w:pPr>
        <w:pStyle w:val="Prrafodelista"/>
        <w:numPr>
          <w:ilvl w:val="0"/>
          <w:numId w:val="11"/>
        </w:numPr>
        <w:spacing w:line="360" w:lineRule="auto"/>
        <w:jc w:val="both"/>
      </w:pPr>
      <w:r w:rsidRPr="00BD3553">
        <w:rPr>
          <w:b/>
          <w:i/>
        </w:rPr>
        <w:t>Repository</w:t>
      </w:r>
      <w:r w:rsidR="00BD3553">
        <w:rPr>
          <w:b/>
        </w:rPr>
        <w:t xml:space="preserve">: </w:t>
      </w:r>
      <w:r w:rsidR="00BD3553">
        <w:t>Es un patrón de diseño que se encarga de encapsular y centralizar la lógica relativa a la persistencia de los datos. Se basa en la idea de que todos los datos de una aplicación deben estar almacenados en un único lugar, conocido como repositorio. De esta manera, se obtiene una capa extra de abstracción en los componentes de la aplicación, evitando la repetición del código (principio DRY), facilitando el testeo y desacoplándolo de la lógica del código. En ASP.NET Core se implementa a través de un patrón de repositorio genérico con métodos asincrónicos en una API web</w:t>
      </w:r>
      <w:r w:rsidR="00BD3553">
        <w:rPr>
          <w:b/>
        </w:rPr>
        <w:t xml:space="preserve"> </w:t>
      </w:r>
    </w:p>
    <w:p w:rsidR="007F42B9" w:rsidRPr="00922467" w:rsidRDefault="00922467" w:rsidP="00E9521B">
      <w:pPr>
        <w:pStyle w:val="Prrafodelista"/>
        <w:numPr>
          <w:ilvl w:val="0"/>
          <w:numId w:val="11"/>
        </w:numPr>
        <w:spacing w:line="360" w:lineRule="auto"/>
        <w:jc w:val="both"/>
      </w:pPr>
      <w:r w:rsidRPr="00922467">
        <w:rPr>
          <w:b/>
          <w:i/>
        </w:rPr>
        <w:t>Unit of Work</w:t>
      </w:r>
      <w:r w:rsidRPr="00922467">
        <w:rPr>
          <w:b/>
        </w:rPr>
        <w:t xml:space="preserve">: </w:t>
      </w:r>
      <w:r w:rsidRPr="00922467">
        <w:t xml:space="preserve">Es un patrón de diseño </w:t>
      </w:r>
      <w:r>
        <w:t>que se utiliza para manejar transacciones en una aplicación. E</w:t>
      </w:r>
      <w:r w:rsidRPr="00922467">
        <w:t>s útil cuando se tienen varias operaciones de base de datos que deben ser ejecutadas de manera transaccional, es decir, todas deben t</w:t>
      </w:r>
      <w:r>
        <w:t>ener éxito o todas deben fallar</w:t>
      </w:r>
      <w:r w:rsidRPr="00922467">
        <w:t>.</w:t>
      </w:r>
      <w:r>
        <w:t xml:space="preserve"> S</w:t>
      </w:r>
      <w:r w:rsidRPr="00922467">
        <w:t xml:space="preserve">e trata de un patrón en el cual internamente el objeto </w:t>
      </w:r>
      <w:r w:rsidRPr="00922467">
        <w:rPr>
          <w:i/>
        </w:rPr>
        <w:t>Unit of Work</w:t>
      </w:r>
      <w:r w:rsidRPr="00922467">
        <w:t xml:space="preserve"> mantiene una lista de cambios a las entidades o demás operaciones a realizar, y cuando se desean escribir en la base de datos, se ejecuta como un</w:t>
      </w:r>
      <w:r>
        <w:t>a única operación (transacción)</w:t>
      </w:r>
      <w:r w:rsidRPr="00922467">
        <w:t>.</w:t>
      </w:r>
      <w:r>
        <w:t xml:space="preserve"> En ASP.NET Core se implementa este patrón en Entity Framework Core en clases como </w:t>
      </w:r>
      <w:r w:rsidRPr="00922467">
        <w:t>DbContext</w:t>
      </w:r>
      <w:r>
        <w:t>, que funciona como una estructura homóloga a la base de datos, lo cual permite mantener en memoria la lista de cambios a las modificaciones de los objetos (dentro de las tablas representadas como DbSet&lt;T&gt;), para luego aplicarlos mismos tras la ejecución de los métodos .</w:t>
      </w:r>
      <w:r w:rsidRPr="00922467">
        <w:rPr>
          <w:i/>
        </w:rPr>
        <w:t>SaveChanges</w:t>
      </w:r>
      <w:r>
        <w:t>() o .</w:t>
      </w:r>
      <w:r>
        <w:rPr>
          <w:i/>
        </w:rPr>
        <w:t>SaveChangesAsync()</w:t>
      </w:r>
      <w:r w:rsidR="007F42B9">
        <w:rPr>
          <w:i/>
        </w:rPr>
        <w:t>.</w:t>
      </w:r>
    </w:p>
    <w:p w:rsidR="00181CB8" w:rsidRDefault="00181CB8" w:rsidP="002304CB">
      <w:pPr>
        <w:spacing w:line="360" w:lineRule="auto"/>
        <w:jc w:val="both"/>
      </w:pPr>
    </w:p>
    <w:p w:rsidR="00DD5499" w:rsidRDefault="00181CB8" w:rsidP="002304CB">
      <w:pPr>
        <w:spacing w:line="360" w:lineRule="auto"/>
        <w:jc w:val="both"/>
      </w:pPr>
      <w:r>
        <w:lastRenderedPageBreak/>
        <w:t>Como forma de arquitectura para crear la API se escogieron las Minimal APIs. Estas son una característica nueva en ASP.NET Core que permite crear APIs HTTP con una cantidad mínima de código. Están diseñadas para ser simples y directas, eliminando mucha de la estructura y la ceremonia que normalmente se asocia a la creación de una API en ASP.NET Core</w:t>
      </w:r>
      <w:r w:rsidR="002423A7">
        <w:t xml:space="preserve"> </w:t>
      </w:r>
      <w:r w:rsidR="002423A7">
        <w:fldChar w:fldCharType="begin"/>
      </w:r>
      <w:r w:rsidR="002423A7">
        <w:instrText xml:space="preserve"> ADDIN EN.CITE &lt;EndNote&gt;&lt;Cite&gt;&lt;Author&gt;Giretti&lt;/Author&gt;&lt;Year&gt;2023&lt;/Year&gt;&lt;RecNum&gt;26&lt;/RecNum&gt;&lt;DisplayText&gt;[28]&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rsidR="002423A7">
        <w:fldChar w:fldCharType="separate"/>
      </w:r>
      <w:r w:rsidR="002423A7">
        <w:rPr>
          <w:noProof/>
        </w:rPr>
        <w:t>[28]</w:t>
      </w:r>
      <w:r w:rsidR="002423A7">
        <w:fldChar w:fldCharType="end"/>
      </w:r>
      <w:r>
        <w:t xml:space="preserve">. </w:t>
      </w:r>
      <w:r>
        <w:rPr>
          <w:rFonts w:ascii="Roboto" w:hAnsi="Roboto"/>
          <w:color w:val="111111"/>
          <w:shd w:val="clear" w:color="auto" w:fill="FFFFFF"/>
        </w:rPr>
        <w:t>Las APIs tradicionales en ASP.NET se crean generalmente utilizando el patrón MVC (Modelo-Vista-Controlador). Este enfoque es más estructurado y ofrece un alto grado de control, pero también requiere más código y configuración.</w:t>
      </w:r>
      <w:r>
        <w:t xml:space="preserve"> </w:t>
      </w:r>
      <w:r w:rsidR="002423A7">
        <w:t xml:space="preserve">Por ello hizo la elección de las Minimal APIs, puesto son ideales para desarrollar microservicios, prototipos rápidos o cualquier otra situación que se necesite poner en marcha una API de forma rápida, sencilla y con una buena arquitectura </w:t>
      </w:r>
      <w:r w:rsidR="002423A7">
        <w:fldChar w:fldCharType="begin"/>
      </w:r>
      <w:r w:rsidR="002423A7">
        <w:instrText xml:space="preserve"> ADDIN EN.CITE &lt;EndNote&gt;&lt;Cite&gt;&lt;Author&gt;Giretti&lt;/Author&gt;&lt;Year&gt;2023&lt;/Year&gt;&lt;RecNum&gt;25&lt;/RecNum&gt;&lt;DisplayText&gt;[25, 29]&lt;/DisplayText&gt;&lt;record&gt;&lt;rec-number&gt;25&lt;/rec-number&gt;&lt;foreign-keys&gt;&lt;key app="EN" db-id="99f5zvz5405faeet00mvwar80p222fvz0fas" timestamp="1707360902"&gt;25&lt;/key&gt;&lt;/foreign-keys&gt;&lt;ref-type name="Book"&gt;6&lt;/ref-type&gt;&lt;contributors&gt;&lt;authors&gt;&lt;author&gt;Giretti, Anthony&lt;/author&gt;&lt;/authors&gt;&lt;/contributors&gt;&lt;titles&gt;&lt;title&gt;Coding Clean, Reliable, and Safe REST APIs with ASP.NET Core 8: Develop Robust Minimal APIs with .NET 8&lt;/title&gt;&lt;/titles&gt;&lt;dates&gt;&lt;year&gt;2023&lt;/year&gt;&lt;/dates&gt;&lt;isbn&gt;978-1-4842-9978-4&lt;/isbn&gt;&lt;urls&gt;&lt;/urls&gt;&lt;electronic-resource-num&gt;10.1007/978-1-4842-9979-1&lt;/electronic-resource-num&gt;&lt;/record&gt;&lt;/Cite&gt;&lt;Cite&gt;&lt;Author&gt;Microsoft&lt;/Author&gt;&lt;Year&gt;2024&lt;/Year&gt;&lt;RecNum&gt;49&lt;/RecNum&gt;&lt;record&gt;&lt;rec-number&gt;49&lt;/rec-number&gt;&lt;foreign-keys&gt;&lt;key app="EN" db-id="99f5zvz5405faeet00mvwar80p222fvz0fas" timestamp="1709228383"&gt;49&lt;/key&gt;&lt;/foreign-keys&gt;&lt;ref-type name="Journal Article"&gt;17&lt;/ref-type&gt;&lt;contributors&gt;&lt;authors&gt;&lt;author&gt;Microsoft&lt;/author&gt;&lt;/authors&gt;&lt;/contributors&gt;&lt;titles&gt;&lt;title&gt;Minimal APIs quick reference&lt;/title&gt;&lt;/titles&gt;&lt;dates&gt;&lt;year&gt;2024&lt;/year&gt;&lt;/dates&gt;&lt;urls&gt;&lt;related-urls&gt;&lt;url&gt;https://learn.microsoft.com/en-us/aspnet/core/fundamentals/minimal-apis?view=aspnetcore-8.0&lt;/url&gt;&lt;/related-urls&gt;&lt;/urls&gt;&lt;/record&gt;&lt;/Cite&gt;&lt;/EndNote&gt;</w:instrText>
      </w:r>
      <w:r w:rsidR="002423A7">
        <w:fldChar w:fldCharType="separate"/>
      </w:r>
      <w:r w:rsidR="002423A7">
        <w:rPr>
          <w:noProof/>
        </w:rPr>
        <w:t>[25, 29]</w:t>
      </w:r>
      <w:r w:rsidR="002423A7">
        <w:fldChar w:fldCharType="end"/>
      </w:r>
      <w:r w:rsidR="002423A7">
        <w:t xml:space="preserve">. </w:t>
      </w:r>
    </w:p>
    <w:p w:rsidR="00CD3153" w:rsidRDefault="007B21C7" w:rsidP="002304CB">
      <w:pPr>
        <w:spacing w:line="360" w:lineRule="auto"/>
        <w:jc w:val="both"/>
      </w:pPr>
      <w:r>
        <w:t>Como método de almacenamiento de ficheros se</w:t>
      </w:r>
      <w:r w:rsidR="002304CB">
        <w:t xml:space="preserve"> escogió MinIO. </w:t>
      </w:r>
      <w:r w:rsidR="00E355C9">
        <w:t>E</w:t>
      </w:r>
      <w:r w:rsidR="002304CB">
        <w:t>s un servidor de almacenamiento en la nube que es compatible con el API de Amazon S3. Es un software de almacenamiento de objetos de código abierto creado para almacenar y proteger datos no estructurados como vi</w:t>
      </w:r>
      <w:r w:rsidR="007A3A4B">
        <w:t>deos, archivos de registros y ficheros de texto</w:t>
      </w:r>
      <w:r w:rsidR="002304CB">
        <w:t xml:space="preserve"> </w:t>
      </w:r>
      <w:r w:rsidR="002304CB">
        <w:fldChar w:fldCharType="begin"/>
      </w:r>
      <w:r w:rsidR="002423A7">
        <w:instrText xml:space="preserve"> ADDIN EN.CITE &lt;EndNote&gt;&lt;Cite&gt;&lt;Author&gt;MinIO&lt;/Author&gt;&lt;Year&gt;2024&lt;/Year&gt;&lt;RecNum&gt;42&lt;/RecNum&gt;&lt;DisplayText&gt;[30]&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2304CB">
        <w:fldChar w:fldCharType="separate"/>
      </w:r>
      <w:r w:rsidR="002423A7">
        <w:rPr>
          <w:noProof/>
        </w:rPr>
        <w:t>[30]</w:t>
      </w:r>
      <w:r w:rsidR="002304CB">
        <w:fldChar w:fldCharType="end"/>
      </w:r>
      <w:r w:rsidR="002304CB">
        <w:t xml:space="preserve">. </w:t>
      </w:r>
      <w:r w:rsidR="00E355C9">
        <w:t xml:space="preserve">MinIO presenta como principales ventajas </w:t>
      </w:r>
      <w:r w:rsidR="00E355C9">
        <w:fldChar w:fldCharType="begin"/>
      </w:r>
      <w:r w:rsidR="002423A7">
        <w:instrText xml:space="preserve"> ADDIN EN.CITE &lt;EndNote&gt;&lt;Cite&gt;&lt;Author&gt;MinIO&lt;/Author&gt;&lt;Year&gt;2024&lt;/Year&gt;&lt;RecNum&gt;42&lt;/RecNum&gt;&lt;DisplayText&gt;[30]&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E355C9">
        <w:fldChar w:fldCharType="separate"/>
      </w:r>
      <w:r w:rsidR="002423A7">
        <w:rPr>
          <w:noProof/>
        </w:rPr>
        <w:t>[30]</w:t>
      </w:r>
      <w:r w:rsidR="00E355C9">
        <w:fldChar w:fldCharType="end"/>
      </w:r>
      <w:r w:rsidR="00E355C9">
        <w:t>:</w:t>
      </w:r>
    </w:p>
    <w:p w:rsidR="00E355C9" w:rsidRPr="00E355C9" w:rsidRDefault="00E355C9" w:rsidP="00FD172F">
      <w:pPr>
        <w:pStyle w:val="Prrafodelista"/>
        <w:numPr>
          <w:ilvl w:val="0"/>
          <w:numId w:val="7"/>
        </w:numPr>
        <w:spacing w:line="360" w:lineRule="auto"/>
        <w:jc w:val="both"/>
      </w:pPr>
      <w:r>
        <w:rPr>
          <w:b/>
        </w:rPr>
        <w:t>Alta disponibilidad de los datos.</w:t>
      </w:r>
    </w:p>
    <w:p w:rsidR="00E355C9" w:rsidRPr="00E355C9" w:rsidRDefault="00E355C9" w:rsidP="00FD172F">
      <w:pPr>
        <w:pStyle w:val="Prrafodelista"/>
        <w:numPr>
          <w:ilvl w:val="0"/>
          <w:numId w:val="7"/>
        </w:numPr>
        <w:spacing w:line="360" w:lineRule="auto"/>
        <w:jc w:val="both"/>
      </w:pPr>
      <w:r>
        <w:rPr>
          <w:b/>
        </w:rPr>
        <w:t>Alto desempeño en operaciones de lectura/escritura.</w:t>
      </w:r>
    </w:p>
    <w:p w:rsidR="00E355C9" w:rsidRPr="00995E1A" w:rsidRDefault="00E355C9" w:rsidP="00FD172F">
      <w:pPr>
        <w:pStyle w:val="Prrafodelista"/>
        <w:numPr>
          <w:ilvl w:val="0"/>
          <w:numId w:val="7"/>
        </w:numPr>
        <w:spacing w:line="360" w:lineRule="auto"/>
        <w:jc w:val="both"/>
      </w:pPr>
      <w:r>
        <w:rPr>
          <w:b/>
        </w:rPr>
        <w:t xml:space="preserve">Almacenamiento </w:t>
      </w:r>
      <w:r w:rsidRPr="00E355C9">
        <w:rPr>
          <w:b/>
          <w:i/>
        </w:rPr>
        <w:t>self-hosted</w:t>
      </w:r>
      <w:r>
        <w:rPr>
          <w:b/>
          <w:i/>
        </w:rPr>
        <w:t>.</w:t>
      </w:r>
    </w:p>
    <w:p w:rsidR="00995E1A" w:rsidRPr="00995E1A" w:rsidRDefault="00995E1A" w:rsidP="00FD172F">
      <w:pPr>
        <w:pStyle w:val="Prrafodelista"/>
        <w:numPr>
          <w:ilvl w:val="0"/>
          <w:numId w:val="7"/>
        </w:numPr>
        <w:spacing w:line="360" w:lineRule="auto"/>
        <w:jc w:val="both"/>
      </w:pPr>
      <w:r>
        <w:rPr>
          <w:b/>
        </w:rPr>
        <w:t>Potente consola de administración.</w:t>
      </w:r>
    </w:p>
    <w:p w:rsidR="007B21C7" w:rsidRDefault="00995E1A" w:rsidP="00CC4A39">
      <w:pPr>
        <w:spacing w:line="360" w:lineRule="auto"/>
        <w:jc w:val="both"/>
      </w:pPr>
      <w:r>
        <w:t xml:space="preserve">Como base de datos para la información principal de la lógica de negocios se escogió PostgreSQL. </w:t>
      </w:r>
      <w:r w:rsidR="005E30EB">
        <w:t xml:space="preserve">Es una base de datos </w:t>
      </w:r>
      <w:r w:rsidR="0076325E">
        <w:t xml:space="preserve">de código abierto que tiene una sólida reputación por su fiabilidad, flexibilidad y soporte de estándares técnicos abiertos. A diferencia de otros sistemas de gestión de bases de datos relacionales (RDBMS) PostgreSQL soporta varios tipos de datos relacionales y no relacionales. Esto la convierte en una de las bases de datos más compatibles, estables y maduras disponibles actualmente, con más de 35 años de desarrollo y soporte continuo </w:t>
      </w:r>
      <w:r w:rsidR="0076325E">
        <w:fldChar w:fldCharType="begin"/>
      </w:r>
      <w:r w:rsidR="002423A7">
        <w:instrText xml:space="preserve"> ADDIN EN.CITE &lt;EndNote&gt;&lt;Cite&gt;&lt;Author&gt;Postgres&lt;/Author&gt;&lt;Year&gt;2024&lt;/Year&gt;&lt;RecNum&gt;43&lt;/RecNum&gt;&lt;DisplayText&gt;[31]&lt;/DisplayText&gt;&lt;record&gt;&lt;rec-number&gt;43&lt;/rec-number&gt;&lt;foreign-keys&gt;&lt;key app="EN" db-id="99f5zvz5405faeet00mvwar80p222fvz0fas" timestamp="1708930214"&gt;43&lt;/key&gt;&lt;/foreign-keys&gt;&lt;ref-type name="Journal Article"&gt;17&lt;/ref-type&gt;&lt;contributors&gt;&lt;authors&gt;&lt;author&gt;Postgres&lt;/author&gt;&lt;/authors&gt;&lt;/contributors&gt;&lt;titles&gt;&lt;title&gt;PostgreSQL&lt;/title&gt;&lt;/titles&gt;&lt;dates&gt;&lt;year&gt;2024&lt;/year&gt;&lt;/dates&gt;&lt;urls&gt;&lt;related-urls&gt;&lt;url&gt;https://www.postgresql.org/&lt;/url&gt;&lt;/related-urls&gt;&lt;/urls&gt;&lt;/record&gt;&lt;/Cite&gt;&lt;/EndNote&gt;</w:instrText>
      </w:r>
      <w:r w:rsidR="0076325E">
        <w:fldChar w:fldCharType="separate"/>
      </w:r>
      <w:r w:rsidR="002423A7">
        <w:rPr>
          <w:noProof/>
        </w:rPr>
        <w:t>[31]</w:t>
      </w:r>
      <w:r w:rsidR="0076325E">
        <w:fldChar w:fldCharType="end"/>
      </w:r>
      <w:r w:rsidR="0076325E">
        <w:t xml:space="preserve">. </w:t>
      </w:r>
    </w:p>
    <w:p w:rsidR="002A7F69" w:rsidRPr="00AC1C5F" w:rsidRDefault="00AC1C5F" w:rsidP="00CC4A39">
      <w:pPr>
        <w:spacing w:line="360" w:lineRule="auto"/>
        <w:jc w:val="both"/>
      </w:pPr>
      <w:r>
        <w:t>Se</w:t>
      </w:r>
      <w:r w:rsidR="00DD5499">
        <w:t xml:space="preserve"> eligió</w:t>
      </w:r>
      <w:r w:rsidR="00504398">
        <w:t xml:space="preserve"> el </w:t>
      </w:r>
      <w:r w:rsidR="00504398">
        <w:rPr>
          <w:i/>
        </w:rPr>
        <w:t>software</w:t>
      </w:r>
      <w:r w:rsidR="00DD5499">
        <w:t xml:space="preserve"> Rider de JetBrains como IDE principal</w:t>
      </w:r>
      <w:r w:rsidR="00015ECA">
        <w:t xml:space="preserve"> para</w:t>
      </w:r>
      <w:r>
        <w:t xml:space="preserve"> desarrollar</w:t>
      </w:r>
      <w:r w:rsidR="00015ECA">
        <w:t xml:space="preserve"> la API en ASP.NET Core. P</w:t>
      </w:r>
      <w:r>
        <w:t xml:space="preserve">or otra parte se escogió el </w:t>
      </w:r>
      <w:r>
        <w:rPr>
          <w:i/>
        </w:rPr>
        <w:t>software</w:t>
      </w:r>
      <w:r>
        <w:t xml:space="preserve"> Navicat Premium para manejar la base de datos. Ambas elecciones están fundamentadas en la </w:t>
      </w:r>
      <w:r>
        <w:lastRenderedPageBreak/>
        <w:t>experiencia previa con dichos programas por parte del equipo de desarrollo del presente proyecto.</w:t>
      </w:r>
    </w:p>
    <w:p w:rsidR="0021477F" w:rsidRDefault="0021477F" w:rsidP="00077F5B">
      <w:pPr>
        <w:pStyle w:val="Ttulo2"/>
        <w:spacing w:line="360" w:lineRule="auto"/>
        <w:rPr>
          <w:color w:val="auto"/>
        </w:rPr>
      </w:pPr>
      <w:bookmarkStart w:id="22" w:name="_Toc160111353"/>
      <w:r>
        <w:rPr>
          <w:color w:val="auto"/>
        </w:rPr>
        <w:t>1.3 Conclusiones Parciales</w:t>
      </w:r>
      <w:bookmarkEnd w:id="22"/>
    </w:p>
    <w:p w:rsidR="00BA013E" w:rsidRDefault="009E0D75" w:rsidP="00BA013E">
      <w:pPr>
        <w:spacing w:line="360" w:lineRule="auto"/>
        <w:jc w:val="both"/>
      </w:pPr>
      <w:r>
        <w:t xml:space="preserve">En este capítulo se presentó la fundamentación teórica del proyecto que sustenta el presente trabajo. Se realizó un análisis de las diferentes implementaciones de otros sistemas de documentación que representaron los antecedentes del sistema actual en desarrollo. Se logró llegar a un diseño concreto de infraestructura y tecnologías a emplear resultando como las principales herramientas del </w:t>
      </w:r>
      <w:r w:rsidRPr="009E0D75">
        <w:rPr>
          <w:i/>
        </w:rPr>
        <w:t>stack</w:t>
      </w:r>
      <w:r>
        <w:rPr>
          <w:i/>
        </w:rPr>
        <w:t xml:space="preserve"> </w:t>
      </w:r>
      <w:r w:rsidR="008A74A3">
        <w:t>tecnológico</w:t>
      </w:r>
      <w:r>
        <w:t>: Github, Github Actions, MinIO, Docker, PostgreSQL, .Net y ASP.NET Core.</w:t>
      </w:r>
    </w:p>
    <w:p w:rsidR="005004D8" w:rsidRDefault="005004D8" w:rsidP="00BA013E">
      <w:pPr>
        <w:spacing w:line="360" w:lineRule="auto"/>
        <w:jc w:val="both"/>
      </w:pPr>
    </w:p>
    <w:p w:rsidR="00EC0AC7" w:rsidRDefault="00EC0AC7">
      <w:pPr>
        <w:rPr>
          <w:rFonts w:eastAsiaTheme="majorEastAsia" w:cs="Arial"/>
          <w:b/>
          <w:color w:val="000000" w:themeColor="text1"/>
          <w:sz w:val="32"/>
          <w:szCs w:val="28"/>
        </w:rPr>
      </w:pPr>
      <w:r>
        <w:rPr>
          <w:rFonts w:cs="Arial"/>
          <w:b/>
          <w:color w:val="000000" w:themeColor="text1"/>
          <w:sz w:val="32"/>
          <w:szCs w:val="28"/>
        </w:rPr>
        <w:br w:type="page"/>
      </w:r>
    </w:p>
    <w:p w:rsidR="001604E7" w:rsidRPr="001604E7" w:rsidRDefault="001604E7" w:rsidP="001604E7">
      <w:pPr>
        <w:pStyle w:val="Ttulo1"/>
        <w:spacing w:line="360" w:lineRule="auto"/>
        <w:rPr>
          <w:rFonts w:ascii="Arial" w:hAnsi="Arial" w:cs="Arial"/>
          <w:b/>
          <w:color w:val="000000" w:themeColor="text1"/>
          <w:sz w:val="32"/>
          <w:szCs w:val="28"/>
        </w:rPr>
      </w:pPr>
      <w:bookmarkStart w:id="23" w:name="_Toc160111354"/>
      <w:r>
        <w:rPr>
          <w:rFonts w:ascii="Arial" w:hAnsi="Arial" w:cs="Arial"/>
          <w:b/>
          <w:color w:val="000000" w:themeColor="text1"/>
          <w:sz w:val="32"/>
          <w:szCs w:val="28"/>
        </w:rPr>
        <w:lastRenderedPageBreak/>
        <w:t>Capítulo 2. Solución Propuesta: AicaDocs</w:t>
      </w:r>
      <w:bookmarkEnd w:id="23"/>
    </w:p>
    <w:p w:rsidR="004E553E" w:rsidRPr="008137F4" w:rsidRDefault="008137F4" w:rsidP="008137F4">
      <w:pPr>
        <w:spacing w:line="360" w:lineRule="auto"/>
        <w:jc w:val="both"/>
      </w:pPr>
      <w:r>
        <w:t>El presente capítulo presenta el diseño, desarrollo y despliegue de la solución propuesta</w:t>
      </w:r>
      <w:r w:rsidR="00C22507">
        <w:t xml:space="preserve"> </w:t>
      </w:r>
      <w:r w:rsidR="00C22507">
        <w:rPr>
          <w:b/>
        </w:rPr>
        <w:t>AicaDocs</w:t>
      </w:r>
      <w:r>
        <w:t xml:space="preserve">. La primera sección lista los principales requisitos funcionales y no funcionales que debe presentar el </w:t>
      </w:r>
      <w:r>
        <w:rPr>
          <w:i/>
        </w:rPr>
        <w:t>software</w:t>
      </w:r>
      <w:r>
        <w:t xml:space="preserve">. La segunda y tercera sección </w:t>
      </w:r>
      <w:r w:rsidR="00AA1C86">
        <w:t>denota</w:t>
      </w:r>
      <w:r>
        <w:t xml:space="preserve"> los diseños fundamentales de la base de datos</w:t>
      </w:r>
      <w:r w:rsidR="00AA1C86">
        <w:t>, el sistema de almacenamiento de objetos, y la solución, explicando las principales decisiones llevadas a cabo. El resto del capítulo presenta el proceso del desarrollo de la API y el despliegue de la misma para comprobar su comportamiento y eficiencia en entornos de producción.</w:t>
      </w:r>
    </w:p>
    <w:p w:rsidR="004E553E" w:rsidRDefault="004E553E" w:rsidP="00077F5B">
      <w:pPr>
        <w:spacing w:line="360" w:lineRule="auto"/>
      </w:pPr>
    </w:p>
    <w:p w:rsidR="004E553E" w:rsidRDefault="004E553E" w:rsidP="00077F5B">
      <w:pPr>
        <w:pStyle w:val="Ttulo2"/>
        <w:spacing w:line="360" w:lineRule="auto"/>
        <w:rPr>
          <w:color w:val="auto"/>
        </w:rPr>
      </w:pPr>
      <w:bookmarkStart w:id="24" w:name="_Toc160111355"/>
      <w:r>
        <w:rPr>
          <w:color w:val="auto"/>
        </w:rPr>
        <w:t>2.1 Lista de requisitos</w:t>
      </w:r>
      <w:bookmarkEnd w:id="24"/>
    </w:p>
    <w:p w:rsidR="003933BC" w:rsidRDefault="00ED3E2A" w:rsidP="003933BC">
      <w:pPr>
        <w:spacing w:line="360" w:lineRule="auto"/>
        <w:jc w:val="both"/>
      </w:pPr>
      <w:r>
        <w:t>El presente proyecto se centra en resolver la problemática presente</w:t>
      </w:r>
      <w:r w:rsidR="003933BC">
        <w:t xml:space="preserve"> en la empresa Laboratorios Farmacéuticos AICA+ </w:t>
      </w:r>
      <w:r>
        <w:t>del grupo empresarial BioCubaFarma, la cual requiere de un sistema digital que permita el control de la documentación del Sistema de Gestión de Calidad de la empresa. Los requisitos funcionales de la solución a desarrollar se recogen a continuación:</w:t>
      </w:r>
    </w:p>
    <w:p w:rsidR="00ED3E2A" w:rsidRDefault="00ED3E2A" w:rsidP="00ED3E2A">
      <w:pPr>
        <w:pStyle w:val="Prrafodelista"/>
        <w:numPr>
          <w:ilvl w:val="0"/>
          <w:numId w:val="16"/>
        </w:numPr>
        <w:spacing w:line="360" w:lineRule="auto"/>
        <w:jc w:val="both"/>
      </w:pPr>
      <w:r>
        <w:rPr>
          <w:b/>
        </w:rPr>
        <w:t xml:space="preserve">Persistencia de los datos: </w:t>
      </w:r>
      <w:r>
        <w:t>El sistema debe permitir la persistencia de los datos.</w:t>
      </w:r>
    </w:p>
    <w:p w:rsidR="00ED3E2A" w:rsidRDefault="00CA1FA9" w:rsidP="00ED3E2A">
      <w:pPr>
        <w:pStyle w:val="Prrafodelista"/>
        <w:numPr>
          <w:ilvl w:val="0"/>
          <w:numId w:val="16"/>
        </w:numPr>
        <w:spacing w:line="360" w:lineRule="auto"/>
        <w:jc w:val="both"/>
      </w:pPr>
      <w:r>
        <w:rPr>
          <w:b/>
        </w:rPr>
        <w:t xml:space="preserve">Modelación de los documentos: </w:t>
      </w:r>
      <w:r>
        <w:t>De los documentos se conocen principalmente el código, el título, la edición, las páginas, la fecha de vigencia y dos archivos asociados (pdf y word).</w:t>
      </w:r>
    </w:p>
    <w:p w:rsidR="00CA512C" w:rsidRPr="00ED3E2A" w:rsidRDefault="00CA512C" w:rsidP="00ED3E2A">
      <w:pPr>
        <w:pStyle w:val="Prrafodelista"/>
        <w:numPr>
          <w:ilvl w:val="0"/>
          <w:numId w:val="16"/>
        </w:numPr>
        <w:spacing w:line="360" w:lineRule="auto"/>
        <w:jc w:val="both"/>
      </w:pPr>
      <w:r>
        <w:rPr>
          <w:b/>
        </w:rPr>
        <w:t>Organización específica de la documentación</w:t>
      </w:r>
      <w:r w:rsidR="00B82D88">
        <w:rPr>
          <w:b/>
        </w:rPr>
        <w:t xml:space="preserve">: </w:t>
      </w:r>
      <w:r w:rsidR="00B82D88">
        <w:t>La documentación se organiza de acuerdo a un alcance, que puede ser Rector (aplica en toda la empresa) o específico (aplica en una UEB); en cuanto a proceso, que corresponde con uno de los procesos definidos en el mapa de procesos de la organización; y al tipo de documento, que es definido por los especialistas</w:t>
      </w:r>
      <w:r w:rsidR="00772FE8">
        <w:t>.</w:t>
      </w:r>
    </w:p>
    <w:p w:rsidR="00ED3E2A" w:rsidRDefault="00ED3E2A" w:rsidP="00ED3E2A">
      <w:pPr>
        <w:pStyle w:val="Prrafodelista"/>
        <w:numPr>
          <w:ilvl w:val="0"/>
          <w:numId w:val="16"/>
        </w:numPr>
        <w:spacing w:line="360" w:lineRule="auto"/>
        <w:jc w:val="both"/>
      </w:pPr>
      <w:r>
        <w:rPr>
          <w:b/>
        </w:rPr>
        <w:t xml:space="preserve">Creación de documentos: </w:t>
      </w:r>
      <w:r>
        <w:t>El sistema debe permitir la creación de documentos, así como su correcto almacenamiento para garantizar la persistencia de los datos creados.</w:t>
      </w:r>
    </w:p>
    <w:p w:rsidR="00ED3E2A" w:rsidRDefault="00ED3E2A" w:rsidP="00ED3E2A">
      <w:pPr>
        <w:pStyle w:val="Prrafodelista"/>
        <w:numPr>
          <w:ilvl w:val="0"/>
          <w:numId w:val="16"/>
        </w:numPr>
        <w:spacing w:line="360" w:lineRule="auto"/>
        <w:jc w:val="both"/>
      </w:pPr>
      <w:r>
        <w:rPr>
          <w:b/>
        </w:rPr>
        <w:t xml:space="preserve">Búsqueda de documentos: </w:t>
      </w:r>
      <w:r>
        <w:t>El sistema debe permitir la búsqueda de documentos, con filtros asociados a cada propiedad del documento.</w:t>
      </w:r>
    </w:p>
    <w:p w:rsidR="008A5604" w:rsidRDefault="008A5604" w:rsidP="00ED3E2A">
      <w:pPr>
        <w:pStyle w:val="Prrafodelista"/>
        <w:numPr>
          <w:ilvl w:val="0"/>
          <w:numId w:val="16"/>
        </w:numPr>
        <w:spacing w:line="360" w:lineRule="auto"/>
        <w:jc w:val="both"/>
      </w:pPr>
      <w:r>
        <w:rPr>
          <w:b/>
        </w:rPr>
        <w:lastRenderedPageBreak/>
        <w:t xml:space="preserve">Descarga de documentos: </w:t>
      </w:r>
      <w:r>
        <w:t>El sistema debe permitir la descarga de documentos, donde se especifique</w:t>
      </w:r>
      <w:r w:rsidR="00B82D88">
        <w:t xml:space="preserve"> el archivo y el</w:t>
      </w:r>
      <w:r>
        <w:t xml:space="preserve"> </w:t>
      </w:r>
      <w:r w:rsidR="00B82D88">
        <w:t>formato en que</w:t>
      </w:r>
      <w:r>
        <w:t xml:space="preserve"> s</w:t>
      </w:r>
      <w:r w:rsidR="00B82D88">
        <w:t>e desea descargar (pdf o word).</w:t>
      </w:r>
    </w:p>
    <w:p w:rsidR="004E553E" w:rsidRDefault="00AA5A00" w:rsidP="00905D96">
      <w:pPr>
        <w:spacing w:line="360" w:lineRule="auto"/>
        <w:jc w:val="both"/>
      </w:pPr>
      <w:r>
        <w:t>Por otra parte, los requisitos no funcionales</w:t>
      </w:r>
      <w:r w:rsidR="00905D96">
        <w:t xml:space="preserve"> del sistema</w:t>
      </w:r>
      <w:r>
        <w:t xml:space="preserve"> se recogen a continuación</w:t>
      </w:r>
      <w:r w:rsidR="00905D96">
        <w:t>:</w:t>
      </w:r>
    </w:p>
    <w:p w:rsidR="00905D96" w:rsidRDefault="00905D96" w:rsidP="00905D96">
      <w:pPr>
        <w:pStyle w:val="Prrafodelista"/>
        <w:numPr>
          <w:ilvl w:val="0"/>
          <w:numId w:val="17"/>
        </w:numPr>
        <w:spacing w:line="360" w:lineRule="auto"/>
        <w:jc w:val="both"/>
      </w:pPr>
      <w:r>
        <w:rPr>
          <w:b/>
        </w:rPr>
        <w:t xml:space="preserve">Usabilidad: </w:t>
      </w:r>
      <w:r>
        <w:t>El sistema debe tener su funcionamiento documentado de modo que pueda ser incluido en un flujo sin necesidad de analizarlo a bajo nivel, ni requerir el código; es decir, debe ser utilizable sin requerir conocimiento sobre su funcionamiento más allá de la documentación visible.</w:t>
      </w:r>
    </w:p>
    <w:p w:rsidR="00CB20F3" w:rsidRDefault="00CB20F3" w:rsidP="00905D96">
      <w:pPr>
        <w:pStyle w:val="Prrafodelista"/>
        <w:numPr>
          <w:ilvl w:val="0"/>
          <w:numId w:val="17"/>
        </w:numPr>
        <w:spacing w:line="360" w:lineRule="auto"/>
        <w:jc w:val="both"/>
      </w:pPr>
      <w:r>
        <w:rPr>
          <w:b/>
        </w:rPr>
        <w:t>Fiabilidad:</w:t>
      </w:r>
      <w:r>
        <w:t xml:space="preserve"> El sistema debe ser integral, estable y fiable, de modo que se reduzcan al mínimo los posibles fallos que pudiera estar presentando durante su explotación en producción.</w:t>
      </w:r>
    </w:p>
    <w:p w:rsidR="004E553E" w:rsidRDefault="004E553E" w:rsidP="00077F5B">
      <w:pPr>
        <w:spacing w:line="360" w:lineRule="auto"/>
      </w:pPr>
    </w:p>
    <w:p w:rsidR="00013703" w:rsidRDefault="004E553E" w:rsidP="00013703">
      <w:pPr>
        <w:pStyle w:val="Ttulo2"/>
        <w:spacing w:line="360" w:lineRule="auto"/>
        <w:rPr>
          <w:color w:val="auto"/>
        </w:rPr>
      </w:pPr>
      <w:bookmarkStart w:id="25" w:name="_Toc160111356"/>
      <w:r>
        <w:rPr>
          <w:color w:val="auto"/>
        </w:rPr>
        <w:t xml:space="preserve">2.2 Diseño </w:t>
      </w:r>
      <w:r w:rsidR="00821DCD">
        <w:rPr>
          <w:color w:val="auto"/>
        </w:rPr>
        <w:t>de los sistemas para la persistencia de datos</w:t>
      </w:r>
      <w:bookmarkEnd w:id="25"/>
    </w:p>
    <w:p w:rsidR="00821DCD" w:rsidRPr="00821DCD" w:rsidRDefault="00821DCD" w:rsidP="00821DCD">
      <w:pPr>
        <w:pStyle w:val="Ttulo3"/>
        <w:spacing w:line="360" w:lineRule="auto"/>
        <w:jc w:val="both"/>
        <w:rPr>
          <w:color w:val="auto"/>
        </w:rPr>
      </w:pPr>
      <w:bookmarkStart w:id="26" w:name="_Toc160111357"/>
      <w:r>
        <w:rPr>
          <w:color w:val="auto"/>
        </w:rPr>
        <w:t>2.2.1</w:t>
      </w:r>
      <w:r w:rsidRPr="002F32D2">
        <w:rPr>
          <w:color w:val="auto"/>
        </w:rPr>
        <w:t xml:space="preserve"> </w:t>
      </w:r>
      <w:r>
        <w:rPr>
          <w:color w:val="auto"/>
        </w:rPr>
        <w:t>Diseño de la base de datos</w:t>
      </w:r>
      <w:bookmarkEnd w:id="26"/>
    </w:p>
    <w:p w:rsidR="000117DB" w:rsidRDefault="00B31D79" w:rsidP="00B31D79">
      <w:pPr>
        <w:spacing w:line="360" w:lineRule="auto"/>
        <w:jc w:val="both"/>
      </w:pPr>
      <w:r>
        <w:t>Uno de los requisitos funcionales de la solución a desarrollar es la persistencia de los datos. En cuanto a los datos propios de la lógica de negocios, es decir, las trazas de las descargas de los documentos, las diferentes clasificaciones de los documentos, y la informaci</w:t>
      </w:r>
      <w:r w:rsidR="005D1EAA">
        <w:t>ón general de los documentos, se decidió para lograr el cumplimiento de este requisito, la modelación de una base de datos en PostgreSQL, cuya decisión se encuentra fundamentada en el capítulo anterior.</w:t>
      </w:r>
    </w:p>
    <w:p w:rsidR="00013703" w:rsidRDefault="00013703" w:rsidP="00B31D79">
      <w:pPr>
        <w:spacing w:line="360" w:lineRule="auto"/>
        <w:jc w:val="both"/>
      </w:pPr>
      <w:r>
        <w:t>Durante la etapa de diseño, las entidades identificadas con sus atributos fueron:</w:t>
      </w:r>
    </w:p>
    <w:p w:rsidR="00013703" w:rsidRDefault="00013703" w:rsidP="00013703">
      <w:pPr>
        <w:pStyle w:val="Prrafodelista"/>
        <w:numPr>
          <w:ilvl w:val="0"/>
          <w:numId w:val="18"/>
        </w:numPr>
        <w:spacing w:line="360" w:lineRule="auto"/>
        <w:jc w:val="both"/>
      </w:pPr>
      <w:r>
        <w:rPr>
          <w:b/>
        </w:rPr>
        <w:t xml:space="preserve">Document: </w:t>
      </w:r>
      <w:r>
        <w:t>Esta entidad se refiere a la modelación de los documentos y cuenta con los siguientes atributos:</w:t>
      </w:r>
    </w:p>
    <w:p w:rsidR="00013703" w:rsidRDefault="00013703" w:rsidP="00013703">
      <w:pPr>
        <w:pStyle w:val="Prrafodelista"/>
        <w:numPr>
          <w:ilvl w:val="1"/>
          <w:numId w:val="18"/>
        </w:numPr>
        <w:spacing w:line="360" w:lineRule="auto"/>
        <w:jc w:val="both"/>
      </w:pPr>
      <w:r>
        <w:rPr>
          <w:b/>
        </w:rPr>
        <w:t xml:space="preserve">Id: </w:t>
      </w:r>
      <w:r w:rsidR="00E70217">
        <w:t>I</w:t>
      </w:r>
      <w:r>
        <w:t>dentificador único del documento</w:t>
      </w:r>
      <w:r w:rsidR="006275AF">
        <w:t>.</w:t>
      </w:r>
    </w:p>
    <w:p w:rsidR="00013703" w:rsidRDefault="00013703" w:rsidP="00013703">
      <w:pPr>
        <w:pStyle w:val="Prrafodelista"/>
        <w:numPr>
          <w:ilvl w:val="1"/>
          <w:numId w:val="18"/>
        </w:numPr>
        <w:spacing w:line="360" w:lineRule="auto"/>
        <w:jc w:val="both"/>
      </w:pPr>
      <w:r>
        <w:rPr>
          <w:b/>
        </w:rPr>
        <w:t>Code:</w:t>
      </w:r>
      <w:r>
        <w:t xml:space="preserve"> Código del documento</w:t>
      </w:r>
      <w:r w:rsidR="006275AF">
        <w:t>.</w:t>
      </w:r>
    </w:p>
    <w:p w:rsidR="00013703" w:rsidRDefault="00013703" w:rsidP="00013703">
      <w:pPr>
        <w:pStyle w:val="Prrafodelista"/>
        <w:numPr>
          <w:ilvl w:val="1"/>
          <w:numId w:val="18"/>
        </w:numPr>
        <w:spacing w:line="360" w:lineRule="auto"/>
        <w:jc w:val="both"/>
      </w:pPr>
      <w:r>
        <w:rPr>
          <w:b/>
        </w:rPr>
        <w:t>Title:</w:t>
      </w:r>
      <w:r>
        <w:t xml:space="preserve"> Título del documento</w:t>
      </w:r>
      <w:r w:rsidR="006275AF">
        <w:t>.</w:t>
      </w:r>
    </w:p>
    <w:p w:rsidR="00013703" w:rsidRDefault="00013703" w:rsidP="00013703">
      <w:pPr>
        <w:pStyle w:val="Prrafodelista"/>
        <w:numPr>
          <w:ilvl w:val="1"/>
          <w:numId w:val="18"/>
        </w:numPr>
        <w:spacing w:line="360" w:lineRule="auto"/>
        <w:jc w:val="both"/>
      </w:pPr>
      <w:r>
        <w:rPr>
          <w:b/>
        </w:rPr>
        <w:t>Edition:</w:t>
      </w:r>
      <w:r>
        <w:t xml:space="preserve"> Número de edición del documento</w:t>
      </w:r>
      <w:r w:rsidR="006275AF">
        <w:t>.</w:t>
      </w:r>
    </w:p>
    <w:p w:rsidR="00013703" w:rsidRDefault="00013703" w:rsidP="00013703">
      <w:pPr>
        <w:pStyle w:val="Prrafodelista"/>
        <w:numPr>
          <w:ilvl w:val="1"/>
          <w:numId w:val="18"/>
        </w:numPr>
        <w:spacing w:line="360" w:lineRule="auto"/>
        <w:jc w:val="both"/>
      </w:pPr>
      <w:r>
        <w:rPr>
          <w:b/>
        </w:rPr>
        <w:t>Pages:</w:t>
      </w:r>
      <w:r>
        <w:t xml:space="preserve"> Número de páginas del documento</w:t>
      </w:r>
      <w:r w:rsidR="006275AF">
        <w:t>.</w:t>
      </w:r>
    </w:p>
    <w:p w:rsidR="00013703" w:rsidRDefault="00013703" w:rsidP="00013703">
      <w:pPr>
        <w:pStyle w:val="Prrafodelista"/>
        <w:numPr>
          <w:ilvl w:val="1"/>
          <w:numId w:val="18"/>
        </w:numPr>
        <w:spacing w:line="360" w:lineRule="auto"/>
        <w:jc w:val="both"/>
      </w:pPr>
      <w:r>
        <w:rPr>
          <w:b/>
        </w:rPr>
        <w:lastRenderedPageBreak/>
        <w:t>DateOfValidity:</w:t>
      </w:r>
      <w:r>
        <w:t xml:space="preserve"> Fecha</w:t>
      </w:r>
      <w:r w:rsidR="00E70217">
        <w:t xml:space="preserve"> y hora con zona horaria</w:t>
      </w:r>
      <w:r>
        <w:t xml:space="preserve"> de vigencia del documento, o sea, fecha a partir de la cual el documento entra en vigor.</w:t>
      </w:r>
    </w:p>
    <w:p w:rsidR="00013703" w:rsidRDefault="00013703" w:rsidP="00013703">
      <w:pPr>
        <w:pStyle w:val="Prrafodelista"/>
        <w:numPr>
          <w:ilvl w:val="1"/>
          <w:numId w:val="18"/>
        </w:numPr>
        <w:spacing w:line="360" w:lineRule="auto"/>
        <w:jc w:val="both"/>
      </w:pPr>
      <w:r>
        <w:rPr>
          <w:b/>
        </w:rPr>
        <w:t>Type</w:t>
      </w:r>
      <w:r w:rsidR="002A0CA5">
        <w:rPr>
          <w:b/>
        </w:rPr>
        <w:t>Id</w:t>
      </w:r>
      <w:r>
        <w:rPr>
          <w:b/>
        </w:rPr>
        <w:t xml:space="preserve">: </w:t>
      </w:r>
      <w:r>
        <w:t>Tipo de documento</w:t>
      </w:r>
      <w:r w:rsidR="006275AF">
        <w:t>.</w:t>
      </w:r>
    </w:p>
    <w:p w:rsidR="00013703" w:rsidRDefault="00013703" w:rsidP="00013703">
      <w:pPr>
        <w:pStyle w:val="Prrafodelista"/>
        <w:numPr>
          <w:ilvl w:val="1"/>
          <w:numId w:val="18"/>
        </w:numPr>
        <w:spacing w:line="360" w:lineRule="auto"/>
        <w:jc w:val="both"/>
      </w:pPr>
      <w:r>
        <w:rPr>
          <w:b/>
        </w:rPr>
        <w:t>Process</w:t>
      </w:r>
      <w:r w:rsidR="002A0CA5">
        <w:rPr>
          <w:b/>
        </w:rPr>
        <w:t>Id</w:t>
      </w:r>
      <w:r>
        <w:rPr>
          <w:b/>
        </w:rPr>
        <w:t>:</w:t>
      </w:r>
      <w:r>
        <w:t xml:space="preserve"> Tipo de proceso de documento</w:t>
      </w:r>
      <w:r w:rsidR="006275AF">
        <w:t>.</w:t>
      </w:r>
    </w:p>
    <w:p w:rsidR="00013703" w:rsidRDefault="00013703" w:rsidP="00013703">
      <w:pPr>
        <w:pStyle w:val="Prrafodelista"/>
        <w:numPr>
          <w:ilvl w:val="1"/>
          <w:numId w:val="18"/>
        </w:numPr>
        <w:spacing w:line="360" w:lineRule="auto"/>
        <w:jc w:val="both"/>
      </w:pPr>
      <w:r>
        <w:rPr>
          <w:b/>
        </w:rPr>
        <w:t>Scope</w:t>
      </w:r>
      <w:r w:rsidR="002A0CA5">
        <w:rPr>
          <w:b/>
        </w:rPr>
        <w:t>Id</w:t>
      </w:r>
      <w:r>
        <w:rPr>
          <w:b/>
        </w:rPr>
        <w:t>:</w:t>
      </w:r>
      <w:r>
        <w:t xml:space="preserve"> Alcance de documento</w:t>
      </w:r>
      <w:r w:rsidR="006275AF">
        <w:t>.</w:t>
      </w:r>
    </w:p>
    <w:p w:rsidR="00013703" w:rsidRDefault="00013703" w:rsidP="00013703">
      <w:pPr>
        <w:pStyle w:val="Prrafodelista"/>
        <w:numPr>
          <w:ilvl w:val="0"/>
          <w:numId w:val="18"/>
        </w:numPr>
        <w:spacing w:line="360" w:lineRule="auto"/>
        <w:jc w:val="both"/>
      </w:pPr>
      <w:r>
        <w:rPr>
          <w:b/>
        </w:rPr>
        <w:t xml:space="preserve">Download: </w:t>
      </w:r>
      <w:r>
        <w:t>Esta entidad se refiere a la modelación de las</w:t>
      </w:r>
      <w:r w:rsidR="00E70217">
        <w:t xml:space="preserve"> trazas de las</w:t>
      </w:r>
      <w:r>
        <w:t xml:space="preserve"> descargas </w:t>
      </w:r>
      <w:r w:rsidR="00E70217">
        <w:t>y cuenta con los siguientes atributos:</w:t>
      </w:r>
    </w:p>
    <w:p w:rsidR="00E70217" w:rsidRDefault="00E70217" w:rsidP="00E70217">
      <w:pPr>
        <w:pStyle w:val="Prrafodelista"/>
        <w:numPr>
          <w:ilvl w:val="1"/>
          <w:numId w:val="18"/>
        </w:numPr>
        <w:spacing w:line="360" w:lineRule="auto"/>
        <w:jc w:val="both"/>
      </w:pPr>
      <w:r>
        <w:rPr>
          <w:b/>
        </w:rPr>
        <w:t xml:space="preserve">Id: </w:t>
      </w:r>
      <w:r>
        <w:t>Identificador de la descarga</w:t>
      </w:r>
      <w:r w:rsidR="006275AF">
        <w:t>.</w:t>
      </w:r>
    </w:p>
    <w:p w:rsidR="00E70217" w:rsidRDefault="00E70217" w:rsidP="00E70217">
      <w:pPr>
        <w:pStyle w:val="Prrafodelista"/>
        <w:numPr>
          <w:ilvl w:val="1"/>
          <w:numId w:val="18"/>
        </w:numPr>
        <w:spacing w:line="360" w:lineRule="auto"/>
        <w:jc w:val="both"/>
      </w:pPr>
      <w:r>
        <w:rPr>
          <w:b/>
        </w:rPr>
        <w:t>DateOfDownload:</w:t>
      </w:r>
      <w:r>
        <w:t xml:space="preserve"> Fecha y hora con zona horaria de la descarga</w:t>
      </w:r>
      <w:r w:rsidR="006275AF">
        <w:t>.</w:t>
      </w:r>
    </w:p>
    <w:p w:rsidR="00E70217" w:rsidRDefault="00E70217" w:rsidP="00E70217">
      <w:pPr>
        <w:pStyle w:val="Prrafodelista"/>
        <w:numPr>
          <w:ilvl w:val="1"/>
          <w:numId w:val="18"/>
        </w:numPr>
        <w:spacing w:line="360" w:lineRule="auto"/>
        <w:jc w:val="both"/>
      </w:pPr>
      <w:r>
        <w:rPr>
          <w:b/>
        </w:rPr>
        <w:t>Format:</w:t>
      </w:r>
      <w:r>
        <w:t xml:space="preserve"> Formato</w:t>
      </w:r>
      <w:r w:rsidR="006275AF">
        <w:t xml:space="preserve"> del documento descargado.</w:t>
      </w:r>
    </w:p>
    <w:p w:rsidR="006275AF" w:rsidRDefault="006275AF" w:rsidP="00E70217">
      <w:pPr>
        <w:pStyle w:val="Prrafodelista"/>
        <w:numPr>
          <w:ilvl w:val="1"/>
          <w:numId w:val="18"/>
        </w:numPr>
        <w:spacing w:line="360" w:lineRule="auto"/>
        <w:jc w:val="both"/>
      </w:pPr>
      <w:r>
        <w:rPr>
          <w:b/>
        </w:rPr>
        <w:t>Username:</w:t>
      </w:r>
      <w:r>
        <w:t xml:space="preserve"> Usuario que realizó la descarga.</w:t>
      </w:r>
    </w:p>
    <w:p w:rsidR="002A0CA5" w:rsidRDefault="002A0CA5" w:rsidP="00E70217">
      <w:pPr>
        <w:pStyle w:val="Prrafodelista"/>
        <w:numPr>
          <w:ilvl w:val="1"/>
          <w:numId w:val="18"/>
        </w:numPr>
        <w:spacing w:line="360" w:lineRule="auto"/>
        <w:jc w:val="both"/>
      </w:pPr>
      <w:r>
        <w:rPr>
          <w:b/>
        </w:rPr>
        <w:t>DocumentId:</w:t>
      </w:r>
      <w:r>
        <w:t xml:space="preserve"> Documento descargado.</w:t>
      </w:r>
    </w:p>
    <w:p w:rsidR="002A0CA5" w:rsidRDefault="00187E19" w:rsidP="00E70217">
      <w:pPr>
        <w:pStyle w:val="Prrafodelista"/>
        <w:numPr>
          <w:ilvl w:val="1"/>
          <w:numId w:val="18"/>
        </w:numPr>
        <w:spacing w:line="360" w:lineRule="auto"/>
        <w:jc w:val="both"/>
      </w:pPr>
      <w:r>
        <w:rPr>
          <w:b/>
        </w:rPr>
        <w:t xml:space="preserve">ReasonId: </w:t>
      </w:r>
      <w:r>
        <w:t>Razón de descarga.</w:t>
      </w:r>
    </w:p>
    <w:p w:rsidR="002A0CA5" w:rsidRDefault="002A0CA5" w:rsidP="002A0CA5">
      <w:pPr>
        <w:pStyle w:val="Prrafodelista"/>
        <w:numPr>
          <w:ilvl w:val="0"/>
          <w:numId w:val="18"/>
        </w:numPr>
        <w:spacing w:line="360" w:lineRule="auto"/>
        <w:jc w:val="both"/>
      </w:pPr>
      <w:r>
        <w:rPr>
          <w:b/>
        </w:rPr>
        <w:t xml:space="preserve">Nomenclator: </w:t>
      </w:r>
      <w:r>
        <w:t>Esta entidad se refiere a la modelación de los diferentes nomencladores (tipo de documento, proceso de documento, alcance de documento y razón de descarga) y cuenta con los siguientes atributos:</w:t>
      </w:r>
    </w:p>
    <w:p w:rsidR="002A0CA5" w:rsidRDefault="002A0CA5" w:rsidP="002A0CA5">
      <w:pPr>
        <w:pStyle w:val="Prrafodelista"/>
        <w:numPr>
          <w:ilvl w:val="1"/>
          <w:numId w:val="18"/>
        </w:numPr>
        <w:spacing w:line="360" w:lineRule="auto"/>
        <w:jc w:val="both"/>
      </w:pPr>
      <w:r>
        <w:rPr>
          <w:b/>
        </w:rPr>
        <w:t xml:space="preserve">Id: </w:t>
      </w:r>
      <w:r>
        <w:t>Identificador del nomenclador.</w:t>
      </w:r>
    </w:p>
    <w:p w:rsidR="002A0CA5" w:rsidRDefault="002A0CA5" w:rsidP="002A0CA5">
      <w:pPr>
        <w:pStyle w:val="Prrafodelista"/>
        <w:numPr>
          <w:ilvl w:val="1"/>
          <w:numId w:val="18"/>
        </w:numPr>
        <w:spacing w:line="360" w:lineRule="auto"/>
        <w:jc w:val="both"/>
      </w:pPr>
      <w:r>
        <w:rPr>
          <w:b/>
        </w:rPr>
        <w:t>Name:</w:t>
      </w:r>
      <w:r>
        <w:t xml:space="preserve"> Nombre del nomenclador.</w:t>
      </w:r>
    </w:p>
    <w:p w:rsidR="002A0CA5" w:rsidRDefault="002A0CA5" w:rsidP="002A0CA5">
      <w:pPr>
        <w:pStyle w:val="Prrafodelista"/>
        <w:numPr>
          <w:ilvl w:val="1"/>
          <w:numId w:val="18"/>
        </w:numPr>
        <w:spacing w:line="360" w:lineRule="auto"/>
        <w:jc w:val="both"/>
      </w:pPr>
      <w:r>
        <w:rPr>
          <w:b/>
        </w:rPr>
        <w:t>Type:</w:t>
      </w:r>
      <w:r>
        <w:t xml:space="preserve"> Tipo de nomenclador.</w:t>
      </w:r>
    </w:p>
    <w:p w:rsidR="00AC208E" w:rsidRDefault="00AC208E" w:rsidP="00B31D79">
      <w:pPr>
        <w:spacing w:line="360" w:lineRule="auto"/>
        <w:jc w:val="both"/>
      </w:pPr>
      <w:r>
        <w:t>Durante la etapa de diseño, también se identificaron las siguientes relaciones entre las entidades:</w:t>
      </w:r>
    </w:p>
    <w:p w:rsidR="00AC208E" w:rsidRDefault="00AC208E" w:rsidP="00AC208E">
      <w:pPr>
        <w:pStyle w:val="Prrafodelista"/>
        <w:numPr>
          <w:ilvl w:val="0"/>
          <w:numId w:val="19"/>
        </w:numPr>
        <w:spacing w:line="360" w:lineRule="auto"/>
        <w:jc w:val="both"/>
      </w:pPr>
      <w:r>
        <w:rPr>
          <w:b/>
        </w:rPr>
        <w:t xml:space="preserve">Document-Download: </w:t>
      </w:r>
      <w:r>
        <w:t xml:space="preserve">Entre la entidad </w:t>
      </w:r>
      <w:r>
        <w:rPr>
          <w:b/>
        </w:rPr>
        <w:t xml:space="preserve">Document </w:t>
      </w:r>
      <w:r>
        <w:t xml:space="preserve">y la entidad </w:t>
      </w:r>
      <w:r>
        <w:rPr>
          <w:b/>
        </w:rPr>
        <w:t xml:space="preserve">Download </w:t>
      </w:r>
      <w:r>
        <w:t>existe una relación de 1 a muchos debido a que un documento se puede corresponder con múltiples descargas, pero una descarga</w:t>
      </w:r>
      <w:r w:rsidR="00A8792E">
        <w:t xml:space="preserve"> solo puede corresponderse con un documento específico. De esta manera el extremo 1 se corresponde con la entidad </w:t>
      </w:r>
      <w:r w:rsidR="00A8792E">
        <w:rPr>
          <w:b/>
        </w:rPr>
        <w:t xml:space="preserve">Document </w:t>
      </w:r>
      <w:r w:rsidR="00A8792E">
        <w:t xml:space="preserve">y el extremo muchos con la entidad </w:t>
      </w:r>
      <w:r w:rsidR="00A8792E">
        <w:rPr>
          <w:b/>
        </w:rPr>
        <w:t>Download.</w:t>
      </w:r>
    </w:p>
    <w:p w:rsidR="00A8792E" w:rsidRDefault="00A8792E" w:rsidP="00A8792E">
      <w:pPr>
        <w:pStyle w:val="Prrafodelista"/>
        <w:numPr>
          <w:ilvl w:val="0"/>
          <w:numId w:val="19"/>
        </w:numPr>
        <w:spacing w:line="360" w:lineRule="auto"/>
        <w:jc w:val="both"/>
      </w:pPr>
      <w:r>
        <w:rPr>
          <w:b/>
        </w:rPr>
        <w:t xml:space="preserve">Nomenclator-Download: </w:t>
      </w:r>
      <w:r>
        <w:t xml:space="preserve">Entre la entidad </w:t>
      </w:r>
      <w:r>
        <w:rPr>
          <w:b/>
        </w:rPr>
        <w:t xml:space="preserve">Nomenclator </w:t>
      </w:r>
      <w:r>
        <w:t xml:space="preserve">y la entidad </w:t>
      </w:r>
      <w:r>
        <w:rPr>
          <w:b/>
        </w:rPr>
        <w:t xml:space="preserve">Download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w:t>
      </w:r>
      <w:r>
        <w:lastRenderedPageBreak/>
        <w:t xml:space="preserve">corresponde con la entidad </w:t>
      </w:r>
      <w:r>
        <w:rPr>
          <w:b/>
        </w:rPr>
        <w:t xml:space="preserve">Nomenclator </w:t>
      </w:r>
      <w:r>
        <w:t xml:space="preserve">y el extremo muchos con la entidad </w:t>
      </w:r>
      <w:r>
        <w:rPr>
          <w:b/>
        </w:rPr>
        <w:t>Download.</w:t>
      </w:r>
      <w:r w:rsidR="009B7668">
        <w:rPr>
          <w:b/>
        </w:rPr>
        <w:t xml:space="preserve"> </w:t>
      </w:r>
    </w:p>
    <w:p w:rsidR="00A8792E" w:rsidRDefault="009B7668" w:rsidP="009B7668">
      <w:pPr>
        <w:pStyle w:val="Prrafodelista"/>
        <w:numPr>
          <w:ilvl w:val="0"/>
          <w:numId w:val="19"/>
        </w:numPr>
        <w:spacing w:line="360" w:lineRule="auto"/>
        <w:jc w:val="both"/>
      </w:pPr>
      <w:r>
        <w:rPr>
          <w:b/>
        </w:rPr>
        <w:t xml:space="preserve">Nomenclator-Document: </w:t>
      </w:r>
      <w:r>
        <w:t xml:space="preserve">Entre la entidad </w:t>
      </w:r>
      <w:r>
        <w:rPr>
          <w:b/>
        </w:rPr>
        <w:t xml:space="preserve">Nomenclator </w:t>
      </w:r>
      <w:r>
        <w:t xml:space="preserve">y la entidad </w:t>
      </w:r>
      <w:r>
        <w:rPr>
          <w:b/>
        </w:rPr>
        <w:t xml:space="preserve">Do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corresponde con la entidad </w:t>
      </w:r>
      <w:r>
        <w:rPr>
          <w:b/>
        </w:rPr>
        <w:t xml:space="preserve">Nomenclator </w:t>
      </w:r>
      <w:r>
        <w:t xml:space="preserve">y el extremo muchos con la entidad </w:t>
      </w:r>
      <w:r>
        <w:rPr>
          <w:b/>
        </w:rPr>
        <w:t xml:space="preserve">Download. </w:t>
      </w:r>
    </w:p>
    <w:p w:rsidR="00FD2FC8" w:rsidRDefault="000D02D1" w:rsidP="00B31D79">
      <w:pPr>
        <w:spacing w:line="360" w:lineRule="auto"/>
        <w:jc w:val="both"/>
      </w:pPr>
      <w:r>
        <w:t xml:space="preserve">Luego de </w:t>
      </w:r>
      <w:r w:rsidR="002A0CA5">
        <w:t>la</w:t>
      </w:r>
      <w:r>
        <w:t xml:space="preserve"> etapa de diseño</w:t>
      </w:r>
      <w:r w:rsidR="00FD2FC8">
        <w:t>, y un proceso de normalización, se llegó al siguiente modelo lógico global de datos:</w:t>
      </w:r>
    </w:p>
    <w:p w:rsidR="00FD2FC8" w:rsidRPr="002D63E6" w:rsidRDefault="00FD2FC8" w:rsidP="00B31D79">
      <w:pPr>
        <w:spacing w:line="360" w:lineRule="auto"/>
        <w:jc w:val="both"/>
        <w:rPr>
          <w:lang w:val="en-US"/>
        </w:rPr>
      </w:pPr>
      <w:r w:rsidRPr="002D63E6">
        <w:rPr>
          <w:b/>
          <w:lang w:val="en-US"/>
        </w:rPr>
        <w:t>Document</w:t>
      </w:r>
      <w:r w:rsidRPr="002D63E6">
        <w:rPr>
          <w:lang w:val="en-US"/>
        </w:rPr>
        <w:t>(</w:t>
      </w:r>
      <w:r w:rsidR="002D63E6" w:rsidRPr="002D63E6">
        <w:rPr>
          <w:u w:val="single"/>
          <w:lang w:val="en-US"/>
        </w:rPr>
        <w:t>DocumentId</w:t>
      </w:r>
      <w:r w:rsidR="002D63E6" w:rsidRPr="002D63E6">
        <w:rPr>
          <w:lang w:val="en-US"/>
        </w:rPr>
        <w:t>, Code, Title, Edition, Pages, DateOfValidity, NomenclatorId [TypeId], NomenclatorId [ProcessId], NomenclatorId [ScopeId]</w:t>
      </w:r>
      <w:r w:rsidRPr="002D63E6">
        <w:rPr>
          <w:lang w:val="en-US"/>
        </w:rPr>
        <w:t>)</w:t>
      </w:r>
    </w:p>
    <w:p w:rsidR="00FD2FC8" w:rsidRPr="002D63E6" w:rsidRDefault="00FD2FC8" w:rsidP="00B31D79">
      <w:pPr>
        <w:spacing w:line="360" w:lineRule="auto"/>
        <w:jc w:val="both"/>
        <w:rPr>
          <w:lang w:val="en-US"/>
        </w:rPr>
      </w:pPr>
      <w:r w:rsidRPr="002D63E6">
        <w:rPr>
          <w:b/>
          <w:lang w:val="en-US"/>
        </w:rPr>
        <w:t>Download</w:t>
      </w:r>
      <w:r w:rsidRPr="002D63E6">
        <w:rPr>
          <w:lang w:val="en-US"/>
        </w:rPr>
        <w:t>(</w:t>
      </w:r>
      <w:r w:rsidR="002D63E6" w:rsidRPr="002D63E6">
        <w:rPr>
          <w:u w:val="single"/>
          <w:lang w:val="en-US"/>
        </w:rPr>
        <w:t>DownloadId</w:t>
      </w:r>
      <w:r w:rsidR="002D63E6">
        <w:rPr>
          <w:lang w:val="en-US"/>
        </w:rPr>
        <w:t>, DocumentId, NomenclatorId [ReasonId], DateOfDownload, Format, Username</w:t>
      </w:r>
      <w:r w:rsidRPr="002D63E6">
        <w:rPr>
          <w:lang w:val="en-US"/>
        </w:rPr>
        <w:t>)</w:t>
      </w:r>
    </w:p>
    <w:p w:rsidR="00FD2FC8" w:rsidRPr="00310B10" w:rsidRDefault="00FD2FC8" w:rsidP="00B31D79">
      <w:pPr>
        <w:spacing w:line="360" w:lineRule="auto"/>
        <w:jc w:val="both"/>
      </w:pPr>
      <w:r w:rsidRPr="00310B10">
        <w:rPr>
          <w:b/>
        </w:rPr>
        <w:t>Nomenclator</w:t>
      </w:r>
      <w:r w:rsidR="002D63E6" w:rsidRPr="00310B10">
        <w:t>(</w:t>
      </w:r>
      <w:r w:rsidR="002D63E6" w:rsidRPr="00310B10">
        <w:rPr>
          <w:u w:val="single"/>
        </w:rPr>
        <w:t>NomenclatorId</w:t>
      </w:r>
      <w:r w:rsidR="002D63E6" w:rsidRPr="00310B10">
        <w:t>, Name, Type)</w:t>
      </w:r>
    </w:p>
    <w:p w:rsidR="002D63E6" w:rsidRDefault="00FD2FC8" w:rsidP="00B31D79">
      <w:pPr>
        <w:spacing w:line="360" w:lineRule="auto"/>
        <w:jc w:val="both"/>
      </w:pPr>
      <w:r>
        <w:t xml:space="preserve">Además, se llegó </w:t>
      </w:r>
      <w:r w:rsidR="000D02D1">
        <w:t xml:space="preserve">a la </w:t>
      </w:r>
      <w:r w:rsidR="00FA0B29">
        <w:t xml:space="preserve">modelación física de la base de datos de la </w:t>
      </w:r>
      <w:r w:rsidR="00FA0B29">
        <w:fldChar w:fldCharType="begin"/>
      </w:r>
      <w:r w:rsidR="00FA0B29">
        <w:instrText xml:space="preserve"> REF _Ref159879144 \h </w:instrText>
      </w:r>
      <w:r w:rsidR="00FA0B29">
        <w:fldChar w:fldCharType="separate"/>
      </w:r>
      <w:r w:rsidR="00E1015C" w:rsidRPr="00FA0B29">
        <w:rPr>
          <w:b/>
        </w:rPr>
        <w:t xml:space="preserve">Figura </w:t>
      </w:r>
      <w:r w:rsidR="00E1015C">
        <w:rPr>
          <w:b/>
          <w:i/>
          <w:noProof/>
        </w:rPr>
        <w:t>10</w:t>
      </w:r>
      <w:r w:rsidR="00FA0B29">
        <w:fldChar w:fldCharType="end"/>
      </w:r>
      <w:r w:rsidR="00FA0B29">
        <w:t>.</w:t>
      </w:r>
      <w:r w:rsidR="00013703">
        <w:t xml:space="preserve"> </w:t>
      </w:r>
    </w:p>
    <w:p w:rsidR="002C0418" w:rsidRDefault="002C0418" w:rsidP="002C0418">
      <w:pPr>
        <w:spacing w:line="360" w:lineRule="auto"/>
        <w:jc w:val="center"/>
      </w:pPr>
      <w:r w:rsidRPr="002C0418">
        <w:rPr>
          <w:noProof/>
          <w:lang w:eastAsia="es-ES"/>
        </w:rPr>
        <w:drawing>
          <wp:inline distT="0" distB="0" distL="0" distR="0">
            <wp:extent cx="4098969" cy="3161038"/>
            <wp:effectExtent l="0" t="0" r="0" b="1270"/>
            <wp:docPr id="9" name="Imagen 9" descr="D:\Cujae\Tercer Año\PP1\documentacion practicas\esquemas\AicaDocsModelo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AicaDocsModeloFinal.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7893" cy="3175632"/>
                    </a:xfrm>
                    <a:prstGeom prst="rect">
                      <a:avLst/>
                    </a:prstGeom>
                    <a:noFill/>
                    <a:ln>
                      <a:noFill/>
                    </a:ln>
                  </pic:spPr>
                </pic:pic>
              </a:graphicData>
            </a:graphic>
          </wp:inline>
        </w:drawing>
      </w:r>
    </w:p>
    <w:p w:rsidR="00821DCD" w:rsidRPr="00821DCD" w:rsidRDefault="00FA0B29" w:rsidP="00821DCD">
      <w:pPr>
        <w:pStyle w:val="Descripcin"/>
        <w:jc w:val="center"/>
        <w:rPr>
          <w:i w:val="0"/>
          <w:color w:val="auto"/>
          <w:sz w:val="24"/>
        </w:rPr>
      </w:pPr>
      <w:bookmarkStart w:id="27" w:name="_Ref159879144"/>
      <w:bookmarkStart w:id="28" w:name="_Toc160111397"/>
      <w:r w:rsidRPr="00FA0B29">
        <w:rPr>
          <w:b/>
          <w:i w:val="0"/>
          <w:color w:val="auto"/>
          <w:sz w:val="24"/>
        </w:rPr>
        <w:t xml:space="preserve">Figura </w:t>
      </w:r>
      <w:r w:rsidRPr="00FA0B29">
        <w:rPr>
          <w:b/>
          <w:i w:val="0"/>
          <w:color w:val="auto"/>
          <w:sz w:val="24"/>
        </w:rPr>
        <w:fldChar w:fldCharType="begin"/>
      </w:r>
      <w:r w:rsidRPr="00FA0B29">
        <w:rPr>
          <w:b/>
          <w:i w:val="0"/>
          <w:color w:val="auto"/>
          <w:sz w:val="24"/>
        </w:rPr>
        <w:instrText xml:space="preserve"> SEQ Figura \* ARABIC </w:instrText>
      </w:r>
      <w:r w:rsidRPr="00FA0B29">
        <w:rPr>
          <w:b/>
          <w:i w:val="0"/>
          <w:color w:val="auto"/>
          <w:sz w:val="24"/>
        </w:rPr>
        <w:fldChar w:fldCharType="separate"/>
      </w:r>
      <w:r w:rsidR="00E1015C">
        <w:rPr>
          <w:b/>
          <w:i w:val="0"/>
          <w:noProof/>
          <w:color w:val="auto"/>
          <w:sz w:val="24"/>
        </w:rPr>
        <w:t>10</w:t>
      </w:r>
      <w:r w:rsidRPr="00FA0B29">
        <w:rPr>
          <w:b/>
          <w:i w:val="0"/>
          <w:color w:val="auto"/>
          <w:sz w:val="24"/>
        </w:rPr>
        <w:fldChar w:fldCharType="end"/>
      </w:r>
      <w:bookmarkEnd w:id="27"/>
      <w:r>
        <w:rPr>
          <w:b/>
          <w:i w:val="0"/>
          <w:color w:val="auto"/>
          <w:sz w:val="24"/>
        </w:rPr>
        <w:t xml:space="preserve">: </w:t>
      </w:r>
      <w:r>
        <w:rPr>
          <w:i w:val="0"/>
          <w:color w:val="auto"/>
          <w:sz w:val="24"/>
        </w:rPr>
        <w:t>Modelo físico de la base de datos diseñada (Fuente: Database Designer)</w:t>
      </w:r>
      <w:bookmarkEnd w:id="28"/>
    </w:p>
    <w:p w:rsidR="002D63E6" w:rsidRDefault="002D63E6" w:rsidP="00821DCD">
      <w:pPr>
        <w:spacing w:line="360" w:lineRule="auto"/>
      </w:pPr>
    </w:p>
    <w:p w:rsidR="00821DCD" w:rsidRDefault="00FD2FC8" w:rsidP="00821DCD">
      <w:pPr>
        <w:spacing w:line="360" w:lineRule="auto"/>
      </w:pPr>
      <w:r>
        <w:lastRenderedPageBreak/>
        <w:t>Las consideraciones fundamentales tomadas en cuenta a la hora de diseñar la base de datos anterior se resumen a continuación:</w:t>
      </w:r>
    </w:p>
    <w:p w:rsidR="0041356E" w:rsidRDefault="0041356E" w:rsidP="0053540C">
      <w:pPr>
        <w:pStyle w:val="Prrafodelista"/>
        <w:numPr>
          <w:ilvl w:val="0"/>
          <w:numId w:val="20"/>
        </w:numPr>
        <w:spacing w:line="360" w:lineRule="auto"/>
        <w:jc w:val="both"/>
      </w:pPr>
      <w:r>
        <w:t xml:space="preserve">Los nomencladores tienen una implementación de herencia con </w:t>
      </w:r>
      <w:r w:rsidR="0053540C">
        <w:t>discriminador (Type)</w:t>
      </w:r>
      <w:r w:rsidR="001900E2">
        <w:t>, lo cual pe</w:t>
      </w:r>
      <w:r w:rsidR="00EC0AC7">
        <w:t xml:space="preserve">rmite simplificar la modelación, pues </w:t>
      </w:r>
      <w:r w:rsidR="00DB1F6B">
        <w:t>evita</w:t>
      </w:r>
      <w:r w:rsidR="00EC0AC7">
        <w:t xml:space="preserve"> modelar una tabla por cada tipo de nomenclador. Esta implementación es posible, debido a que los nomencladores no presentan atributos específicos, qu</w:t>
      </w:r>
      <w:r w:rsidR="007A4A73">
        <w:t>e no sean comunes con los otros tipos.</w:t>
      </w:r>
    </w:p>
    <w:p w:rsidR="00FD2FC8" w:rsidRDefault="00520D6A" w:rsidP="00FD2FC8">
      <w:pPr>
        <w:pStyle w:val="Prrafodelista"/>
        <w:numPr>
          <w:ilvl w:val="0"/>
          <w:numId w:val="20"/>
        </w:numPr>
        <w:spacing w:line="360" w:lineRule="auto"/>
      </w:pPr>
      <w:r>
        <w:t>Los formatos admisibles son:</w:t>
      </w:r>
    </w:p>
    <w:p w:rsidR="00520D6A" w:rsidRDefault="00520D6A" w:rsidP="00520D6A">
      <w:pPr>
        <w:pStyle w:val="Prrafodelista"/>
        <w:numPr>
          <w:ilvl w:val="1"/>
          <w:numId w:val="20"/>
        </w:numPr>
        <w:spacing w:line="360" w:lineRule="auto"/>
      </w:pPr>
      <w:r>
        <w:t>Pdf</w:t>
      </w:r>
    </w:p>
    <w:p w:rsidR="00520D6A" w:rsidRDefault="00520D6A" w:rsidP="00520D6A">
      <w:pPr>
        <w:pStyle w:val="Prrafodelista"/>
        <w:numPr>
          <w:ilvl w:val="1"/>
          <w:numId w:val="20"/>
        </w:numPr>
        <w:spacing w:line="360" w:lineRule="auto"/>
      </w:pPr>
      <w:r>
        <w:t>Word</w:t>
      </w:r>
    </w:p>
    <w:p w:rsidR="00520D6A" w:rsidRDefault="00520D6A" w:rsidP="00520D6A">
      <w:pPr>
        <w:pStyle w:val="Prrafodelista"/>
        <w:numPr>
          <w:ilvl w:val="0"/>
          <w:numId w:val="20"/>
        </w:numPr>
        <w:spacing w:line="360" w:lineRule="auto"/>
      </w:pPr>
      <w:r>
        <w:t>Los tipos de nomenclador admisibles son:</w:t>
      </w:r>
    </w:p>
    <w:p w:rsidR="00520D6A" w:rsidRDefault="00520D6A" w:rsidP="00520D6A">
      <w:pPr>
        <w:pStyle w:val="Prrafodelista"/>
        <w:numPr>
          <w:ilvl w:val="1"/>
          <w:numId w:val="20"/>
        </w:numPr>
        <w:spacing w:line="360" w:lineRule="auto"/>
      </w:pPr>
      <w:r>
        <w:t>Proceso de documento</w:t>
      </w:r>
    </w:p>
    <w:p w:rsidR="00520D6A" w:rsidRDefault="00520D6A" w:rsidP="00520D6A">
      <w:pPr>
        <w:pStyle w:val="Prrafodelista"/>
        <w:numPr>
          <w:ilvl w:val="1"/>
          <w:numId w:val="20"/>
        </w:numPr>
        <w:spacing w:line="360" w:lineRule="auto"/>
      </w:pPr>
      <w:r>
        <w:t>Razón de descarga</w:t>
      </w:r>
    </w:p>
    <w:p w:rsidR="00520D6A" w:rsidRDefault="00520D6A" w:rsidP="00520D6A">
      <w:pPr>
        <w:pStyle w:val="Prrafodelista"/>
        <w:numPr>
          <w:ilvl w:val="1"/>
          <w:numId w:val="20"/>
        </w:numPr>
        <w:spacing w:line="360" w:lineRule="auto"/>
      </w:pPr>
      <w:r>
        <w:t>Alcance de documento</w:t>
      </w:r>
    </w:p>
    <w:p w:rsidR="00520D6A" w:rsidRDefault="00520D6A" w:rsidP="00520D6A">
      <w:pPr>
        <w:pStyle w:val="Prrafodelista"/>
        <w:numPr>
          <w:ilvl w:val="1"/>
          <w:numId w:val="20"/>
        </w:numPr>
        <w:spacing w:line="360" w:lineRule="auto"/>
      </w:pPr>
      <w:r>
        <w:t>Tipo de documento</w:t>
      </w:r>
    </w:p>
    <w:p w:rsidR="00821DCD" w:rsidRDefault="00BE771C" w:rsidP="00BE771C">
      <w:pPr>
        <w:spacing w:line="360" w:lineRule="auto"/>
        <w:jc w:val="both"/>
      </w:pPr>
      <w:r>
        <w:t>Luego de la etapa de diseño y modelación, se obtuvieron los siguientes nomencladores para poblar de datos dicha tabla en la base de datos a generar:</w:t>
      </w:r>
    </w:p>
    <w:p w:rsidR="00BE771C" w:rsidRPr="00BE771C" w:rsidRDefault="00BE771C" w:rsidP="00BE771C">
      <w:pPr>
        <w:pStyle w:val="Prrafodelista"/>
        <w:numPr>
          <w:ilvl w:val="0"/>
          <w:numId w:val="21"/>
        </w:numPr>
        <w:spacing w:line="360" w:lineRule="auto"/>
        <w:jc w:val="both"/>
      </w:pPr>
      <w:r>
        <w:rPr>
          <w:b/>
        </w:rPr>
        <w:t>Proceso de documento:</w:t>
      </w:r>
    </w:p>
    <w:p w:rsidR="00BE771C" w:rsidRDefault="003B5D39" w:rsidP="003B5D39">
      <w:pPr>
        <w:pStyle w:val="Prrafodelista"/>
        <w:numPr>
          <w:ilvl w:val="0"/>
          <w:numId w:val="23"/>
        </w:numPr>
        <w:spacing w:line="360" w:lineRule="auto"/>
        <w:jc w:val="both"/>
      </w:pPr>
      <w:r w:rsidRPr="003B5D39">
        <w:t>Gestión del Capital humano</w:t>
      </w:r>
    </w:p>
    <w:p w:rsidR="003B5D39" w:rsidRDefault="003B5D39" w:rsidP="003B5D39">
      <w:pPr>
        <w:pStyle w:val="Prrafodelista"/>
        <w:numPr>
          <w:ilvl w:val="0"/>
          <w:numId w:val="23"/>
        </w:numPr>
        <w:spacing w:line="360" w:lineRule="auto"/>
        <w:jc w:val="both"/>
      </w:pPr>
      <w:r w:rsidRPr="003B5D39">
        <w:t>Gestión de Servicios generales</w:t>
      </w:r>
    </w:p>
    <w:p w:rsidR="003B5D39" w:rsidRDefault="003B5D39" w:rsidP="003B5D39">
      <w:pPr>
        <w:pStyle w:val="Prrafodelista"/>
        <w:numPr>
          <w:ilvl w:val="0"/>
          <w:numId w:val="23"/>
        </w:numPr>
        <w:spacing w:line="360" w:lineRule="auto"/>
        <w:jc w:val="both"/>
      </w:pPr>
      <w:r w:rsidRPr="003B5D39">
        <w:t>Gestión de Ingeniería y mantenimiento</w:t>
      </w:r>
    </w:p>
    <w:p w:rsidR="003B5D39" w:rsidRDefault="003B5D39" w:rsidP="003B5D39">
      <w:pPr>
        <w:pStyle w:val="Prrafodelista"/>
        <w:numPr>
          <w:ilvl w:val="0"/>
          <w:numId w:val="23"/>
        </w:numPr>
        <w:spacing w:line="360" w:lineRule="auto"/>
        <w:jc w:val="both"/>
      </w:pPr>
      <w:r w:rsidRPr="003B5D39">
        <w:t>Gestión de la Dirección</w:t>
      </w:r>
    </w:p>
    <w:p w:rsidR="003B5D39" w:rsidRDefault="003B5D39" w:rsidP="003B5D39">
      <w:pPr>
        <w:pStyle w:val="Prrafodelista"/>
        <w:numPr>
          <w:ilvl w:val="0"/>
          <w:numId w:val="23"/>
        </w:numPr>
        <w:spacing w:line="360" w:lineRule="auto"/>
        <w:jc w:val="both"/>
      </w:pPr>
      <w:r w:rsidRPr="003B5D39">
        <w:t>Gestión de Comercial y de negocios</w:t>
      </w:r>
    </w:p>
    <w:p w:rsidR="003B5D39" w:rsidRDefault="003B5D39" w:rsidP="003B5D39">
      <w:pPr>
        <w:pStyle w:val="Prrafodelista"/>
        <w:numPr>
          <w:ilvl w:val="0"/>
          <w:numId w:val="23"/>
        </w:numPr>
        <w:spacing w:line="360" w:lineRule="auto"/>
        <w:jc w:val="both"/>
      </w:pPr>
      <w:r w:rsidRPr="003B5D39">
        <w:t>Gestión de la Inversiones</w:t>
      </w:r>
    </w:p>
    <w:p w:rsidR="003B5D39" w:rsidRDefault="003B5D39" w:rsidP="003B5D39">
      <w:pPr>
        <w:pStyle w:val="Prrafodelista"/>
        <w:numPr>
          <w:ilvl w:val="0"/>
          <w:numId w:val="23"/>
        </w:numPr>
        <w:spacing w:line="360" w:lineRule="auto"/>
        <w:jc w:val="both"/>
      </w:pPr>
      <w:r w:rsidRPr="003B5D39">
        <w:t>Gestión de Producción</w:t>
      </w:r>
    </w:p>
    <w:p w:rsidR="003B5D39" w:rsidRDefault="002C391D" w:rsidP="002C391D">
      <w:pPr>
        <w:pStyle w:val="Prrafodelista"/>
        <w:numPr>
          <w:ilvl w:val="0"/>
          <w:numId w:val="23"/>
        </w:numPr>
        <w:spacing w:line="360" w:lineRule="auto"/>
        <w:jc w:val="both"/>
      </w:pPr>
      <w:r w:rsidRPr="002C391D">
        <w:t>Gestión de Información y comunicación</w:t>
      </w:r>
    </w:p>
    <w:p w:rsidR="002C391D" w:rsidRDefault="002C391D" w:rsidP="002C391D">
      <w:pPr>
        <w:pStyle w:val="Prrafodelista"/>
        <w:numPr>
          <w:ilvl w:val="0"/>
          <w:numId w:val="23"/>
        </w:numPr>
        <w:spacing w:line="360" w:lineRule="auto"/>
        <w:jc w:val="both"/>
      </w:pPr>
      <w:r w:rsidRPr="002C391D">
        <w:t>Gestión de Logística</w:t>
      </w:r>
    </w:p>
    <w:p w:rsidR="002C391D" w:rsidRDefault="002C391D" w:rsidP="002C391D">
      <w:pPr>
        <w:pStyle w:val="Prrafodelista"/>
        <w:numPr>
          <w:ilvl w:val="0"/>
          <w:numId w:val="23"/>
        </w:numPr>
        <w:spacing w:line="360" w:lineRule="auto"/>
        <w:jc w:val="both"/>
      </w:pPr>
      <w:r w:rsidRPr="002C391D">
        <w:t>Gestión de Tecnologías Informáticas</w:t>
      </w:r>
    </w:p>
    <w:p w:rsidR="002C391D" w:rsidRDefault="002C391D" w:rsidP="002C391D">
      <w:pPr>
        <w:pStyle w:val="Prrafodelista"/>
        <w:numPr>
          <w:ilvl w:val="0"/>
          <w:numId w:val="23"/>
        </w:numPr>
        <w:spacing w:line="360" w:lineRule="auto"/>
        <w:jc w:val="both"/>
      </w:pPr>
      <w:r w:rsidRPr="002C391D">
        <w:t>Gestión Contable-financiera</w:t>
      </w:r>
    </w:p>
    <w:p w:rsidR="002C391D" w:rsidRDefault="002C391D" w:rsidP="002C391D">
      <w:pPr>
        <w:pStyle w:val="Prrafodelista"/>
        <w:numPr>
          <w:ilvl w:val="0"/>
          <w:numId w:val="23"/>
        </w:numPr>
        <w:spacing w:line="360" w:lineRule="auto"/>
        <w:jc w:val="both"/>
      </w:pPr>
      <w:r w:rsidRPr="002C391D">
        <w:t>Gestión de Documentación</w:t>
      </w:r>
    </w:p>
    <w:p w:rsidR="002C391D" w:rsidRDefault="002C391D" w:rsidP="002C391D">
      <w:pPr>
        <w:pStyle w:val="Prrafodelista"/>
        <w:numPr>
          <w:ilvl w:val="0"/>
          <w:numId w:val="23"/>
        </w:numPr>
        <w:spacing w:line="360" w:lineRule="auto"/>
        <w:jc w:val="both"/>
      </w:pPr>
      <w:r w:rsidRPr="002C391D">
        <w:t>Gestión de Medición, análisis y mejora</w:t>
      </w:r>
    </w:p>
    <w:p w:rsidR="002C391D" w:rsidRDefault="002C391D" w:rsidP="002C391D">
      <w:pPr>
        <w:pStyle w:val="Prrafodelista"/>
        <w:numPr>
          <w:ilvl w:val="0"/>
          <w:numId w:val="23"/>
        </w:numPr>
        <w:spacing w:line="360" w:lineRule="auto"/>
        <w:jc w:val="both"/>
      </w:pPr>
      <w:r w:rsidRPr="002C391D">
        <w:t>Gestión de Diseño, desarrollo e investigación</w:t>
      </w:r>
    </w:p>
    <w:p w:rsidR="002C391D" w:rsidRPr="00BE771C" w:rsidRDefault="002C391D" w:rsidP="002C391D">
      <w:pPr>
        <w:pStyle w:val="Prrafodelista"/>
        <w:numPr>
          <w:ilvl w:val="0"/>
          <w:numId w:val="23"/>
        </w:numPr>
        <w:spacing w:line="360" w:lineRule="auto"/>
        <w:jc w:val="both"/>
      </w:pPr>
      <w:r w:rsidRPr="002C391D">
        <w:lastRenderedPageBreak/>
        <w:t>Gestión de Liberación de lotes</w:t>
      </w:r>
    </w:p>
    <w:p w:rsidR="00BE771C" w:rsidRPr="00BE771C" w:rsidRDefault="00BE771C" w:rsidP="00BE771C">
      <w:pPr>
        <w:pStyle w:val="Prrafodelista"/>
        <w:numPr>
          <w:ilvl w:val="0"/>
          <w:numId w:val="21"/>
        </w:numPr>
        <w:spacing w:line="360" w:lineRule="auto"/>
        <w:jc w:val="both"/>
      </w:pPr>
      <w:r>
        <w:rPr>
          <w:b/>
        </w:rPr>
        <w:t>Razón de descarga:</w:t>
      </w:r>
    </w:p>
    <w:p w:rsidR="00BE771C" w:rsidRDefault="002753A1" w:rsidP="002753A1">
      <w:pPr>
        <w:pStyle w:val="Prrafodelista"/>
        <w:numPr>
          <w:ilvl w:val="0"/>
          <w:numId w:val="24"/>
        </w:numPr>
        <w:spacing w:line="360" w:lineRule="auto"/>
        <w:jc w:val="both"/>
      </w:pPr>
      <w:r w:rsidRPr="002753A1">
        <w:t>Distribución Impresa</w:t>
      </w:r>
    </w:p>
    <w:p w:rsidR="002753A1" w:rsidRDefault="002753A1" w:rsidP="002753A1">
      <w:pPr>
        <w:pStyle w:val="Prrafodelista"/>
        <w:numPr>
          <w:ilvl w:val="0"/>
          <w:numId w:val="24"/>
        </w:numPr>
        <w:spacing w:line="360" w:lineRule="auto"/>
        <w:jc w:val="both"/>
      </w:pPr>
      <w:r w:rsidRPr="002753A1">
        <w:t>Envío a personal externo autorizado</w:t>
      </w:r>
    </w:p>
    <w:p w:rsidR="002753A1" w:rsidRDefault="002753A1" w:rsidP="002753A1">
      <w:pPr>
        <w:pStyle w:val="Prrafodelista"/>
        <w:numPr>
          <w:ilvl w:val="0"/>
          <w:numId w:val="24"/>
        </w:numPr>
        <w:spacing w:line="360" w:lineRule="auto"/>
        <w:jc w:val="both"/>
      </w:pPr>
      <w:r w:rsidRPr="002753A1">
        <w:t>Elaboración de CTD</w:t>
      </w:r>
    </w:p>
    <w:p w:rsidR="002753A1" w:rsidRDefault="002753A1" w:rsidP="002753A1">
      <w:pPr>
        <w:pStyle w:val="Prrafodelista"/>
        <w:numPr>
          <w:ilvl w:val="0"/>
          <w:numId w:val="24"/>
        </w:numPr>
        <w:spacing w:line="360" w:lineRule="auto"/>
        <w:jc w:val="both"/>
      </w:pPr>
      <w:r w:rsidRPr="002753A1">
        <w:t>Solicitud del CECMED</w:t>
      </w:r>
    </w:p>
    <w:p w:rsidR="002753A1" w:rsidRDefault="002753A1" w:rsidP="002753A1">
      <w:pPr>
        <w:pStyle w:val="Prrafodelista"/>
        <w:numPr>
          <w:ilvl w:val="0"/>
          <w:numId w:val="24"/>
        </w:numPr>
        <w:spacing w:line="360" w:lineRule="auto"/>
        <w:jc w:val="both"/>
      </w:pPr>
      <w:r w:rsidRPr="002753A1">
        <w:t>Revisión por el área de documentación</w:t>
      </w:r>
    </w:p>
    <w:p w:rsidR="002753A1" w:rsidRPr="00BE771C" w:rsidRDefault="002753A1" w:rsidP="002753A1">
      <w:pPr>
        <w:pStyle w:val="Prrafodelista"/>
        <w:numPr>
          <w:ilvl w:val="0"/>
          <w:numId w:val="24"/>
        </w:numPr>
        <w:spacing w:line="360" w:lineRule="auto"/>
        <w:jc w:val="both"/>
      </w:pPr>
      <w:r w:rsidRPr="002753A1">
        <w:t>Revisión del área de proceso</w:t>
      </w:r>
    </w:p>
    <w:p w:rsidR="00BE771C" w:rsidRPr="00BE771C" w:rsidRDefault="00BE771C" w:rsidP="00BE771C">
      <w:pPr>
        <w:pStyle w:val="Prrafodelista"/>
        <w:numPr>
          <w:ilvl w:val="0"/>
          <w:numId w:val="21"/>
        </w:numPr>
        <w:spacing w:line="360" w:lineRule="auto"/>
        <w:jc w:val="both"/>
      </w:pPr>
      <w:r>
        <w:rPr>
          <w:b/>
        </w:rPr>
        <w:t>Alcance de documento:</w:t>
      </w:r>
    </w:p>
    <w:p w:rsidR="00BE771C" w:rsidRDefault="002753A1" w:rsidP="002753A1">
      <w:pPr>
        <w:pStyle w:val="Prrafodelista"/>
        <w:numPr>
          <w:ilvl w:val="0"/>
          <w:numId w:val="25"/>
        </w:numPr>
        <w:spacing w:line="360" w:lineRule="auto"/>
        <w:jc w:val="both"/>
      </w:pPr>
      <w:r w:rsidRPr="002753A1">
        <w:t>Rector</w:t>
      </w:r>
    </w:p>
    <w:p w:rsidR="002753A1" w:rsidRDefault="002753A1" w:rsidP="002753A1">
      <w:pPr>
        <w:pStyle w:val="Prrafodelista"/>
        <w:numPr>
          <w:ilvl w:val="0"/>
          <w:numId w:val="25"/>
        </w:numPr>
        <w:spacing w:line="360" w:lineRule="auto"/>
        <w:jc w:val="both"/>
      </w:pPr>
      <w:r w:rsidRPr="002753A1">
        <w:t>Aica UEB</w:t>
      </w:r>
    </w:p>
    <w:p w:rsidR="002753A1" w:rsidRDefault="002753A1" w:rsidP="002753A1">
      <w:pPr>
        <w:pStyle w:val="Prrafodelista"/>
        <w:numPr>
          <w:ilvl w:val="0"/>
          <w:numId w:val="25"/>
        </w:numPr>
        <w:spacing w:line="360" w:lineRule="auto"/>
        <w:jc w:val="both"/>
      </w:pPr>
      <w:r w:rsidRPr="002753A1">
        <w:t>Citox</w:t>
      </w:r>
    </w:p>
    <w:p w:rsidR="002753A1" w:rsidRDefault="002753A1" w:rsidP="002753A1">
      <w:pPr>
        <w:pStyle w:val="Prrafodelista"/>
        <w:numPr>
          <w:ilvl w:val="0"/>
          <w:numId w:val="25"/>
        </w:numPr>
        <w:spacing w:line="360" w:lineRule="auto"/>
        <w:jc w:val="both"/>
      </w:pPr>
      <w:r w:rsidRPr="002753A1">
        <w:t>Julio Trigo</w:t>
      </w:r>
    </w:p>
    <w:p w:rsidR="002753A1" w:rsidRDefault="002753A1" w:rsidP="002753A1">
      <w:pPr>
        <w:pStyle w:val="Prrafodelista"/>
        <w:numPr>
          <w:ilvl w:val="0"/>
          <w:numId w:val="25"/>
        </w:numPr>
        <w:spacing w:line="360" w:lineRule="auto"/>
        <w:jc w:val="both"/>
      </w:pPr>
      <w:r w:rsidRPr="002753A1">
        <w:t>Liorad</w:t>
      </w:r>
    </w:p>
    <w:p w:rsidR="002753A1" w:rsidRDefault="002753A1" w:rsidP="002753A1">
      <w:pPr>
        <w:pStyle w:val="Prrafodelista"/>
        <w:numPr>
          <w:ilvl w:val="0"/>
          <w:numId w:val="25"/>
        </w:numPr>
        <w:spacing w:line="360" w:lineRule="auto"/>
        <w:jc w:val="both"/>
      </w:pPr>
      <w:r w:rsidRPr="002753A1">
        <w:t>SH+</w:t>
      </w:r>
    </w:p>
    <w:p w:rsidR="002753A1" w:rsidRPr="00BE771C" w:rsidRDefault="002753A1" w:rsidP="002753A1">
      <w:pPr>
        <w:pStyle w:val="Prrafodelista"/>
        <w:numPr>
          <w:ilvl w:val="0"/>
          <w:numId w:val="25"/>
        </w:numPr>
        <w:spacing w:line="360" w:lineRule="auto"/>
        <w:jc w:val="both"/>
      </w:pPr>
      <w:r w:rsidRPr="002753A1">
        <w:t>UDI</w:t>
      </w:r>
    </w:p>
    <w:p w:rsidR="00BE771C" w:rsidRPr="00BE771C" w:rsidRDefault="00BE771C" w:rsidP="00BE771C">
      <w:pPr>
        <w:pStyle w:val="Prrafodelista"/>
        <w:numPr>
          <w:ilvl w:val="0"/>
          <w:numId w:val="21"/>
        </w:numPr>
        <w:spacing w:line="360" w:lineRule="auto"/>
        <w:jc w:val="both"/>
      </w:pPr>
      <w:r>
        <w:rPr>
          <w:b/>
        </w:rPr>
        <w:t>Tipo de documento:</w:t>
      </w:r>
    </w:p>
    <w:p w:rsidR="009F7ECD" w:rsidRDefault="002753A1" w:rsidP="002753A1">
      <w:pPr>
        <w:pStyle w:val="Prrafodelista"/>
        <w:numPr>
          <w:ilvl w:val="0"/>
          <w:numId w:val="26"/>
        </w:numPr>
        <w:spacing w:line="360" w:lineRule="auto"/>
        <w:jc w:val="both"/>
      </w:pPr>
      <w:r w:rsidRPr="002753A1">
        <w:t>Procedimiento Normalizado de Operaciones</w:t>
      </w:r>
    </w:p>
    <w:p w:rsidR="002753A1" w:rsidRDefault="002753A1" w:rsidP="002753A1">
      <w:pPr>
        <w:pStyle w:val="Prrafodelista"/>
        <w:numPr>
          <w:ilvl w:val="0"/>
          <w:numId w:val="26"/>
        </w:numPr>
        <w:spacing w:line="360" w:lineRule="auto"/>
        <w:jc w:val="both"/>
      </w:pPr>
      <w:r w:rsidRPr="002753A1">
        <w:t>Registro</w:t>
      </w:r>
    </w:p>
    <w:p w:rsidR="002753A1" w:rsidRDefault="002753A1" w:rsidP="002753A1">
      <w:pPr>
        <w:pStyle w:val="Prrafodelista"/>
        <w:numPr>
          <w:ilvl w:val="0"/>
          <w:numId w:val="26"/>
        </w:numPr>
        <w:spacing w:line="360" w:lineRule="auto"/>
        <w:jc w:val="both"/>
      </w:pPr>
      <w:r w:rsidRPr="002753A1">
        <w:t>Instructiva</w:t>
      </w:r>
    </w:p>
    <w:p w:rsidR="002753A1" w:rsidRDefault="002753A1" w:rsidP="002753A1">
      <w:pPr>
        <w:pStyle w:val="Prrafodelista"/>
        <w:numPr>
          <w:ilvl w:val="0"/>
          <w:numId w:val="26"/>
        </w:numPr>
        <w:spacing w:line="360" w:lineRule="auto"/>
        <w:jc w:val="both"/>
      </w:pPr>
      <w:r w:rsidRPr="002753A1">
        <w:t>Especificación de Calidad</w:t>
      </w:r>
    </w:p>
    <w:p w:rsidR="002753A1" w:rsidRDefault="002753A1" w:rsidP="002753A1">
      <w:pPr>
        <w:pStyle w:val="Prrafodelista"/>
        <w:numPr>
          <w:ilvl w:val="0"/>
          <w:numId w:val="26"/>
        </w:numPr>
        <w:spacing w:line="360" w:lineRule="auto"/>
        <w:jc w:val="both"/>
      </w:pPr>
      <w:r w:rsidRPr="002753A1">
        <w:t>Plan Máster File</w:t>
      </w:r>
    </w:p>
    <w:p w:rsidR="002753A1" w:rsidRDefault="002753A1" w:rsidP="002753A1">
      <w:pPr>
        <w:pStyle w:val="Prrafodelista"/>
        <w:numPr>
          <w:ilvl w:val="0"/>
          <w:numId w:val="26"/>
        </w:numPr>
        <w:spacing w:line="360" w:lineRule="auto"/>
        <w:jc w:val="both"/>
      </w:pPr>
      <w:r w:rsidRPr="002753A1">
        <w:t>Planes</w:t>
      </w:r>
    </w:p>
    <w:p w:rsidR="002753A1" w:rsidRDefault="002753A1" w:rsidP="002753A1">
      <w:pPr>
        <w:pStyle w:val="Prrafodelista"/>
        <w:numPr>
          <w:ilvl w:val="0"/>
          <w:numId w:val="26"/>
        </w:numPr>
        <w:spacing w:line="360" w:lineRule="auto"/>
        <w:jc w:val="both"/>
      </w:pPr>
      <w:r w:rsidRPr="002753A1">
        <w:t>Ficha de proceso</w:t>
      </w:r>
    </w:p>
    <w:p w:rsidR="002753A1" w:rsidRDefault="002753A1" w:rsidP="002753A1">
      <w:pPr>
        <w:pStyle w:val="Prrafodelista"/>
        <w:numPr>
          <w:ilvl w:val="0"/>
          <w:numId w:val="26"/>
        </w:numPr>
        <w:spacing w:line="360" w:lineRule="auto"/>
        <w:jc w:val="both"/>
      </w:pPr>
      <w:r w:rsidRPr="002753A1">
        <w:t>Expediente maestro</w:t>
      </w:r>
    </w:p>
    <w:p w:rsidR="002753A1" w:rsidRDefault="002753A1" w:rsidP="002753A1">
      <w:pPr>
        <w:pStyle w:val="Prrafodelista"/>
        <w:numPr>
          <w:ilvl w:val="0"/>
          <w:numId w:val="26"/>
        </w:numPr>
        <w:spacing w:line="360" w:lineRule="auto"/>
        <w:jc w:val="both"/>
      </w:pPr>
      <w:r w:rsidRPr="002753A1">
        <w:t>Política</w:t>
      </w:r>
    </w:p>
    <w:p w:rsidR="002753A1" w:rsidRDefault="002753A1" w:rsidP="002753A1">
      <w:pPr>
        <w:pStyle w:val="Prrafodelista"/>
        <w:numPr>
          <w:ilvl w:val="0"/>
          <w:numId w:val="26"/>
        </w:numPr>
        <w:spacing w:line="360" w:lineRule="auto"/>
        <w:jc w:val="both"/>
      </w:pPr>
      <w:r w:rsidRPr="002753A1">
        <w:t>Programa</w:t>
      </w:r>
    </w:p>
    <w:p w:rsidR="002753A1" w:rsidRDefault="002753A1" w:rsidP="002753A1">
      <w:pPr>
        <w:pStyle w:val="Prrafodelista"/>
        <w:numPr>
          <w:ilvl w:val="0"/>
          <w:numId w:val="26"/>
        </w:numPr>
        <w:spacing w:line="360" w:lineRule="auto"/>
        <w:jc w:val="both"/>
      </w:pPr>
      <w:r w:rsidRPr="002753A1">
        <w:t>Manual</w:t>
      </w:r>
    </w:p>
    <w:p w:rsidR="002753A1" w:rsidRDefault="002753A1" w:rsidP="002753A1">
      <w:pPr>
        <w:pStyle w:val="Prrafodelista"/>
        <w:numPr>
          <w:ilvl w:val="0"/>
          <w:numId w:val="26"/>
        </w:numPr>
        <w:spacing w:line="360" w:lineRule="auto"/>
        <w:jc w:val="both"/>
      </w:pPr>
      <w:r w:rsidRPr="002753A1">
        <w:t>Manual de equipo</w:t>
      </w:r>
    </w:p>
    <w:p w:rsidR="002753A1" w:rsidRDefault="002753A1" w:rsidP="002753A1">
      <w:pPr>
        <w:pStyle w:val="Prrafodelista"/>
        <w:numPr>
          <w:ilvl w:val="0"/>
          <w:numId w:val="26"/>
        </w:numPr>
        <w:spacing w:line="360" w:lineRule="auto"/>
        <w:jc w:val="both"/>
      </w:pPr>
      <w:r w:rsidRPr="002753A1">
        <w:t>Plano</w:t>
      </w:r>
    </w:p>
    <w:p w:rsidR="002753A1" w:rsidRDefault="002753A1" w:rsidP="002753A1">
      <w:pPr>
        <w:pStyle w:val="Prrafodelista"/>
        <w:numPr>
          <w:ilvl w:val="0"/>
          <w:numId w:val="26"/>
        </w:numPr>
        <w:spacing w:line="360" w:lineRule="auto"/>
        <w:jc w:val="both"/>
      </w:pPr>
      <w:r w:rsidRPr="002753A1">
        <w:t>Documentación Técnica</w:t>
      </w:r>
    </w:p>
    <w:p w:rsidR="002753A1" w:rsidRDefault="002753A1" w:rsidP="002753A1">
      <w:pPr>
        <w:pStyle w:val="Prrafodelista"/>
        <w:numPr>
          <w:ilvl w:val="0"/>
          <w:numId w:val="26"/>
        </w:numPr>
        <w:spacing w:line="360" w:lineRule="auto"/>
        <w:jc w:val="both"/>
      </w:pPr>
      <w:r w:rsidRPr="002753A1">
        <w:t>Ficha Datos de Seguridad</w:t>
      </w:r>
    </w:p>
    <w:p w:rsidR="009F7ECD" w:rsidRPr="00821DCD" w:rsidRDefault="009F7ECD" w:rsidP="009F7ECD">
      <w:pPr>
        <w:spacing w:line="360" w:lineRule="auto"/>
        <w:jc w:val="both"/>
      </w:pPr>
    </w:p>
    <w:p w:rsidR="00833269" w:rsidRPr="00821DCD" w:rsidRDefault="00821DCD" w:rsidP="00821DCD">
      <w:pPr>
        <w:pStyle w:val="Ttulo3"/>
        <w:spacing w:line="360" w:lineRule="auto"/>
        <w:jc w:val="both"/>
        <w:rPr>
          <w:color w:val="auto"/>
        </w:rPr>
      </w:pPr>
      <w:bookmarkStart w:id="29" w:name="_Toc160111358"/>
      <w:r>
        <w:rPr>
          <w:color w:val="auto"/>
        </w:rPr>
        <w:lastRenderedPageBreak/>
        <w:t>2.2.2 Diseño del sistema de almacenamiento de ficheros</w:t>
      </w:r>
      <w:bookmarkStart w:id="30" w:name="_GoBack"/>
      <w:bookmarkEnd w:id="29"/>
      <w:bookmarkEnd w:id="30"/>
    </w:p>
    <w:p w:rsidR="00810E85" w:rsidRDefault="00CD2237" w:rsidP="00CD2237">
      <w:pPr>
        <w:spacing w:line="360" w:lineRule="auto"/>
        <w:jc w:val="both"/>
      </w:pPr>
      <w:r>
        <w:t>Uno de los requisitos funcionales de la solución a desarrollar es la persistencia de los datos. Se decidió emplear el si</w:t>
      </w:r>
      <w:r w:rsidR="009D4FCD">
        <w:t>stema de almacenamiento de obje</w:t>
      </w:r>
      <w:r>
        <w:t>tos Minio para poder administrar de manera eficiente los ficheros pdf y word de los documentos, lo cual se encuentra fundamentado en el capítulo anterior.</w:t>
      </w:r>
    </w:p>
    <w:p w:rsidR="00CD2237" w:rsidRDefault="00CD2237" w:rsidP="00CD2237">
      <w:pPr>
        <w:spacing w:line="360" w:lineRule="auto"/>
        <w:jc w:val="both"/>
      </w:pPr>
      <w:r>
        <w:t xml:space="preserve">MinIO ofrece principalmente 2 herramientas </w:t>
      </w:r>
      <w:r w:rsidR="00725B3C">
        <w:t>fundamentales</w:t>
      </w:r>
      <w:r>
        <w:t xml:space="preserve">: la consola (Ver </w:t>
      </w:r>
      <w:r w:rsidR="00BA6D66">
        <w:fldChar w:fldCharType="begin"/>
      </w:r>
      <w:r w:rsidR="00BA6D66">
        <w:instrText xml:space="preserve"> REF _Ref159946574 \h </w:instrText>
      </w:r>
      <w:r w:rsidR="00BA6D66">
        <w:fldChar w:fldCharType="separate"/>
      </w:r>
      <w:r w:rsidR="00E1015C" w:rsidRPr="00725B3C">
        <w:rPr>
          <w:b/>
        </w:rPr>
        <w:t xml:space="preserve">Figura </w:t>
      </w:r>
      <w:r w:rsidR="00E1015C">
        <w:rPr>
          <w:b/>
          <w:i/>
          <w:noProof/>
        </w:rPr>
        <w:t>11</w:t>
      </w:r>
      <w:r w:rsidR="00BA6D66">
        <w:fldChar w:fldCharType="end"/>
      </w:r>
      <w:r>
        <w:t xml:space="preserve">), por la cual se pueden realizar tareas de administración tanto de los datos, como de los usuarios, los permisos y configuraciones generales; y la S3-API, la cual ofrece diversos </w:t>
      </w:r>
      <w:r w:rsidRPr="00BA6D66">
        <w:rPr>
          <w:i/>
        </w:rPr>
        <w:t>endpoints</w:t>
      </w:r>
      <w:r>
        <w:t xml:space="preserve"> para la administración de los datos. </w:t>
      </w:r>
    </w:p>
    <w:p w:rsidR="007C52FE" w:rsidRDefault="007C52FE" w:rsidP="00725B3C">
      <w:pPr>
        <w:pStyle w:val="Descripcin"/>
        <w:jc w:val="center"/>
        <w:rPr>
          <w:b/>
          <w:i w:val="0"/>
          <w:color w:val="auto"/>
          <w:sz w:val="24"/>
        </w:rPr>
      </w:pPr>
    </w:p>
    <w:p w:rsidR="007C52FE" w:rsidRPr="007C52FE" w:rsidRDefault="00E87003" w:rsidP="007C52FE">
      <w:pPr>
        <w:jc w:val="center"/>
      </w:pPr>
      <w:r w:rsidRPr="00E87003">
        <w:rPr>
          <w:noProof/>
          <w:lang w:eastAsia="es-ES"/>
        </w:rPr>
        <w:drawing>
          <wp:inline distT="0" distB="0" distL="0" distR="0" wp14:anchorId="1596337E" wp14:editId="3E4220BF">
            <wp:extent cx="5400040" cy="3038296"/>
            <wp:effectExtent l="19050" t="19050" r="10160" b="10160"/>
            <wp:docPr id="20" name="Imagen 20" descr="C:\Users\Eduardo\Videos\Captures\MinIO Console - Google Chrome 27_02_2024 1_45_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nIO Console - Google Chrome 27_02_2024 1_45_0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038296"/>
                    </a:xfrm>
                    <a:prstGeom prst="rect">
                      <a:avLst/>
                    </a:prstGeom>
                    <a:noFill/>
                    <a:ln>
                      <a:solidFill>
                        <a:schemeClr val="tx1"/>
                      </a:solidFill>
                    </a:ln>
                  </pic:spPr>
                </pic:pic>
              </a:graphicData>
            </a:graphic>
          </wp:inline>
        </w:drawing>
      </w:r>
    </w:p>
    <w:p w:rsidR="00725B3C" w:rsidRDefault="00725B3C" w:rsidP="00725B3C">
      <w:pPr>
        <w:pStyle w:val="Descripcin"/>
        <w:jc w:val="center"/>
        <w:rPr>
          <w:i w:val="0"/>
          <w:color w:val="auto"/>
          <w:sz w:val="24"/>
        </w:rPr>
      </w:pPr>
      <w:bookmarkStart w:id="31" w:name="_Ref159946574"/>
      <w:bookmarkStart w:id="32" w:name="_Toc160111398"/>
      <w:r w:rsidRPr="00725B3C">
        <w:rPr>
          <w:b/>
          <w:i w:val="0"/>
          <w:color w:val="auto"/>
          <w:sz w:val="24"/>
        </w:rPr>
        <w:t xml:space="preserve">Figura </w:t>
      </w:r>
      <w:r w:rsidRPr="00725B3C">
        <w:rPr>
          <w:b/>
          <w:i w:val="0"/>
          <w:color w:val="auto"/>
          <w:sz w:val="24"/>
        </w:rPr>
        <w:fldChar w:fldCharType="begin"/>
      </w:r>
      <w:r w:rsidRPr="00725B3C">
        <w:rPr>
          <w:b/>
          <w:i w:val="0"/>
          <w:color w:val="auto"/>
          <w:sz w:val="24"/>
        </w:rPr>
        <w:instrText xml:space="preserve"> SEQ Figura \* ARABIC </w:instrText>
      </w:r>
      <w:r w:rsidRPr="00725B3C">
        <w:rPr>
          <w:b/>
          <w:i w:val="0"/>
          <w:color w:val="auto"/>
          <w:sz w:val="24"/>
        </w:rPr>
        <w:fldChar w:fldCharType="separate"/>
      </w:r>
      <w:r w:rsidR="00E1015C">
        <w:rPr>
          <w:b/>
          <w:i w:val="0"/>
          <w:noProof/>
          <w:color w:val="auto"/>
          <w:sz w:val="24"/>
        </w:rPr>
        <w:t>11</w:t>
      </w:r>
      <w:r w:rsidRPr="00725B3C">
        <w:rPr>
          <w:b/>
          <w:i w:val="0"/>
          <w:color w:val="auto"/>
          <w:sz w:val="24"/>
        </w:rPr>
        <w:fldChar w:fldCharType="end"/>
      </w:r>
      <w:bookmarkEnd w:id="31"/>
      <w:r>
        <w:rPr>
          <w:b/>
          <w:i w:val="0"/>
          <w:color w:val="auto"/>
          <w:sz w:val="24"/>
        </w:rPr>
        <w:t xml:space="preserve">: </w:t>
      </w:r>
      <w:r>
        <w:rPr>
          <w:i w:val="0"/>
          <w:color w:val="auto"/>
          <w:sz w:val="24"/>
        </w:rPr>
        <w:t>Consola de administración de MinIO (Fuente: MinIO)</w:t>
      </w:r>
      <w:bookmarkEnd w:id="32"/>
    </w:p>
    <w:p w:rsidR="007C52FE" w:rsidRPr="007C52FE" w:rsidRDefault="007C52FE" w:rsidP="007C52FE"/>
    <w:p w:rsidR="00CD2237" w:rsidRDefault="00CD2237" w:rsidP="00CD2237">
      <w:pPr>
        <w:spacing w:line="360" w:lineRule="auto"/>
        <w:jc w:val="both"/>
      </w:pPr>
      <w:r>
        <w:t xml:space="preserve">Un </w:t>
      </w:r>
      <w:r w:rsidRPr="005753C0">
        <w:rPr>
          <w:i/>
        </w:rPr>
        <w:t>bucket</w:t>
      </w:r>
      <w:r>
        <w:t xml:space="preserve"> en MinIO es un almacén de objetos o ficheros. Se creó un </w:t>
      </w:r>
      <w:r w:rsidRPr="005753C0">
        <w:rPr>
          <w:i/>
        </w:rPr>
        <w:t>bucket</w:t>
      </w:r>
      <w:r>
        <w:t xml:space="preserve"> “</w:t>
      </w:r>
      <w:r w:rsidR="00725B3C">
        <w:t>aica-docs</w:t>
      </w:r>
      <w:r>
        <w:t>”</w:t>
      </w:r>
      <w:r w:rsidR="00725B3C">
        <w:t xml:space="preserve">, donde se almacenarán los datos de </w:t>
      </w:r>
      <w:r w:rsidR="007C52FE">
        <w:t>los ficheros en una estructura, donde los archivos pdf se guardan dentro de la carpeta “pdf” y los ficheros “docx” se guardan dentro de la carpeta “word”.</w:t>
      </w:r>
      <w:r w:rsidR="00295B7B">
        <w:t xml:space="preserve"> </w:t>
      </w:r>
    </w:p>
    <w:p w:rsidR="00295B7B" w:rsidRPr="00295B7B" w:rsidRDefault="00295B7B" w:rsidP="00CD2237">
      <w:pPr>
        <w:spacing w:line="360" w:lineRule="auto"/>
        <w:jc w:val="both"/>
      </w:pPr>
      <w:r>
        <w:t xml:space="preserve">En MinIO se puede lograr la administración efectiva de los usuarios, otorgándoles permisos de uso específicos, lo cual se traduce en una mayor seguridad de la aplicación. Se creó un usuario “testuser” con derechos de escritura-lectura, que se empleará luego en la capa de desarrollo y producción </w:t>
      </w:r>
      <w:r>
        <w:lastRenderedPageBreak/>
        <w:t xml:space="preserve">para establecer la comunicación cliente-servidor entre la API de </w:t>
      </w:r>
      <w:r>
        <w:rPr>
          <w:b/>
        </w:rPr>
        <w:t xml:space="preserve">AicaDocs </w:t>
      </w:r>
      <w:r>
        <w:t>y la API de MinIO.</w:t>
      </w:r>
    </w:p>
    <w:p w:rsidR="00B82D88" w:rsidRDefault="00B82D88" w:rsidP="00077F5B">
      <w:pPr>
        <w:spacing w:line="360" w:lineRule="auto"/>
      </w:pPr>
    </w:p>
    <w:p w:rsidR="004E553E" w:rsidRDefault="004E553E" w:rsidP="00077F5B">
      <w:pPr>
        <w:pStyle w:val="Ttulo2"/>
        <w:spacing w:line="360" w:lineRule="auto"/>
        <w:rPr>
          <w:color w:val="auto"/>
        </w:rPr>
      </w:pPr>
      <w:bookmarkStart w:id="33" w:name="_Toc160111359"/>
      <w:r>
        <w:rPr>
          <w:color w:val="auto"/>
        </w:rPr>
        <w:t>2.3 Diseño de la solución</w:t>
      </w:r>
      <w:bookmarkEnd w:id="33"/>
    </w:p>
    <w:p w:rsidR="00954E79" w:rsidRDefault="00954E79" w:rsidP="00954E79">
      <w:pPr>
        <w:pStyle w:val="Ttulo3"/>
        <w:spacing w:line="360" w:lineRule="auto"/>
        <w:jc w:val="both"/>
        <w:rPr>
          <w:color w:val="auto"/>
        </w:rPr>
      </w:pPr>
      <w:bookmarkStart w:id="34" w:name="_Toc160111360"/>
      <w:r>
        <w:rPr>
          <w:color w:val="auto"/>
        </w:rPr>
        <w:t>2.3.1 Conceptos fundamentales</w:t>
      </w:r>
      <w:bookmarkEnd w:id="34"/>
    </w:p>
    <w:p w:rsidR="00ED3461" w:rsidRPr="00ED3461" w:rsidRDefault="00ED3461" w:rsidP="00ED3461">
      <w:pPr>
        <w:spacing w:line="360" w:lineRule="auto"/>
        <w:jc w:val="both"/>
      </w:pPr>
      <w:r>
        <w:t xml:space="preserve">Un </w:t>
      </w:r>
      <w:r>
        <w:rPr>
          <w:i/>
        </w:rPr>
        <w:t xml:space="preserve">endpoint </w:t>
      </w:r>
      <w:r>
        <w:t xml:space="preserve">es una URL de una API o un </w:t>
      </w:r>
      <w:r w:rsidRPr="00ED3461">
        <w:rPr>
          <w:i/>
        </w:rPr>
        <w:t>backend</w:t>
      </w:r>
      <w:r>
        <w:rPr>
          <w:i/>
        </w:rPr>
        <w:t xml:space="preserve"> </w:t>
      </w:r>
      <w:r>
        <w:t xml:space="preserve">que se encarga de contestar a una petición. Es una ubicación digital concreta a la que se envían peticiones de información con el objetivo de obtener como respuesta la información que está en dicho punto. Los </w:t>
      </w:r>
      <w:r>
        <w:rPr>
          <w:i/>
        </w:rPr>
        <w:t xml:space="preserve">endpoints </w:t>
      </w:r>
      <w:r>
        <w:t xml:space="preserve">concretan los puntos a los que las APIs pueden acceder para conseguir recursos y ayudan a garantizar el funcionamiento correcto del </w:t>
      </w:r>
      <w:r>
        <w:rPr>
          <w:i/>
        </w:rPr>
        <w:t xml:space="preserve">software </w:t>
      </w:r>
      <w:r>
        <w:t>en el que se encuentran</w:t>
      </w:r>
      <w:r w:rsidR="00CC4C81">
        <w:t xml:space="preserve"> </w:t>
      </w:r>
      <w:r w:rsidR="00CC4C81">
        <w:fldChar w:fldCharType="begin"/>
      </w:r>
      <w:r w:rsidR="002423A7">
        <w:instrText xml:space="preserve"> ADDIN EN.CITE &lt;EndNote&gt;&lt;Cite&gt;&lt;Author&gt;Liu&lt;/Author&gt;&lt;Year&gt;2020&lt;/Year&gt;&lt;RecNum&gt;45&lt;/RecNum&gt;&lt;DisplayText&gt;[32]&lt;/DisplayText&gt;&lt;record&gt;&lt;rec-number&gt;45&lt;/rec-number&gt;&lt;foreign-keys&gt;&lt;key app="EN" db-id="99f5zvz5405faeet00mvwar80p222fvz0fas" timestamp="1709019480"&gt;45&lt;/key&gt;&lt;/foreign-keys&gt;&lt;ref-type name="Book Section"&gt;5&lt;/ref-type&gt;&lt;contributors&gt;&lt;authors&gt;&lt;author&gt;Liu, Lei&lt;/author&gt;&lt;author&gt;Bahrami, Mehdi&lt;/author&gt;&lt;author&gt;Park, Junhee&lt;/author&gt;&lt;author&gt;Chen, Wei-Peng&lt;/author&gt;&lt;/authors&gt;&lt;/contributors&gt;&lt;titles&gt;&lt;title&gt;Web API Search: Discover Web API and Its Endpoint with Natural Language Queries&lt;/title&gt;&lt;/titles&gt;&lt;pages&gt;96-113&lt;/pages&gt;&lt;dates&gt;&lt;year&gt;2020&lt;/year&gt;&lt;/dates&gt;&lt;isbn&gt;978-3-030-59617-0&lt;/isbn&gt;&lt;urls&gt;&lt;/urls&gt;&lt;electronic-resource-num&gt;10.1007/978-3-030-59618-7_7&lt;/electronic-resource-num&gt;&lt;/record&gt;&lt;/Cite&gt;&lt;/EndNote&gt;</w:instrText>
      </w:r>
      <w:r w:rsidR="00CC4C81">
        <w:fldChar w:fldCharType="separate"/>
      </w:r>
      <w:r w:rsidR="002423A7">
        <w:rPr>
          <w:noProof/>
        </w:rPr>
        <w:t>[32]</w:t>
      </w:r>
      <w:r w:rsidR="00CC4C81">
        <w:fldChar w:fldCharType="end"/>
      </w:r>
      <w:r>
        <w:t xml:space="preserve">. </w:t>
      </w:r>
    </w:p>
    <w:p w:rsidR="00CC4C81" w:rsidRDefault="00CC4C81" w:rsidP="00CC4C81">
      <w:pPr>
        <w:spacing w:line="360" w:lineRule="auto"/>
        <w:jc w:val="both"/>
      </w:pPr>
      <w:r>
        <w:t>HTTP (</w:t>
      </w:r>
      <w:r>
        <w:rPr>
          <w:i/>
        </w:rPr>
        <w:t>Hypertext Transfer Protocol</w:t>
      </w:r>
      <w:r>
        <w:t xml:space="preserve">) es el protocolo fundamental de comunicación en la </w:t>
      </w:r>
      <w:r>
        <w:rPr>
          <w:i/>
        </w:rPr>
        <w:t>World Wide Web</w:t>
      </w:r>
      <w:r>
        <w:t>. Su propósito principal es permitir la transferencia de información, como texto, gráficos, sonidos, videos y otros archivos multimedia, entre un cliente y un servidor</w:t>
      </w:r>
      <w:r w:rsidR="00D8111E">
        <w:t xml:space="preserve"> </w:t>
      </w:r>
      <w:r w:rsidR="00D8111E">
        <w:fldChar w:fldCharType="begin"/>
      </w:r>
      <w:r w:rsidR="002423A7">
        <w:instrText xml:space="preserve"> ADDIN EN.CITE &lt;EndNote&gt;&lt;Cite&gt;&lt;Author&gt;MiloŠEviĆ&lt;/Author&gt;&lt;Year&gt;2021&lt;/Year&gt;&lt;RecNum&gt;46&lt;/RecNum&gt;&lt;DisplayText&gt;[33]&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rsidR="00D8111E">
        <w:fldChar w:fldCharType="separate"/>
      </w:r>
      <w:r w:rsidR="002423A7">
        <w:rPr>
          <w:noProof/>
        </w:rPr>
        <w:t>[33]</w:t>
      </w:r>
      <w:r w:rsidR="00D8111E">
        <w:fldChar w:fldCharType="end"/>
      </w:r>
      <w:r w:rsidR="00D8111E">
        <w:t>.</w:t>
      </w:r>
    </w:p>
    <w:p w:rsidR="00D8111E" w:rsidRPr="00CC4C81" w:rsidRDefault="00D8111E" w:rsidP="00CC4C81">
      <w:pPr>
        <w:spacing w:line="360" w:lineRule="auto"/>
        <w:jc w:val="both"/>
      </w:pPr>
      <w:r>
        <w:t xml:space="preserve">Los métodos de petición HTTP, también conocidos como “request methods”, son un conjunto de comandos que indican la acción que se desea realizar para un recurso determinado. Los principales métodos de petición HTTP son </w:t>
      </w:r>
      <w:r>
        <w:fldChar w:fldCharType="begin"/>
      </w:r>
      <w:r w:rsidR="002423A7">
        <w:instrText xml:space="preserve"> ADDIN EN.CITE &lt;EndNote&gt;&lt;Cite&gt;&lt;Author&gt;MiloŠEviĆ&lt;/Author&gt;&lt;Year&gt;2021&lt;/Year&gt;&lt;RecNum&gt;46&lt;/RecNum&gt;&lt;DisplayText&gt;[33]&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fldChar w:fldCharType="separate"/>
      </w:r>
      <w:r w:rsidR="002423A7">
        <w:rPr>
          <w:noProof/>
        </w:rPr>
        <w:t>[33]</w:t>
      </w:r>
      <w:r>
        <w:fldChar w:fldCharType="end"/>
      </w:r>
      <w:r>
        <w:t>:</w:t>
      </w:r>
    </w:p>
    <w:p w:rsidR="00D8111E" w:rsidRDefault="00D8111E" w:rsidP="00D8111E">
      <w:pPr>
        <w:pStyle w:val="Prrafodelista"/>
        <w:numPr>
          <w:ilvl w:val="0"/>
          <w:numId w:val="21"/>
        </w:numPr>
        <w:spacing w:line="360" w:lineRule="auto"/>
        <w:jc w:val="both"/>
      </w:pPr>
      <w:r w:rsidRPr="00D8111E">
        <w:rPr>
          <w:b/>
        </w:rPr>
        <w:t>GET</w:t>
      </w:r>
      <w:r>
        <w:t>: Este método solicita una representación de un recurso específico. Las peticiones que usan el método GET sólo deben recuperar datos.</w:t>
      </w:r>
    </w:p>
    <w:p w:rsidR="00D8111E" w:rsidRDefault="00D8111E" w:rsidP="00D8111E">
      <w:pPr>
        <w:pStyle w:val="Prrafodelista"/>
        <w:numPr>
          <w:ilvl w:val="0"/>
          <w:numId w:val="21"/>
        </w:numPr>
        <w:spacing w:line="360" w:lineRule="auto"/>
        <w:jc w:val="both"/>
      </w:pPr>
      <w:r w:rsidRPr="00D8111E">
        <w:rPr>
          <w:b/>
        </w:rPr>
        <w:t>POST</w:t>
      </w:r>
      <w:r>
        <w:t>: Este método se utiliza para enviar una entidad a un recurso en específico, causando a menudo un cambio en el estado o efectos secundarios en el servidor.</w:t>
      </w:r>
    </w:p>
    <w:p w:rsidR="00D8111E" w:rsidRDefault="00D8111E" w:rsidP="00D8111E">
      <w:pPr>
        <w:pStyle w:val="Prrafodelista"/>
        <w:numPr>
          <w:ilvl w:val="0"/>
          <w:numId w:val="21"/>
        </w:numPr>
        <w:spacing w:line="360" w:lineRule="auto"/>
        <w:jc w:val="both"/>
      </w:pPr>
      <w:r w:rsidRPr="00D8111E">
        <w:rPr>
          <w:b/>
        </w:rPr>
        <w:t>PUT</w:t>
      </w:r>
      <w:r>
        <w:t>: Este método reemplaza todas las representaciones actuales del recurso de destino con la carga útil de la petición.</w:t>
      </w:r>
    </w:p>
    <w:p w:rsidR="00D8111E" w:rsidRDefault="00D8111E" w:rsidP="00D8111E">
      <w:pPr>
        <w:pStyle w:val="Prrafodelista"/>
        <w:numPr>
          <w:ilvl w:val="0"/>
          <w:numId w:val="21"/>
        </w:numPr>
        <w:spacing w:line="360" w:lineRule="auto"/>
        <w:jc w:val="both"/>
      </w:pPr>
      <w:r w:rsidRPr="00D8111E">
        <w:rPr>
          <w:b/>
        </w:rPr>
        <w:t>DELETE</w:t>
      </w:r>
      <w:r>
        <w:t>: Este método borra un recurso en específico.</w:t>
      </w:r>
    </w:p>
    <w:p w:rsidR="00D8111E" w:rsidRDefault="00D8111E" w:rsidP="00D8111E">
      <w:pPr>
        <w:pStyle w:val="Prrafodelista"/>
        <w:numPr>
          <w:ilvl w:val="0"/>
          <w:numId w:val="21"/>
        </w:numPr>
        <w:spacing w:line="360" w:lineRule="auto"/>
        <w:jc w:val="both"/>
      </w:pPr>
      <w:r w:rsidRPr="00D8111E">
        <w:rPr>
          <w:b/>
        </w:rPr>
        <w:t>PATCH</w:t>
      </w:r>
      <w:r>
        <w:t>: Este método es utilizado para aplicar modificaciones parciales a un recurso.</w:t>
      </w:r>
    </w:p>
    <w:p w:rsidR="00D8111E" w:rsidRDefault="00D8111E" w:rsidP="00D8111E">
      <w:pPr>
        <w:spacing w:line="360" w:lineRule="auto"/>
      </w:pPr>
    </w:p>
    <w:p w:rsidR="00954E79" w:rsidRPr="00954E79" w:rsidRDefault="00954E79" w:rsidP="00954E79">
      <w:pPr>
        <w:pStyle w:val="Ttulo3"/>
        <w:spacing w:line="360" w:lineRule="auto"/>
        <w:jc w:val="both"/>
        <w:rPr>
          <w:color w:val="auto"/>
        </w:rPr>
      </w:pPr>
      <w:bookmarkStart w:id="35" w:name="_Toc160111361"/>
      <w:r>
        <w:rPr>
          <w:color w:val="auto"/>
        </w:rPr>
        <w:lastRenderedPageBreak/>
        <w:t>2.3.2 Diseño de la solución</w:t>
      </w:r>
      <w:bookmarkEnd w:id="35"/>
    </w:p>
    <w:p w:rsidR="00764125" w:rsidRDefault="00764125" w:rsidP="00764125">
      <w:pPr>
        <w:spacing w:line="360" w:lineRule="auto"/>
        <w:jc w:val="both"/>
      </w:pPr>
      <w:r>
        <w:t>Se logr</w:t>
      </w:r>
      <w:r w:rsidR="00C70276">
        <w:t xml:space="preserve">ó el diseño efectivo del </w:t>
      </w:r>
      <w:r w:rsidR="00C70276" w:rsidRPr="00C70276">
        <w:rPr>
          <w:i/>
        </w:rPr>
        <w:t>software</w:t>
      </w:r>
      <w:r w:rsidR="00C70276">
        <w:t xml:space="preserve"> </w:t>
      </w:r>
      <w:r w:rsidRPr="00C70276">
        <w:t>a</w:t>
      </w:r>
      <w:r>
        <w:t xml:space="preserve"> través de di</w:t>
      </w:r>
      <w:r w:rsidR="00C70276">
        <w:t xml:space="preserve">ferentes </w:t>
      </w:r>
      <w:r w:rsidR="00C70276" w:rsidRPr="00C70276">
        <w:rPr>
          <w:i/>
        </w:rPr>
        <w:t>endpoints</w:t>
      </w:r>
      <w:r w:rsidR="00C70276">
        <w:t xml:space="preserve"> que permitieron dar solución a los requisitos funcionales del presente proyecto. Dicho diseño se encuentra modelado en la </w:t>
      </w:r>
      <w:r w:rsidR="00C70276">
        <w:fldChar w:fldCharType="begin"/>
      </w:r>
      <w:r w:rsidR="00C70276">
        <w:instrText xml:space="preserve"> REF _Ref159893631 \h </w:instrText>
      </w:r>
      <w:r w:rsidR="00C70276">
        <w:fldChar w:fldCharType="separate"/>
      </w:r>
      <w:r w:rsidR="00E1015C" w:rsidRPr="00C70276">
        <w:rPr>
          <w:b/>
        </w:rPr>
        <w:t xml:space="preserve">Tabla </w:t>
      </w:r>
      <w:r w:rsidR="00E1015C">
        <w:rPr>
          <w:b/>
          <w:i/>
          <w:noProof/>
        </w:rPr>
        <w:t>1</w:t>
      </w:r>
      <w:r w:rsidR="00C70276">
        <w:fldChar w:fldCharType="end"/>
      </w:r>
      <w:r w:rsidR="00C70276">
        <w:t xml:space="preserve"> a continuación.</w:t>
      </w:r>
    </w:p>
    <w:p w:rsidR="00C70276" w:rsidRDefault="00C70276" w:rsidP="00764125">
      <w:pPr>
        <w:spacing w:line="360" w:lineRule="auto"/>
        <w:jc w:val="both"/>
      </w:pPr>
    </w:p>
    <w:p w:rsidR="00810E85" w:rsidRPr="00C70276" w:rsidRDefault="00C70276" w:rsidP="00C70276">
      <w:pPr>
        <w:pStyle w:val="Descripcin"/>
        <w:jc w:val="center"/>
        <w:rPr>
          <w:b/>
          <w:i w:val="0"/>
        </w:rPr>
      </w:pPr>
      <w:bookmarkStart w:id="36" w:name="_Ref159893631"/>
      <w:bookmarkStart w:id="37" w:name="_Toc160111383"/>
      <w:r w:rsidRPr="00C70276">
        <w:rPr>
          <w:b/>
          <w:i w:val="0"/>
          <w:color w:val="auto"/>
          <w:sz w:val="24"/>
        </w:rPr>
        <w:t xml:space="preserve">Tabla </w:t>
      </w:r>
      <w:r w:rsidRPr="00C70276">
        <w:rPr>
          <w:b/>
          <w:i w:val="0"/>
          <w:color w:val="auto"/>
          <w:sz w:val="24"/>
        </w:rPr>
        <w:fldChar w:fldCharType="begin"/>
      </w:r>
      <w:r w:rsidRPr="00C70276">
        <w:rPr>
          <w:b/>
          <w:i w:val="0"/>
          <w:color w:val="auto"/>
          <w:sz w:val="24"/>
        </w:rPr>
        <w:instrText xml:space="preserve"> SEQ Tabla \* ARABIC </w:instrText>
      </w:r>
      <w:r w:rsidRPr="00C70276">
        <w:rPr>
          <w:b/>
          <w:i w:val="0"/>
          <w:color w:val="auto"/>
          <w:sz w:val="24"/>
        </w:rPr>
        <w:fldChar w:fldCharType="separate"/>
      </w:r>
      <w:r w:rsidR="00E1015C">
        <w:rPr>
          <w:b/>
          <w:i w:val="0"/>
          <w:noProof/>
          <w:color w:val="auto"/>
          <w:sz w:val="24"/>
        </w:rPr>
        <w:t>1</w:t>
      </w:r>
      <w:r w:rsidRPr="00C70276">
        <w:rPr>
          <w:b/>
          <w:i w:val="0"/>
          <w:color w:val="auto"/>
          <w:sz w:val="24"/>
        </w:rPr>
        <w:fldChar w:fldCharType="end"/>
      </w:r>
      <w:bookmarkEnd w:id="36"/>
      <w:r w:rsidRPr="00C70276">
        <w:rPr>
          <w:b/>
          <w:i w:val="0"/>
          <w:color w:val="auto"/>
          <w:sz w:val="24"/>
        </w:rPr>
        <w:t>:</w:t>
      </w:r>
      <w:r>
        <w:rPr>
          <w:b/>
          <w:i w:val="0"/>
          <w:color w:val="auto"/>
          <w:sz w:val="24"/>
        </w:rPr>
        <w:t xml:space="preserve"> </w:t>
      </w:r>
      <w:r>
        <w:rPr>
          <w:i w:val="0"/>
          <w:color w:val="auto"/>
          <w:sz w:val="24"/>
        </w:rPr>
        <w:t xml:space="preserve">Diseño de los </w:t>
      </w:r>
      <w:r w:rsidRPr="00C70276">
        <w:rPr>
          <w:color w:val="auto"/>
          <w:sz w:val="24"/>
        </w:rPr>
        <w:t>endpoints</w:t>
      </w:r>
      <w:r>
        <w:rPr>
          <w:i w:val="0"/>
          <w:color w:val="auto"/>
          <w:sz w:val="24"/>
        </w:rPr>
        <w:t xml:space="preserve"> de la solución </w:t>
      </w:r>
      <w:r>
        <w:rPr>
          <w:b/>
          <w:i w:val="0"/>
          <w:color w:val="auto"/>
          <w:sz w:val="24"/>
        </w:rPr>
        <w:t xml:space="preserve">AicaDocs </w:t>
      </w:r>
      <w:r>
        <w:rPr>
          <w:i w:val="0"/>
          <w:color w:val="auto"/>
          <w:sz w:val="24"/>
        </w:rPr>
        <w:t>(Fuente: Elaboración propia)</w:t>
      </w:r>
      <w:bookmarkEnd w:id="37"/>
      <w:r>
        <w:rPr>
          <w:b/>
        </w:rPr>
        <w:t xml:space="preserve"> </w:t>
      </w:r>
    </w:p>
    <w:p w:rsidR="00C70276" w:rsidRPr="00FA178B" w:rsidRDefault="00FA178B" w:rsidP="00C70276">
      <w:r w:rsidRPr="00FA178B">
        <w:rPr>
          <w:noProof/>
          <w:lang w:eastAsia="es-ES"/>
        </w:rPr>
        <w:drawing>
          <wp:inline distT="0" distB="0" distL="0" distR="0">
            <wp:extent cx="5400040" cy="5678027"/>
            <wp:effectExtent l="19050" t="19050" r="10160" b="184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5678027"/>
                    </a:xfrm>
                    <a:prstGeom prst="rect">
                      <a:avLst/>
                    </a:prstGeom>
                    <a:noFill/>
                    <a:ln>
                      <a:solidFill>
                        <a:schemeClr val="tx1"/>
                      </a:solidFill>
                    </a:ln>
                  </pic:spPr>
                </pic:pic>
              </a:graphicData>
            </a:graphic>
          </wp:inline>
        </w:drawing>
      </w:r>
    </w:p>
    <w:p w:rsidR="004E553E" w:rsidRPr="00FA178B" w:rsidRDefault="004E553E" w:rsidP="00077F5B">
      <w:pPr>
        <w:spacing w:line="360" w:lineRule="auto"/>
      </w:pPr>
    </w:p>
    <w:p w:rsidR="004E553E" w:rsidRDefault="004E553E" w:rsidP="00077F5B">
      <w:pPr>
        <w:pStyle w:val="Ttulo2"/>
        <w:spacing w:line="360" w:lineRule="auto"/>
        <w:rPr>
          <w:color w:val="auto"/>
        </w:rPr>
      </w:pPr>
      <w:bookmarkStart w:id="38" w:name="_Toc160111362"/>
      <w:r>
        <w:rPr>
          <w:color w:val="auto"/>
        </w:rPr>
        <w:lastRenderedPageBreak/>
        <w:t>2.4 Desarrollo de la API</w:t>
      </w:r>
      <w:bookmarkEnd w:id="38"/>
    </w:p>
    <w:p w:rsidR="00D82291" w:rsidRDefault="0042256F" w:rsidP="0042256F">
      <w:pPr>
        <w:spacing w:line="360" w:lineRule="auto"/>
        <w:jc w:val="both"/>
      </w:pPr>
      <w:r>
        <w:t xml:space="preserve">Luego de la etapa de diseño, se comenzó a implementar la solución </w:t>
      </w:r>
      <w:r>
        <w:rPr>
          <w:i/>
        </w:rPr>
        <w:t>backend</w:t>
      </w:r>
      <w:r>
        <w:t xml:space="preserve">, siguiendo las pautas trazadas. </w:t>
      </w:r>
      <w:r w:rsidR="00D82291">
        <w:t xml:space="preserve">La implementación de los modelos de datos principales, se encuentra documentada en el diagrama de clases UML de la </w:t>
      </w:r>
      <w:r w:rsidR="00E12301">
        <w:fldChar w:fldCharType="begin"/>
      </w:r>
      <w:r w:rsidR="00E12301">
        <w:instrText xml:space="preserve"> REF _Ref159910953 \h </w:instrText>
      </w:r>
      <w:r w:rsidR="00E12301">
        <w:fldChar w:fldCharType="separate"/>
      </w:r>
      <w:r w:rsidR="00E1015C" w:rsidRPr="00E12301">
        <w:rPr>
          <w:b/>
        </w:rPr>
        <w:t xml:space="preserve">Figura </w:t>
      </w:r>
      <w:r w:rsidR="00E1015C">
        <w:rPr>
          <w:b/>
          <w:i/>
          <w:noProof/>
        </w:rPr>
        <w:t>12</w:t>
      </w:r>
      <w:r w:rsidR="00E12301">
        <w:fldChar w:fldCharType="end"/>
      </w:r>
      <w:r w:rsidR="00D82291">
        <w:t>.</w:t>
      </w:r>
      <w:r w:rsidR="00195784">
        <w:t xml:space="preserve"> </w:t>
      </w:r>
      <w:r w:rsidR="006A42B6">
        <w:t>La implementación de este diagrama de clases tiene variaciones en la solución debido a las características inherentes del ecosistema empleado que permiten una mayor eficiencia en el producto terminado.</w:t>
      </w:r>
    </w:p>
    <w:p w:rsidR="00D82291" w:rsidRDefault="00D82291" w:rsidP="00D82291">
      <w:pPr>
        <w:pStyle w:val="Descripcin"/>
        <w:jc w:val="center"/>
        <w:rPr>
          <w:i w:val="0"/>
          <w:color w:val="auto"/>
          <w:sz w:val="24"/>
        </w:rPr>
      </w:pPr>
    </w:p>
    <w:p w:rsidR="00195784" w:rsidRPr="00195784" w:rsidRDefault="00A772F2" w:rsidP="00A772F2">
      <w:pPr>
        <w:jc w:val="center"/>
      </w:pPr>
      <w:r w:rsidRPr="00A772F2">
        <w:rPr>
          <w:noProof/>
          <w:lang w:eastAsia="es-ES"/>
        </w:rPr>
        <w:drawing>
          <wp:inline distT="0" distB="0" distL="0" distR="0">
            <wp:extent cx="1996731" cy="3626485"/>
            <wp:effectExtent l="0" t="0" r="3810" b="0"/>
            <wp:docPr id="34" name="Imagen 34" descr="D:\Cujae\Tercer Año\PP1\documentacion practicas\diagrama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Cujae\Tercer Año\PP1\documentacion practicas\diagrama111.png"/>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09044" cy="3648848"/>
                    </a:xfrm>
                    <a:prstGeom prst="rect">
                      <a:avLst/>
                    </a:prstGeom>
                    <a:noFill/>
                    <a:ln>
                      <a:noFill/>
                    </a:ln>
                  </pic:spPr>
                </pic:pic>
              </a:graphicData>
            </a:graphic>
          </wp:inline>
        </w:drawing>
      </w:r>
    </w:p>
    <w:p w:rsidR="0042256F" w:rsidRDefault="00D82291" w:rsidP="00D82291">
      <w:pPr>
        <w:pStyle w:val="Descripcin"/>
        <w:jc w:val="center"/>
        <w:rPr>
          <w:i w:val="0"/>
          <w:color w:val="auto"/>
          <w:sz w:val="24"/>
        </w:rPr>
      </w:pPr>
      <w:bookmarkStart w:id="39" w:name="_Ref159910953"/>
      <w:bookmarkStart w:id="40" w:name="_Toc160111399"/>
      <w:r w:rsidRPr="00E12301">
        <w:rPr>
          <w:b/>
          <w:i w:val="0"/>
          <w:color w:val="auto"/>
          <w:sz w:val="24"/>
        </w:rPr>
        <w:t xml:space="preserve">Figura </w:t>
      </w:r>
      <w:r w:rsidRPr="00E12301">
        <w:rPr>
          <w:b/>
          <w:i w:val="0"/>
          <w:color w:val="auto"/>
          <w:sz w:val="24"/>
        </w:rPr>
        <w:fldChar w:fldCharType="begin"/>
      </w:r>
      <w:r w:rsidRPr="00E12301">
        <w:rPr>
          <w:b/>
          <w:i w:val="0"/>
          <w:color w:val="auto"/>
          <w:sz w:val="24"/>
        </w:rPr>
        <w:instrText xml:space="preserve"> SEQ Figura \* ARABIC </w:instrText>
      </w:r>
      <w:r w:rsidRPr="00E12301">
        <w:rPr>
          <w:b/>
          <w:i w:val="0"/>
          <w:color w:val="auto"/>
          <w:sz w:val="24"/>
        </w:rPr>
        <w:fldChar w:fldCharType="separate"/>
      </w:r>
      <w:r w:rsidR="00E1015C">
        <w:rPr>
          <w:b/>
          <w:i w:val="0"/>
          <w:noProof/>
          <w:color w:val="auto"/>
          <w:sz w:val="24"/>
        </w:rPr>
        <w:t>12</w:t>
      </w:r>
      <w:r w:rsidRPr="00E12301">
        <w:rPr>
          <w:b/>
          <w:i w:val="0"/>
          <w:color w:val="auto"/>
          <w:sz w:val="24"/>
        </w:rPr>
        <w:fldChar w:fldCharType="end"/>
      </w:r>
      <w:bookmarkEnd w:id="39"/>
      <w:r w:rsidRPr="00E12301">
        <w:rPr>
          <w:b/>
          <w:i w:val="0"/>
          <w:color w:val="auto"/>
          <w:sz w:val="24"/>
        </w:rPr>
        <w:t>:</w:t>
      </w:r>
      <w:r w:rsidRPr="00D82291">
        <w:rPr>
          <w:i w:val="0"/>
          <w:color w:val="auto"/>
          <w:sz w:val="24"/>
        </w:rPr>
        <w:t xml:space="preserve"> Diagrama de clases UML de </w:t>
      </w:r>
      <w:r w:rsidRPr="00D82291">
        <w:rPr>
          <w:b/>
          <w:i w:val="0"/>
          <w:color w:val="auto"/>
          <w:sz w:val="24"/>
        </w:rPr>
        <w:t xml:space="preserve">AicaDocs </w:t>
      </w:r>
      <w:r w:rsidRPr="00D82291">
        <w:rPr>
          <w:i w:val="0"/>
          <w:color w:val="auto"/>
          <w:sz w:val="24"/>
        </w:rPr>
        <w:t>(Fuente: Elaboración propia)</w:t>
      </w:r>
      <w:bookmarkEnd w:id="40"/>
    </w:p>
    <w:p w:rsidR="00A772F2" w:rsidRPr="00A772F2" w:rsidRDefault="00A772F2" w:rsidP="00A52504">
      <w:pPr>
        <w:spacing w:line="360" w:lineRule="auto"/>
        <w:jc w:val="both"/>
      </w:pPr>
    </w:p>
    <w:p w:rsidR="00330C12" w:rsidRDefault="0042256F" w:rsidP="00A52504">
      <w:pPr>
        <w:spacing w:line="360" w:lineRule="auto"/>
        <w:jc w:val="both"/>
        <w:rPr>
          <w:b/>
          <w:i/>
        </w:rPr>
      </w:pPr>
      <w:r>
        <w:t>Para el control de versiones y almacenamiento en la nube del código se creó un repositorio en Github (Ver</w:t>
      </w:r>
      <w:r w:rsidR="00A52504">
        <w:t xml:space="preserve"> </w:t>
      </w:r>
      <w:r w:rsidR="00A52504">
        <w:fldChar w:fldCharType="begin"/>
      </w:r>
      <w:r w:rsidR="00A52504">
        <w:instrText xml:space="preserve"> REF _Ref159946832 \h </w:instrText>
      </w:r>
      <w:r w:rsidR="00A52504">
        <w:fldChar w:fldCharType="separate"/>
      </w:r>
      <w:r w:rsidR="00E1015C" w:rsidRPr="00330C12">
        <w:rPr>
          <w:b/>
        </w:rPr>
        <w:t xml:space="preserve">Figura </w:t>
      </w:r>
      <w:r w:rsidR="00E1015C">
        <w:rPr>
          <w:b/>
          <w:i/>
          <w:noProof/>
        </w:rPr>
        <w:t>13</w:t>
      </w:r>
      <w:r w:rsidR="00A52504">
        <w:fldChar w:fldCharType="end"/>
      </w:r>
      <w:r w:rsidR="00A52504">
        <w:t>) al cual se puede acceder a través</w:t>
      </w:r>
      <w:r>
        <w:t xml:space="preserve"> </w:t>
      </w:r>
      <w:r w:rsidR="00A52504">
        <w:t>d</w:t>
      </w:r>
      <w:r>
        <w:t xml:space="preserve">el siguiente enlace: </w:t>
      </w:r>
      <w:hyperlink r:id="rId28" w:history="1">
        <w:r w:rsidRPr="00DE1B2D">
          <w:rPr>
            <w:rStyle w:val="Hipervnculo"/>
          </w:rPr>
          <w:t>https://github.com/EduardoProfe666/AicaDocsApi</w:t>
        </w:r>
      </w:hyperlink>
      <w:r>
        <w:t>.</w:t>
      </w:r>
      <w:bookmarkStart w:id="41" w:name="_Ref159911150"/>
    </w:p>
    <w:p w:rsidR="00F67C4D" w:rsidRPr="00F67C4D" w:rsidRDefault="009D7EA1" w:rsidP="00F67C4D">
      <w:pPr>
        <w:jc w:val="center"/>
      </w:pPr>
      <w:r w:rsidRPr="009D7EA1">
        <w:rPr>
          <w:noProof/>
          <w:lang w:eastAsia="es-ES"/>
        </w:rPr>
        <w:lastRenderedPageBreak/>
        <w:drawing>
          <wp:inline distT="0" distB="0" distL="0" distR="0" wp14:anchorId="10F683E8" wp14:editId="5C2F22B0">
            <wp:extent cx="5400040" cy="3037523"/>
            <wp:effectExtent l="0" t="0" r="0" b="0"/>
            <wp:docPr id="32" name="Imagen 32" descr="C:\Users\Eduardo\Videos\Captures\EduardoProfe666_AicaDocsApi_ 📝 Proyecto de Prácticas I de Sistema de Documentación de Aica en Asp.Net 8.0 - Google Chrome 27_02_2024 7_26_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duardo\Videos\Captures\EduardoProfe666_AicaDocsApi_ 📝 Proyecto de Prácticas I de Sistema de Documentación de Aica en Asp.Net 8.0 - Google Chrome 27_02_2024 7_26_4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330C12" w:rsidRDefault="00330C12" w:rsidP="00330C12">
      <w:pPr>
        <w:pStyle w:val="Descripcin"/>
        <w:jc w:val="center"/>
        <w:rPr>
          <w:i w:val="0"/>
          <w:color w:val="auto"/>
          <w:sz w:val="24"/>
        </w:rPr>
      </w:pPr>
      <w:bookmarkStart w:id="42" w:name="_Ref159946832"/>
      <w:bookmarkStart w:id="43" w:name="_Toc160111400"/>
      <w:r w:rsidRPr="00330C12">
        <w:rPr>
          <w:b/>
          <w:i w:val="0"/>
          <w:color w:val="auto"/>
          <w:sz w:val="24"/>
        </w:rPr>
        <w:t xml:space="preserve">Figura </w:t>
      </w:r>
      <w:r w:rsidRPr="00330C12">
        <w:rPr>
          <w:b/>
          <w:i w:val="0"/>
          <w:color w:val="auto"/>
          <w:sz w:val="24"/>
        </w:rPr>
        <w:fldChar w:fldCharType="begin"/>
      </w:r>
      <w:r w:rsidRPr="00330C12">
        <w:rPr>
          <w:b/>
          <w:i w:val="0"/>
          <w:color w:val="auto"/>
          <w:sz w:val="24"/>
        </w:rPr>
        <w:instrText xml:space="preserve"> SEQ Figura \* ARABIC </w:instrText>
      </w:r>
      <w:r w:rsidRPr="00330C12">
        <w:rPr>
          <w:b/>
          <w:i w:val="0"/>
          <w:color w:val="auto"/>
          <w:sz w:val="24"/>
        </w:rPr>
        <w:fldChar w:fldCharType="separate"/>
      </w:r>
      <w:r w:rsidR="00E1015C">
        <w:rPr>
          <w:b/>
          <w:i w:val="0"/>
          <w:noProof/>
          <w:color w:val="auto"/>
          <w:sz w:val="24"/>
        </w:rPr>
        <w:t>13</w:t>
      </w:r>
      <w:r w:rsidRPr="00330C12">
        <w:rPr>
          <w:b/>
          <w:i w:val="0"/>
          <w:color w:val="auto"/>
          <w:sz w:val="24"/>
        </w:rPr>
        <w:fldChar w:fldCharType="end"/>
      </w:r>
      <w:bookmarkEnd w:id="41"/>
      <w:bookmarkEnd w:id="42"/>
      <w:r w:rsidRPr="00330C12">
        <w:rPr>
          <w:b/>
          <w:i w:val="0"/>
          <w:color w:val="auto"/>
          <w:sz w:val="24"/>
        </w:rPr>
        <w:t>:</w:t>
      </w:r>
      <w:r w:rsidRPr="00330C12">
        <w:rPr>
          <w:i w:val="0"/>
          <w:color w:val="auto"/>
          <w:sz w:val="24"/>
        </w:rPr>
        <w:t xml:space="preserve"> Repositorio en Github de </w:t>
      </w:r>
      <w:r w:rsidRPr="00330C12">
        <w:rPr>
          <w:b/>
          <w:i w:val="0"/>
          <w:color w:val="auto"/>
          <w:sz w:val="24"/>
        </w:rPr>
        <w:t>AicaDocs</w:t>
      </w:r>
      <w:r w:rsidRPr="00330C12">
        <w:rPr>
          <w:i w:val="0"/>
          <w:color w:val="auto"/>
          <w:sz w:val="24"/>
        </w:rPr>
        <w:t xml:space="preserve"> (Fuente: Github)</w:t>
      </w:r>
      <w:bookmarkEnd w:id="43"/>
    </w:p>
    <w:p w:rsidR="007B3BFE" w:rsidRPr="00330C12" w:rsidRDefault="007B3BFE" w:rsidP="00330C12"/>
    <w:p w:rsidR="0042256F" w:rsidRDefault="0042256F" w:rsidP="0042256F">
      <w:pPr>
        <w:spacing w:line="360" w:lineRule="auto"/>
        <w:jc w:val="both"/>
      </w:pPr>
      <w:r>
        <w:t>Algunos de los aspectos y características novedosas a destacar en la implementación resultante son:</w:t>
      </w:r>
    </w:p>
    <w:p w:rsidR="0021455F" w:rsidRDefault="0021455F" w:rsidP="00CC36FE">
      <w:pPr>
        <w:pStyle w:val="Prrafodelista"/>
        <w:numPr>
          <w:ilvl w:val="0"/>
          <w:numId w:val="40"/>
        </w:numPr>
        <w:spacing w:line="360" w:lineRule="auto"/>
        <w:jc w:val="both"/>
      </w:pPr>
      <w:r>
        <w:t xml:space="preserve">Se emplearon satisfactoriamente las herramientas clásicas del </w:t>
      </w:r>
      <w:r w:rsidRPr="0021455F">
        <w:rPr>
          <w:i/>
        </w:rPr>
        <w:t>frame</w:t>
      </w:r>
      <w:r>
        <w:rPr>
          <w:i/>
        </w:rPr>
        <w:t xml:space="preserve">work </w:t>
      </w:r>
      <w:r>
        <w:t>y el ecosistema empleado, además de que se implementó una considerable cantidad de patrones de diseño, lo cual permitió lograr una mejor y veloz experiencia de desarrollo.</w:t>
      </w:r>
    </w:p>
    <w:p w:rsidR="00CC36FE" w:rsidRDefault="00CC36FE" w:rsidP="00CC36FE">
      <w:pPr>
        <w:pStyle w:val="Prrafodelista"/>
        <w:numPr>
          <w:ilvl w:val="0"/>
          <w:numId w:val="40"/>
        </w:numPr>
        <w:spacing w:line="360" w:lineRule="auto"/>
        <w:jc w:val="both"/>
      </w:pPr>
      <w:r>
        <w:t xml:space="preserve">Gracias al paquete </w:t>
      </w:r>
      <w:r w:rsidRPr="00CC36FE">
        <w:t>MicroElements.Swashbuckle.FluentValidation</w:t>
      </w:r>
      <w:r>
        <w:t>, se logró agregar una segura capa de validaciones a la aplicación, aumentando su confiabilidad y su usabilidad.</w:t>
      </w:r>
    </w:p>
    <w:p w:rsidR="00D7767B" w:rsidRDefault="00D7767B" w:rsidP="00D7767B">
      <w:pPr>
        <w:pStyle w:val="Prrafodelista"/>
        <w:numPr>
          <w:ilvl w:val="0"/>
          <w:numId w:val="40"/>
        </w:numPr>
        <w:spacing w:line="360" w:lineRule="auto"/>
        <w:jc w:val="both"/>
      </w:pPr>
      <w:r>
        <w:t>Se utilizó el paquete Sautin</w:t>
      </w:r>
      <w:r w:rsidR="00F57C30">
        <w:t>Soft.</w:t>
      </w:r>
      <w:r>
        <w:t>PdfFocus para poder conocer de forma automática la cantidad de páginas de los documentos.</w:t>
      </w:r>
    </w:p>
    <w:p w:rsidR="007B3BFE" w:rsidRDefault="007B3BFE" w:rsidP="00D7767B">
      <w:pPr>
        <w:pStyle w:val="Prrafodelista"/>
        <w:numPr>
          <w:ilvl w:val="0"/>
          <w:numId w:val="40"/>
        </w:numPr>
        <w:spacing w:line="360" w:lineRule="auto"/>
        <w:jc w:val="both"/>
      </w:pPr>
      <w:r>
        <w:t>Se generó documentación automática y una plataforma de prueba de la API gracias a la herramienta Swagger UI</w:t>
      </w:r>
      <w:r w:rsidR="00273C4A">
        <w:t xml:space="preserve"> (Ver </w:t>
      </w:r>
      <w:r w:rsidR="00E83B78">
        <w:fldChar w:fldCharType="begin"/>
      </w:r>
      <w:r w:rsidR="00E83B78">
        <w:instrText xml:space="preserve"> REF _Ref159912434 \h </w:instrText>
      </w:r>
      <w:r w:rsidR="00E83B78">
        <w:fldChar w:fldCharType="separate"/>
      </w:r>
      <w:r w:rsidR="00E1015C" w:rsidRPr="005521B2">
        <w:rPr>
          <w:b/>
        </w:rPr>
        <w:t xml:space="preserve">Figura </w:t>
      </w:r>
      <w:r w:rsidR="00E1015C">
        <w:rPr>
          <w:b/>
          <w:i/>
          <w:noProof/>
        </w:rPr>
        <w:t>14</w:t>
      </w:r>
      <w:r w:rsidR="00E83B78">
        <w:fldChar w:fldCharType="end"/>
      </w:r>
      <w:r w:rsidR="00273C4A">
        <w:t>)</w:t>
      </w:r>
      <w:r>
        <w:t>, la cual se implementó satisfactoriamente</w:t>
      </w:r>
      <w:r w:rsidR="00D7767B">
        <w:t>.</w:t>
      </w:r>
    </w:p>
    <w:p w:rsidR="00273C4A" w:rsidRDefault="00273C4A" w:rsidP="00D7767B">
      <w:pPr>
        <w:pStyle w:val="Prrafodelista"/>
        <w:numPr>
          <w:ilvl w:val="0"/>
          <w:numId w:val="40"/>
        </w:numPr>
        <w:spacing w:line="360" w:lineRule="auto"/>
        <w:jc w:val="both"/>
      </w:pPr>
      <w:r>
        <w:t xml:space="preserve">Se documentaron exhaustivamente los </w:t>
      </w:r>
      <w:r w:rsidRPr="00CC36FE">
        <w:rPr>
          <w:i/>
        </w:rPr>
        <w:t>endpoints</w:t>
      </w:r>
      <w:r>
        <w:t>, de manera tal que permitiera el consumo de los mismos, sin necesidad de conocer el funcionamiento interno.</w:t>
      </w:r>
    </w:p>
    <w:p w:rsidR="00E83B78" w:rsidRDefault="00E83B78" w:rsidP="00A772F2">
      <w:pPr>
        <w:pStyle w:val="Descripcin"/>
        <w:rPr>
          <w:b/>
          <w:i w:val="0"/>
          <w:color w:val="auto"/>
          <w:sz w:val="24"/>
        </w:rPr>
      </w:pPr>
    </w:p>
    <w:p w:rsidR="00E83B78" w:rsidRPr="00E83B78" w:rsidRDefault="00E83B78" w:rsidP="00A52504">
      <w:pPr>
        <w:spacing w:line="360" w:lineRule="auto"/>
        <w:jc w:val="center"/>
      </w:pPr>
      <w:r w:rsidRPr="00E83B78">
        <w:rPr>
          <w:noProof/>
          <w:lang w:eastAsia="es-ES"/>
        </w:rPr>
        <w:lastRenderedPageBreak/>
        <w:drawing>
          <wp:inline distT="0" distB="0" distL="0" distR="0" wp14:anchorId="53281D47" wp14:editId="44F8177E">
            <wp:extent cx="5400040" cy="3037523"/>
            <wp:effectExtent l="19050" t="19050" r="10160" b="10795"/>
            <wp:docPr id="33" name="Imagen 33" descr="C:\Users\Eduardo\Videos\Captures\Swagger UI - Google Chrome 27_02_2024 7_46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duardo\Videos\Captures\Swagger UI - Google Chrome 27_02_2024 7_46_15.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4E553E" w:rsidRDefault="005521B2" w:rsidP="00A52504">
      <w:pPr>
        <w:pStyle w:val="Descripcin"/>
        <w:spacing w:line="360" w:lineRule="auto"/>
        <w:jc w:val="center"/>
        <w:rPr>
          <w:b/>
          <w:i w:val="0"/>
          <w:color w:val="auto"/>
          <w:sz w:val="24"/>
        </w:rPr>
      </w:pPr>
      <w:bookmarkStart w:id="44" w:name="_Ref159912434"/>
      <w:bookmarkStart w:id="45" w:name="_Toc160111401"/>
      <w:r w:rsidRPr="005521B2">
        <w:rPr>
          <w:b/>
          <w:i w:val="0"/>
          <w:color w:val="auto"/>
          <w:sz w:val="24"/>
        </w:rPr>
        <w:t xml:space="preserve">Figura </w:t>
      </w:r>
      <w:r w:rsidRPr="005521B2">
        <w:rPr>
          <w:b/>
          <w:i w:val="0"/>
          <w:color w:val="auto"/>
          <w:sz w:val="24"/>
        </w:rPr>
        <w:fldChar w:fldCharType="begin"/>
      </w:r>
      <w:r w:rsidRPr="005521B2">
        <w:rPr>
          <w:b/>
          <w:i w:val="0"/>
          <w:color w:val="auto"/>
          <w:sz w:val="24"/>
        </w:rPr>
        <w:instrText xml:space="preserve"> SEQ Figura \* ARABIC </w:instrText>
      </w:r>
      <w:r w:rsidRPr="005521B2">
        <w:rPr>
          <w:b/>
          <w:i w:val="0"/>
          <w:color w:val="auto"/>
          <w:sz w:val="24"/>
        </w:rPr>
        <w:fldChar w:fldCharType="separate"/>
      </w:r>
      <w:r w:rsidR="00E1015C">
        <w:rPr>
          <w:b/>
          <w:i w:val="0"/>
          <w:noProof/>
          <w:color w:val="auto"/>
          <w:sz w:val="24"/>
        </w:rPr>
        <w:t>14</w:t>
      </w:r>
      <w:r w:rsidRPr="005521B2">
        <w:rPr>
          <w:b/>
          <w:i w:val="0"/>
          <w:color w:val="auto"/>
          <w:sz w:val="24"/>
        </w:rPr>
        <w:fldChar w:fldCharType="end"/>
      </w:r>
      <w:bookmarkEnd w:id="44"/>
      <w:r>
        <w:rPr>
          <w:b/>
          <w:i w:val="0"/>
          <w:color w:val="auto"/>
          <w:sz w:val="24"/>
        </w:rPr>
        <w:t xml:space="preserve">: </w:t>
      </w:r>
      <w:r>
        <w:rPr>
          <w:i w:val="0"/>
          <w:color w:val="auto"/>
          <w:sz w:val="24"/>
        </w:rPr>
        <w:t xml:space="preserve">Implementación de Swagger UI en </w:t>
      </w:r>
      <w:r>
        <w:rPr>
          <w:b/>
          <w:i w:val="0"/>
          <w:color w:val="auto"/>
          <w:sz w:val="24"/>
        </w:rPr>
        <w:t>AicaDocs.</w:t>
      </w:r>
      <w:bookmarkEnd w:id="45"/>
    </w:p>
    <w:p w:rsidR="00E83B78" w:rsidRPr="00E83B78" w:rsidRDefault="00E83B78" w:rsidP="00A52504">
      <w:pPr>
        <w:spacing w:line="360" w:lineRule="auto"/>
      </w:pPr>
    </w:p>
    <w:p w:rsidR="0021477F" w:rsidRDefault="0021477F" w:rsidP="00A52504">
      <w:pPr>
        <w:pStyle w:val="Ttulo2"/>
        <w:spacing w:line="360" w:lineRule="auto"/>
        <w:rPr>
          <w:color w:val="auto"/>
        </w:rPr>
      </w:pPr>
      <w:bookmarkStart w:id="46" w:name="_Toc160111363"/>
      <w:r>
        <w:rPr>
          <w:color w:val="auto"/>
        </w:rPr>
        <w:t>2.5 Despliegue de l</w:t>
      </w:r>
      <w:r w:rsidR="00991E0F">
        <w:rPr>
          <w:color w:val="auto"/>
        </w:rPr>
        <w:t>os servicios de la API</w:t>
      </w:r>
      <w:bookmarkEnd w:id="46"/>
    </w:p>
    <w:p w:rsidR="00A05A82" w:rsidRPr="00A52504" w:rsidRDefault="0083501C" w:rsidP="00A52504">
      <w:pPr>
        <w:spacing w:line="360" w:lineRule="auto"/>
        <w:jc w:val="both"/>
      </w:pPr>
      <w:r>
        <w:t xml:space="preserve">Para poder probar el correcto funcionamiento de la API desarrollada en entorno de producción se decidió desplegar los servicios que conforman </w:t>
      </w:r>
      <w:r>
        <w:rPr>
          <w:b/>
        </w:rPr>
        <w:t>AicaDocs</w:t>
      </w:r>
      <w:r>
        <w:t>: la API, la base de datos y el sistema de almacenamiento de objetos</w:t>
      </w:r>
      <w:r w:rsidR="00A05A82">
        <w:t xml:space="preserve"> (Ver</w:t>
      </w:r>
      <w:r w:rsidR="00A52504">
        <w:t xml:space="preserve"> </w:t>
      </w:r>
      <w:r w:rsidR="00A52504">
        <w:fldChar w:fldCharType="begin"/>
      </w:r>
      <w:r w:rsidR="00A52504">
        <w:instrText xml:space="preserve"> REF _Ref159946925 \h </w:instrText>
      </w:r>
      <w:r w:rsidR="00A52504">
        <w:fldChar w:fldCharType="separate"/>
      </w:r>
      <w:r w:rsidR="00E1015C" w:rsidRPr="00A05A82">
        <w:rPr>
          <w:b/>
        </w:rPr>
        <w:t xml:space="preserve">Figura </w:t>
      </w:r>
      <w:r w:rsidR="00E1015C">
        <w:rPr>
          <w:b/>
          <w:i/>
          <w:noProof/>
        </w:rPr>
        <w:t>15</w:t>
      </w:r>
      <w:r w:rsidR="00A52504">
        <w:fldChar w:fldCharType="end"/>
      </w:r>
      <w:r w:rsidR="00A05A82">
        <w:t>)</w:t>
      </w:r>
      <w:bookmarkStart w:id="47" w:name="_Ref159910303"/>
      <w:r w:rsidR="00A52504">
        <w:t>.</w:t>
      </w:r>
    </w:p>
    <w:p w:rsidR="00A05A82" w:rsidRPr="00A05A82" w:rsidRDefault="00A05A82" w:rsidP="00A05A82">
      <w:pPr>
        <w:jc w:val="center"/>
      </w:pPr>
      <w:r w:rsidRPr="00A05A82">
        <w:rPr>
          <w:noProof/>
          <w:lang w:eastAsia="es-ES"/>
        </w:rPr>
        <w:drawing>
          <wp:inline distT="0" distB="0" distL="0" distR="0" wp14:anchorId="1CC863B7" wp14:editId="4EA62CE9">
            <wp:extent cx="5400040" cy="2768603"/>
            <wp:effectExtent l="0" t="0" r="0" b="0"/>
            <wp:docPr id="31" name="Imagen 31" descr="D:\Cujae\Tercer Año\PP1\documentacion practicas\esquemas\infraestructura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infraestructura copy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2768603"/>
                    </a:xfrm>
                    <a:prstGeom prst="rect">
                      <a:avLst/>
                    </a:prstGeom>
                    <a:noFill/>
                    <a:ln>
                      <a:noFill/>
                    </a:ln>
                  </pic:spPr>
                </pic:pic>
              </a:graphicData>
            </a:graphic>
          </wp:inline>
        </w:drawing>
      </w:r>
    </w:p>
    <w:p w:rsidR="00A772F2" w:rsidRPr="00A52504" w:rsidRDefault="00A05A82" w:rsidP="00A52504">
      <w:pPr>
        <w:pStyle w:val="Descripcin"/>
        <w:jc w:val="center"/>
        <w:rPr>
          <w:i w:val="0"/>
          <w:color w:val="auto"/>
          <w:sz w:val="24"/>
        </w:rPr>
      </w:pPr>
      <w:bookmarkStart w:id="48" w:name="_Ref159946925"/>
      <w:bookmarkStart w:id="49" w:name="_Toc160111402"/>
      <w:r w:rsidRPr="00A05A82">
        <w:rPr>
          <w:b/>
          <w:i w:val="0"/>
          <w:color w:val="auto"/>
          <w:sz w:val="24"/>
        </w:rPr>
        <w:t xml:space="preserve">Figura </w:t>
      </w:r>
      <w:r w:rsidRPr="00A05A82">
        <w:rPr>
          <w:b/>
          <w:i w:val="0"/>
          <w:color w:val="auto"/>
          <w:sz w:val="24"/>
        </w:rPr>
        <w:fldChar w:fldCharType="begin"/>
      </w:r>
      <w:r w:rsidRPr="00A05A82">
        <w:rPr>
          <w:b/>
          <w:i w:val="0"/>
          <w:color w:val="auto"/>
          <w:sz w:val="24"/>
        </w:rPr>
        <w:instrText xml:space="preserve"> SEQ Figura \* ARABIC </w:instrText>
      </w:r>
      <w:r w:rsidRPr="00A05A82">
        <w:rPr>
          <w:b/>
          <w:i w:val="0"/>
          <w:color w:val="auto"/>
          <w:sz w:val="24"/>
        </w:rPr>
        <w:fldChar w:fldCharType="separate"/>
      </w:r>
      <w:r w:rsidR="00E1015C">
        <w:rPr>
          <w:b/>
          <w:i w:val="0"/>
          <w:noProof/>
          <w:color w:val="auto"/>
          <w:sz w:val="24"/>
        </w:rPr>
        <w:t>15</w:t>
      </w:r>
      <w:r w:rsidRPr="00A05A82">
        <w:rPr>
          <w:b/>
          <w:i w:val="0"/>
          <w:color w:val="auto"/>
          <w:sz w:val="24"/>
        </w:rPr>
        <w:fldChar w:fldCharType="end"/>
      </w:r>
      <w:bookmarkEnd w:id="47"/>
      <w:bookmarkEnd w:id="48"/>
      <w:r w:rsidRPr="00A05A82">
        <w:rPr>
          <w:b/>
          <w:i w:val="0"/>
          <w:color w:val="auto"/>
          <w:sz w:val="24"/>
        </w:rPr>
        <w:t>:</w:t>
      </w:r>
      <w:r w:rsidRPr="00A05A82">
        <w:rPr>
          <w:i w:val="0"/>
          <w:color w:val="auto"/>
          <w:sz w:val="24"/>
        </w:rPr>
        <w:t xml:space="preserve"> Infraestructura de despliegue de </w:t>
      </w:r>
      <w:r w:rsidRPr="00A05A82">
        <w:rPr>
          <w:b/>
          <w:i w:val="0"/>
          <w:color w:val="auto"/>
          <w:sz w:val="24"/>
        </w:rPr>
        <w:t xml:space="preserve">AicaDocs </w:t>
      </w:r>
      <w:r w:rsidRPr="00A05A82">
        <w:rPr>
          <w:i w:val="0"/>
          <w:color w:val="auto"/>
          <w:sz w:val="24"/>
        </w:rPr>
        <w:t>(Fuente: Elaboración propia)</w:t>
      </w:r>
      <w:bookmarkEnd w:id="49"/>
    </w:p>
    <w:p w:rsidR="00A772F2" w:rsidRDefault="0083501C" w:rsidP="00761F00">
      <w:pPr>
        <w:spacing w:line="360" w:lineRule="auto"/>
        <w:jc w:val="both"/>
      </w:pPr>
      <w:r>
        <w:lastRenderedPageBreak/>
        <w:t xml:space="preserve">Para desplegar la API, se decidió utilizar los servicios de despliegue y alojamiento web que ofrece </w:t>
      </w:r>
      <w:hyperlink r:id="rId32" w:history="1">
        <w:r>
          <w:rPr>
            <w:rStyle w:val="Hipervnculo"/>
          </w:rPr>
          <w:t>https://render.com</w:t>
        </w:r>
      </w:hyperlink>
      <w:r>
        <w:t xml:space="preserve">, debido a que ofrece un sistema sencillo para desplegar contenedores </w:t>
      </w:r>
      <w:r w:rsidRPr="00A344FE">
        <w:rPr>
          <w:i/>
        </w:rPr>
        <w:t>dockerizados</w:t>
      </w:r>
      <w:r>
        <w:t xml:space="preserve"> y exponer los servicios en una url pública; además de que otorga un plan de uso totalmente gratuito, útil en el escenario actual de los desarrolladores del presente proyecto.</w:t>
      </w:r>
      <w:r w:rsidR="00FA3C57">
        <w:t xml:space="preserve"> Se empleó la rama “test-onrender”</w:t>
      </w:r>
      <w:r w:rsidR="00E72FA7">
        <w:t xml:space="preserve"> para garantizar el CI/CD.</w:t>
      </w:r>
      <w:r>
        <w:t xml:space="preserve"> Como se aprecia en la </w:t>
      </w:r>
      <w:r>
        <w:fldChar w:fldCharType="begin"/>
      </w:r>
      <w:r>
        <w:instrText xml:space="preserve"> REF _Ref159903998 \h </w:instrText>
      </w:r>
      <w:r>
        <w:fldChar w:fldCharType="separate"/>
      </w:r>
      <w:r w:rsidR="00E1015C" w:rsidRPr="0083501C">
        <w:rPr>
          <w:b/>
        </w:rPr>
        <w:t xml:space="preserve">Figura </w:t>
      </w:r>
      <w:r w:rsidR="00E1015C">
        <w:rPr>
          <w:b/>
          <w:i/>
          <w:noProof/>
        </w:rPr>
        <w:t>16</w:t>
      </w:r>
      <w:r>
        <w:fldChar w:fldCharType="end"/>
      </w:r>
      <w:r>
        <w:t xml:space="preserve"> se desplegó exitosamente la API de </w:t>
      </w:r>
      <w:r>
        <w:rPr>
          <w:b/>
        </w:rPr>
        <w:t>AicaDocs</w:t>
      </w:r>
      <w:r>
        <w:t xml:space="preserve">. La url pública para poder acceder al despliegue es </w:t>
      </w:r>
      <w:hyperlink r:id="rId33" w:history="1">
        <w:r w:rsidRPr="0068632E">
          <w:rPr>
            <w:rStyle w:val="Hipervnculo"/>
          </w:rPr>
          <w:t>https://aicadocs.onrender.com</w:t>
        </w:r>
      </w:hyperlink>
      <w:r w:rsidR="00A1105F">
        <w:t>.</w:t>
      </w:r>
    </w:p>
    <w:p w:rsidR="00A1105F" w:rsidRPr="00761F00" w:rsidRDefault="00A1105F" w:rsidP="00761F00">
      <w:pPr>
        <w:spacing w:line="360" w:lineRule="auto"/>
        <w:jc w:val="both"/>
      </w:pPr>
    </w:p>
    <w:p w:rsidR="0083501C" w:rsidRDefault="0083501C" w:rsidP="0083501C">
      <w:pPr>
        <w:pStyle w:val="Descripcin"/>
        <w:jc w:val="center"/>
        <w:rPr>
          <w:b/>
          <w:i w:val="0"/>
          <w:color w:val="auto"/>
          <w:sz w:val="24"/>
        </w:rPr>
      </w:pPr>
      <w:r w:rsidRPr="0083501C">
        <w:rPr>
          <w:b/>
          <w:i w:val="0"/>
          <w:noProof/>
          <w:color w:val="auto"/>
          <w:sz w:val="24"/>
          <w:lang w:eastAsia="es-ES"/>
        </w:rPr>
        <w:drawing>
          <wp:inline distT="0" distB="0" distL="0" distR="0">
            <wp:extent cx="5400040" cy="3037523"/>
            <wp:effectExtent l="19050" t="19050" r="10160" b="10795"/>
            <wp:docPr id="28" name="Imagen 28" descr="C:\Users\Eduardo\Videos\Captures\aicadocs ・ Web Service ・ Render Dashboard - Google Chrome 27_02_2024 5_26_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duardo\Videos\Captures\aicadocs ・ Web Service ・ Render Dashboard - Google Chrome 27_02_2024 5_26_42.png"/>
                    <pic:cNvPicPr>
                      <a:picLocks noChangeAspect="1" noChangeArrowheads="1"/>
                    </pic:cNvPicPr>
                  </pic:nvPicPr>
                  <pic:blipFill>
                    <a:blip r:embed="rId34" cstate="print">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3501C" w:rsidRPr="00A772F2" w:rsidRDefault="0083501C" w:rsidP="00A772F2">
      <w:pPr>
        <w:pStyle w:val="Descripcin"/>
        <w:jc w:val="center"/>
        <w:rPr>
          <w:i w:val="0"/>
          <w:color w:val="auto"/>
          <w:sz w:val="24"/>
        </w:rPr>
      </w:pPr>
      <w:bookmarkStart w:id="50" w:name="_Ref159903998"/>
      <w:bookmarkStart w:id="51" w:name="_Toc160111403"/>
      <w:r w:rsidRPr="0083501C">
        <w:rPr>
          <w:b/>
          <w:i w:val="0"/>
          <w:color w:val="auto"/>
          <w:sz w:val="24"/>
        </w:rPr>
        <w:t xml:space="preserve">Figura </w:t>
      </w:r>
      <w:r w:rsidRPr="0083501C">
        <w:rPr>
          <w:b/>
          <w:i w:val="0"/>
          <w:color w:val="auto"/>
          <w:sz w:val="24"/>
        </w:rPr>
        <w:fldChar w:fldCharType="begin"/>
      </w:r>
      <w:r w:rsidRPr="0083501C">
        <w:rPr>
          <w:b/>
          <w:i w:val="0"/>
          <w:color w:val="auto"/>
          <w:sz w:val="24"/>
        </w:rPr>
        <w:instrText xml:space="preserve"> SEQ Figura \* ARABIC </w:instrText>
      </w:r>
      <w:r w:rsidRPr="0083501C">
        <w:rPr>
          <w:b/>
          <w:i w:val="0"/>
          <w:color w:val="auto"/>
          <w:sz w:val="24"/>
        </w:rPr>
        <w:fldChar w:fldCharType="separate"/>
      </w:r>
      <w:r w:rsidR="00E1015C">
        <w:rPr>
          <w:b/>
          <w:i w:val="0"/>
          <w:noProof/>
          <w:color w:val="auto"/>
          <w:sz w:val="24"/>
        </w:rPr>
        <w:t>16</w:t>
      </w:r>
      <w:r w:rsidRPr="0083501C">
        <w:rPr>
          <w:b/>
          <w:i w:val="0"/>
          <w:color w:val="auto"/>
          <w:sz w:val="24"/>
        </w:rPr>
        <w:fldChar w:fldCharType="end"/>
      </w:r>
      <w:bookmarkEnd w:id="50"/>
      <w:r w:rsidRPr="0083501C">
        <w:rPr>
          <w:b/>
          <w:i w:val="0"/>
          <w:color w:val="auto"/>
          <w:sz w:val="24"/>
        </w:rPr>
        <w:t>:</w:t>
      </w:r>
      <w:r w:rsidRPr="0083501C">
        <w:rPr>
          <w:i w:val="0"/>
          <w:color w:val="auto"/>
          <w:sz w:val="24"/>
        </w:rPr>
        <w:t xml:space="preserve"> </w:t>
      </w:r>
      <w:r w:rsidRPr="0083501C">
        <w:rPr>
          <w:color w:val="auto"/>
          <w:sz w:val="24"/>
        </w:rPr>
        <w:t>Dashboard</w:t>
      </w:r>
      <w:r w:rsidRPr="0083501C">
        <w:rPr>
          <w:i w:val="0"/>
          <w:color w:val="auto"/>
          <w:sz w:val="24"/>
        </w:rPr>
        <w:t xml:space="preserve"> de despliegue de</w:t>
      </w:r>
      <w:r w:rsidR="008602FE">
        <w:rPr>
          <w:i w:val="0"/>
          <w:color w:val="auto"/>
          <w:sz w:val="24"/>
        </w:rPr>
        <w:t xml:space="preserve"> la API de</w:t>
      </w:r>
      <w:r w:rsidRPr="0083501C">
        <w:rPr>
          <w:i w:val="0"/>
          <w:color w:val="auto"/>
          <w:sz w:val="24"/>
        </w:rPr>
        <w:t xml:space="preserve"> </w:t>
      </w:r>
      <w:r w:rsidRPr="0083501C">
        <w:rPr>
          <w:b/>
          <w:i w:val="0"/>
          <w:color w:val="auto"/>
          <w:sz w:val="24"/>
        </w:rPr>
        <w:t xml:space="preserve">AicaDocs </w:t>
      </w:r>
      <w:r w:rsidR="00A772F2">
        <w:rPr>
          <w:i w:val="0"/>
          <w:color w:val="auto"/>
          <w:sz w:val="24"/>
        </w:rPr>
        <w:t>en Render (Fuente: Render)</w:t>
      </w:r>
      <w:bookmarkEnd w:id="51"/>
    </w:p>
    <w:p w:rsidR="00302BB6" w:rsidRDefault="00302BB6" w:rsidP="00077F5B">
      <w:pPr>
        <w:spacing w:line="360" w:lineRule="auto"/>
      </w:pPr>
    </w:p>
    <w:p w:rsidR="00A1105F" w:rsidRDefault="00A1105F" w:rsidP="00A1105F">
      <w:pPr>
        <w:spacing w:line="360" w:lineRule="auto"/>
        <w:jc w:val="both"/>
      </w:pPr>
      <w:r>
        <w:t xml:space="preserve">Para desplegar la base de datos de PostgreSQL, se decidió utilizar los servicios de despliegue y alojamiento web que ofrece </w:t>
      </w:r>
      <w:hyperlink r:id="rId36" w:history="1">
        <w:r w:rsidRPr="00302BB6">
          <w:rPr>
            <w:rStyle w:val="Hipervnculo"/>
          </w:rPr>
          <w:t>https://www.elephantsql.com/</w:t>
        </w:r>
      </w:hyperlink>
      <w:r>
        <w:t xml:space="preserve">, debido a que ofrece un sistema sencillo para desplegar la base de datos y exponer los servicios para su consumo por la API; además de que otorga un plan de uso totalmente gratuito, útil en el escenario actual de los desarrolladores del presente proyecto. Como se aprecia en la </w:t>
      </w:r>
      <w:r>
        <w:fldChar w:fldCharType="begin"/>
      </w:r>
      <w:r>
        <w:instrText xml:space="preserve"> REF _Ref159904387 \h </w:instrText>
      </w:r>
      <w:r>
        <w:fldChar w:fldCharType="separate"/>
      </w:r>
      <w:r w:rsidR="00E1015C" w:rsidRPr="008602FE">
        <w:rPr>
          <w:b/>
        </w:rPr>
        <w:t xml:space="preserve">Figura </w:t>
      </w:r>
      <w:r w:rsidR="00E1015C">
        <w:rPr>
          <w:b/>
          <w:i/>
          <w:noProof/>
        </w:rPr>
        <w:t>17</w:t>
      </w:r>
      <w:r>
        <w:fldChar w:fldCharType="end"/>
      </w:r>
      <w:r>
        <w:t xml:space="preserve"> se desplegó exitosamente la base de datos de </w:t>
      </w:r>
      <w:r>
        <w:rPr>
          <w:b/>
        </w:rPr>
        <w:t>AicaDocs</w:t>
      </w:r>
      <w:r>
        <w:t xml:space="preserve">. </w:t>
      </w:r>
    </w:p>
    <w:p w:rsidR="008602FE" w:rsidRDefault="008602FE" w:rsidP="008602FE">
      <w:pPr>
        <w:spacing w:line="360" w:lineRule="auto"/>
        <w:jc w:val="center"/>
      </w:pPr>
      <w:r w:rsidRPr="008602FE">
        <w:rPr>
          <w:noProof/>
          <w:lang w:eastAsia="es-ES"/>
        </w:rPr>
        <w:lastRenderedPageBreak/>
        <w:drawing>
          <wp:inline distT="0" distB="0" distL="0" distR="0" wp14:anchorId="2547A0F5" wp14:editId="47F692CC">
            <wp:extent cx="5400040" cy="3037523"/>
            <wp:effectExtent l="19050" t="19050" r="10160" b="10795"/>
            <wp:docPr id="29" name="Imagen 29" descr="C:\Users\Eduardo\Videos\Captures\aicadocs ・ Web Service ・ Render Dashboard - Google Chrome 27_02_2024 5_30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duardo\Videos\Captures\aicadocs ・ Web Service ・ Render Dashboard - Google Chrome 27_02_2024 5_30_14.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602FE" w:rsidRDefault="008602FE" w:rsidP="00761F00">
      <w:pPr>
        <w:pStyle w:val="Descripcin"/>
        <w:jc w:val="center"/>
        <w:rPr>
          <w:i w:val="0"/>
          <w:color w:val="auto"/>
          <w:sz w:val="24"/>
        </w:rPr>
      </w:pPr>
      <w:bookmarkStart w:id="52" w:name="_Ref159904387"/>
      <w:bookmarkStart w:id="53" w:name="_Toc160111404"/>
      <w:r w:rsidRPr="008602FE">
        <w:rPr>
          <w:b/>
          <w:i w:val="0"/>
          <w:color w:val="auto"/>
          <w:sz w:val="24"/>
        </w:rPr>
        <w:t xml:space="preserve">Figura </w:t>
      </w:r>
      <w:r w:rsidRPr="008602FE">
        <w:rPr>
          <w:b/>
          <w:i w:val="0"/>
          <w:color w:val="auto"/>
          <w:sz w:val="24"/>
        </w:rPr>
        <w:fldChar w:fldCharType="begin"/>
      </w:r>
      <w:r w:rsidRPr="008602FE">
        <w:rPr>
          <w:b/>
          <w:i w:val="0"/>
          <w:color w:val="auto"/>
          <w:sz w:val="24"/>
        </w:rPr>
        <w:instrText xml:space="preserve"> SEQ Figura \* ARABIC </w:instrText>
      </w:r>
      <w:r w:rsidRPr="008602FE">
        <w:rPr>
          <w:b/>
          <w:i w:val="0"/>
          <w:color w:val="auto"/>
          <w:sz w:val="24"/>
        </w:rPr>
        <w:fldChar w:fldCharType="separate"/>
      </w:r>
      <w:r w:rsidR="00E1015C">
        <w:rPr>
          <w:b/>
          <w:i w:val="0"/>
          <w:noProof/>
          <w:color w:val="auto"/>
          <w:sz w:val="24"/>
        </w:rPr>
        <w:t>17</w:t>
      </w:r>
      <w:r w:rsidRPr="008602FE">
        <w:rPr>
          <w:b/>
          <w:i w:val="0"/>
          <w:color w:val="auto"/>
          <w:sz w:val="24"/>
        </w:rPr>
        <w:fldChar w:fldCharType="end"/>
      </w:r>
      <w:bookmarkEnd w:id="52"/>
      <w:r w:rsidRPr="008602FE">
        <w:rPr>
          <w:b/>
          <w:i w:val="0"/>
          <w:color w:val="auto"/>
          <w:sz w:val="24"/>
        </w:rPr>
        <w:t>:</w:t>
      </w:r>
      <w:r w:rsidRPr="008602FE">
        <w:rPr>
          <w:i w:val="0"/>
          <w:color w:val="auto"/>
          <w:sz w:val="24"/>
        </w:rPr>
        <w:t xml:space="preserve"> </w:t>
      </w:r>
      <w:r w:rsidRPr="008602FE">
        <w:rPr>
          <w:color w:val="auto"/>
          <w:sz w:val="24"/>
        </w:rPr>
        <w:t>Dashboard</w:t>
      </w:r>
      <w:r w:rsidRPr="008602FE">
        <w:rPr>
          <w:i w:val="0"/>
          <w:color w:val="auto"/>
          <w:sz w:val="24"/>
        </w:rPr>
        <w:t xml:space="preserve"> de despliegue de la base de datos</w:t>
      </w:r>
      <w:r w:rsidR="00B437DC">
        <w:rPr>
          <w:i w:val="0"/>
          <w:color w:val="auto"/>
          <w:sz w:val="24"/>
        </w:rPr>
        <w:t xml:space="preserve"> de PostgreSQL</w:t>
      </w:r>
      <w:r w:rsidRPr="008602FE">
        <w:rPr>
          <w:i w:val="0"/>
          <w:color w:val="auto"/>
          <w:sz w:val="24"/>
        </w:rPr>
        <w:t xml:space="preserve"> de </w:t>
      </w:r>
      <w:r w:rsidRPr="008602FE">
        <w:rPr>
          <w:b/>
          <w:i w:val="0"/>
          <w:color w:val="auto"/>
          <w:sz w:val="24"/>
        </w:rPr>
        <w:t>AicaDocs</w:t>
      </w:r>
      <w:r w:rsidRPr="008602FE">
        <w:rPr>
          <w:i w:val="0"/>
          <w:color w:val="auto"/>
          <w:sz w:val="24"/>
        </w:rPr>
        <w:t xml:space="preserve"> en ElephantSQL (Fuente: ElephantSQL)</w:t>
      </w:r>
      <w:bookmarkEnd w:id="53"/>
    </w:p>
    <w:p w:rsidR="00A1105F" w:rsidRPr="00A1105F" w:rsidRDefault="00A1105F" w:rsidP="00A1105F"/>
    <w:p w:rsidR="00505230" w:rsidRDefault="00505230" w:rsidP="00505230">
      <w:pPr>
        <w:spacing w:line="360" w:lineRule="auto"/>
        <w:jc w:val="both"/>
      </w:pPr>
      <w:r>
        <w:t xml:space="preserve">Para desplegar el sistema de almacenamiento de objetos de MinIO, se decidió utilizar los servicios de despliegue y alojamiento web que ofrece </w:t>
      </w:r>
      <w:r w:rsidRPr="00505230">
        <w:t xml:space="preserve"> </w:t>
      </w:r>
      <w:hyperlink r:id="rId39" w:history="1">
        <w:r w:rsidRPr="00505230">
          <w:rPr>
            <w:rStyle w:val="Hipervnculo"/>
          </w:rPr>
          <w:t>https://railway.app/</w:t>
        </w:r>
      </w:hyperlink>
      <w:r>
        <w:t>, debido a que ofrece un sistema sencillo para desplegar sistemas complejos como MinIO y exponer los servicios para su consumo por la API; además de que otorga un plan de uso totalmente gratuito, útil en el escenario actual de los desarrolladores del presente proyecto. Como se aprecia en la</w:t>
      </w:r>
      <w:r w:rsidR="00B437DC">
        <w:t xml:space="preserve"> </w:t>
      </w:r>
      <w:r w:rsidR="00B437DC">
        <w:fldChar w:fldCharType="begin"/>
      </w:r>
      <w:r w:rsidR="00B437DC">
        <w:instrText xml:space="preserve"> REF _Ref159904888 \h </w:instrText>
      </w:r>
      <w:r w:rsidR="00B437DC">
        <w:fldChar w:fldCharType="separate"/>
      </w:r>
      <w:r w:rsidR="00E1015C" w:rsidRPr="00B437DC">
        <w:rPr>
          <w:b/>
        </w:rPr>
        <w:t xml:space="preserve">Figura </w:t>
      </w:r>
      <w:r w:rsidR="00E1015C">
        <w:rPr>
          <w:b/>
          <w:i/>
          <w:noProof/>
        </w:rPr>
        <w:t>18</w:t>
      </w:r>
      <w:r w:rsidR="00B437DC">
        <w:fldChar w:fldCharType="end"/>
      </w:r>
      <w:r>
        <w:t xml:space="preserve"> se desplegó exitosamente la base de datos de </w:t>
      </w:r>
      <w:r>
        <w:rPr>
          <w:b/>
        </w:rPr>
        <w:t>AicaDocs</w:t>
      </w:r>
      <w:r w:rsidRPr="004E402E">
        <w:t>.</w:t>
      </w:r>
      <w:r w:rsidR="00204E8D">
        <w:t xml:space="preserve"> La url pública para poder acceder al despliegue es </w:t>
      </w:r>
      <w:hyperlink r:id="rId40" w:history="1">
        <w:r w:rsidR="00204E8D">
          <w:rPr>
            <w:rStyle w:val="Hipervnculo"/>
          </w:rPr>
          <w:t>https://aicadocs-s3.up.railway.app/</w:t>
        </w:r>
      </w:hyperlink>
      <w:r w:rsidR="00204E8D">
        <w:t>.</w:t>
      </w:r>
      <w:r w:rsidRPr="004E402E">
        <w:t xml:space="preserve"> </w:t>
      </w:r>
      <w:r w:rsidRPr="00B437DC">
        <w:t>Es necesario destacar</w:t>
      </w:r>
      <w:r w:rsidR="00BE35FA" w:rsidRPr="00B437DC">
        <w:t xml:space="preserve"> que para consumir el despliegue de los ficheros desde Cuba, se hace necesario un </w:t>
      </w:r>
      <w:r w:rsidR="00BE35FA" w:rsidRPr="00B437DC">
        <w:rPr>
          <w:b/>
        </w:rPr>
        <w:t>VPN</w:t>
      </w:r>
      <w:r w:rsidR="00BE35FA" w:rsidRPr="00B437DC">
        <w:t xml:space="preserve"> para poder acceder completamente a </w:t>
      </w:r>
      <w:r w:rsidR="00B73ABE">
        <w:t>estos</w:t>
      </w:r>
      <w:r w:rsidR="00BE35FA" w:rsidRPr="00B437DC">
        <w:t xml:space="preserve"> servicios.</w:t>
      </w:r>
      <w:r w:rsidR="00204E8D">
        <w:t xml:space="preserve"> </w:t>
      </w:r>
    </w:p>
    <w:p w:rsidR="00B437DC" w:rsidRDefault="00B437DC" w:rsidP="003375AC">
      <w:pPr>
        <w:tabs>
          <w:tab w:val="left" w:pos="5760"/>
        </w:tabs>
        <w:spacing w:line="360" w:lineRule="auto"/>
      </w:pPr>
    </w:p>
    <w:p w:rsidR="00B114D0" w:rsidRDefault="00204E8D" w:rsidP="00B114D0">
      <w:pPr>
        <w:tabs>
          <w:tab w:val="left" w:pos="5760"/>
        </w:tabs>
        <w:spacing w:line="360" w:lineRule="auto"/>
        <w:jc w:val="center"/>
      </w:pPr>
      <w:r w:rsidRPr="00204E8D">
        <w:rPr>
          <w:noProof/>
          <w:lang w:eastAsia="es-ES"/>
        </w:rPr>
        <w:lastRenderedPageBreak/>
        <w:drawing>
          <wp:inline distT="0" distB="0" distL="0" distR="0">
            <wp:extent cx="5400040" cy="3039843"/>
            <wp:effectExtent l="0" t="0" r="0" b="8255"/>
            <wp:docPr id="30" name="Imagen 30" descr="C:\Users\Eduardo\Videos\Captures\scintillating-steel _ Railway - Google Chrome 27_02_2024 6_21_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duardo\Videos\Captures\scintillating-steel _ Railway - Google Chrome 27_02_2024 6_21_48.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3039843"/>
                    </a:xfrm>
                    <a:prstGeom prst="rect">
                      <a:avLst/>
                    </a:prstGeom>
                    <a:noFill/>
                    <a:ln>
                      <a:noFill/>
                    </a:ln>
                  </pic:spPr>
                </pic:pic>
              </a:graphicData>
            </a:graphic>
          </wp:inline>
        </w:drawing>
      </w:r>
    </w:p>
    <w:p w:rsidR="0021477F" w:rsidRDefault="00B437DC" w:rsidP="00B437DC">
      <w:pPr>
        <w:pStyle w:val="Descripcin"/>
        <w:jc w:val="center"/>
        <w:rPr>
          <w:i w:val="0"/>
          <w:color w:val="auto"/>
          <w:sz w:val="24"/>
        </w:rPr>
      </w:pPr>
      <w:bookmarkStart w:id="54" w:name="_Ref159904888"/>
      <w:bookmarkStart w:id="55" w:name="_Toc160111405"/>
      <w:r w:rsidRPr="00B437DC">
        <w:rPr>
          <w:b/>
          <w:i w:val="0"/>
          <w:color w:val="auto"/>
          <w:sz w:val="24"/>
        </w:rPr>
        <w:t xml:space="preserve">Figura </w:t>
      </w:r>
      <w:r w:rsidRPr="00B437DC">
        <w:rPr>
          <w:b/>
          <w:i w:val="0"/>
          <w:color w:val="auto"/>
          <w:sz w:val="24"/>
        </w:rPr>
        <w:fldChar w:fldCharType="begin"/>
      </w:r>
      <w:r w:rsidRPr="00B437DC">
        <w:rPr>
          <w:b/>
          <w:i w:val="0"/>
          <w:color w:val="auto"/>
          <w:sz w:val="24"/>
        </w:rPr>
        <w:instrText xml:space="preserve"> SEQ Figura \* ARABIC </w:instrText>
      </w:r>
      <w:r w:rsidRPr="00B437DC">
        <w:rPr>
          <w:b/>
          <w:i w:val="0"/>
          <w:color w:val="auto"/>
          <w:sz w:val="24"/>
        </w:rPr>
        <w:fldChar w:fldCharType="separate"/>
      </w:r>
      <w:r w:rsidR="00E1015C">
        <w:rPr>
          <w:b/>
          <w:i w:val="0"/>
          <w:noProof/>
          <w:color w:val="auto"/>
          <w:sz w:val="24"/>
        </w:rPr>
        <w:t>18</w:t>
      </w:r>
      <w:r w:rsidRPr="00B437DC">
        <w:rPr>
          <w:b/>
          <w:i w:val="0"/>
          <w:color w:val="auto"/>
          <w:sz w:val="24"/>
        </w:rPr>
        <w:fldChar w:fldCharType="end"/>
      </w:r>
      <w:bookmarkEnd w:id="54"/>
      <w:r w:rsidRPr="00B437DC">
        <w:rPr>
          <w:b/>
          <w:i w:val="0"/>
          <w:color w:val="auto"/>
          <w:sz w:val="24"/>
        </w:rPr>
        <w:t>:</w:t>
      </w:r>
      <w:r w:rsidRPr="00B437DC">
        <w:rPr>
          <w:i w:val="0"/>
          <w:color w:val="auto"/>
          <w:sz w:val="24"/>
        </w:rPr>
        <w:t xml:space="preserve"> </w:t>
      </w:r>
      <w:r w:rsidRPr="00B767E2">
        <w:rPr>
          <w:color w:val="auto"/>
          <w:sz w:val="24"/>
        </w:rPr>
        <w:t>Dashboard</w:t>
      </w:r>
      <w:r w:rsidRPr="00B437DC">
        <w:rPr>
          <w:i w:val="0"/>
          <w:color w:val="auto"/>
          <w:sz w:val="24"/>
        </w:rPr>
        <w:t xml:space="preserve"> de despliegue del almacenamiento de objetos MinIO de </w:t>
      </w:r>
      <w:r w:rsidRPr="00B437DC">
        <w:rPr>
          <w:b/>
          <w:i w:val="0"/>
          <w:color w:val="auto"/>
          <w:sz w:val="24"/>
        </w:rPr>
        <w:t>AicaDocs</w:t>
      </w:r>
      <w:r w:rsidRPr="00B437DC">
        <w:rPr>
          <w:i w:val="0"/>
          <w:color w:val="auto"/>
          <w:sz w:val="24"/>
        </w:rPr>
        <w:t xml:space="preserve"> en Railway (Fuente: </w:t>
      </w:r>
      <w:r w:rsidR="00B114D0">
        <w:rPr>
          <w:i w:val="0"/>
          <w:color w:val="auto"/>
          <w:sz w:val="24"/>
        </w:rPr>
        <w:t>Railway</w:t>
      </w:r>
      <w:r w:rsidRPr="00B437DC">
        <w:rPr>
          <w:i w:val="0"/>
          <w:color w:val="auto"/>
          <w:sz w:val="24"/>
        </w:rPr>
        <w:t>)</w:t>
      </w:r>
      <w:bookmarkEnd w:id="55"/>
    </w:p>
    <w:p w:rsidR="00B114D0" w:rsidRPr="00B114D0" w:rsidRDefault="00B114D0" w:rsidP="00B114D0"/>
    <w:p w:rsidR="0021477F" w:rsidRDefault="0021477F" w:rsidP="00077F5B">
      <w:pPr>
        <w:pStyle w:val="Ttulo2"/>
        <w:spacing w:line="360" w:lineRule="auto"/>
        <w:rPr>
          <w:color w:val="auto"/>
        </w:rPr>
      </w:pPr>
      <w:bookmarkStart w:id="56" w:name="_Toc160111364"/>
      <w:r>
        <w:rPr>
          <w:color w:val="auto"/>
        </w:rPr>
        <w:t>2.6 Conclusiones Parciales</w:t>
      </w:r>
      <w:bookmarkEnd w:id="56"/>
    </w:p>
    <w:p w:rsidR="0021477F" w:rsidRDefault="00CF3DDE" w:rsidP="00CF3DDE">
      <w:pPr>
        <w:spacing w:line="360" w:lineRule="auto"/>
        <w:jc w:val="both"/>
      </w:pPr>
      <w:r>
        <w:t>En este capítulo se presentó el diseño, desarrollo y el despliegue de la solución propuesta. Se realizó un análisis de los requisitos funcionales y no funcionales para poder luego diseñar todas las partes fundamentales del sistema a desarrollar.</w:t>
      </w:r>
      <w:r w:rsidR="00E20C55">
        <w:t xml:space="preserve"> Luego se desarrolló el sistema</w:t>
      </w:r>
      <w:r w:rsidR="00ED01C7">
        <w:t xml:space="preserve"> </w:t>
      </w:r>
      <w:r w:rsidR="00ED01C7">
        <w:rPr>
          <w:b/>
        </w:rPr>
        <w:t>AicaDocs</w:t>
      </w:r>
      <w:r w:rsidR="00E20C55">
        <w:t xml:space="preserve"> a través de las pautas de diseño anteriormente ideadas. Para concluir se desplegaron los servicios fundamentales de la API para poder comprobar el correcto funcionamiento de la misma en entornos de producci</w:t>
      </w:r>
      <w:r w:rsidR="00F47289">
        <w:t>ón y no solo de desarrollo, obteniendo resultados positivos.</w:t>
      </w:r>
    </w:p>
    <w:p w:rsidR="00A94AAF" w:rsidRDefault="00A94AAF" w:rsidP="00CF3DDE">
      <w:pPr>
        <w:spacing w:line="360" w:lineRule="auto"/>
        <w:jc w:val="both"/>
      </w:pPr>
    </w:p>
    <w:p w:rsidR="00BA013E" w:rsidRDefault="00BA013E">
      <w:pPr>
        <w:rPr>
          <w:rFonts w:eastAsiaTheme="majorEastAsia" w:cs="Arial"/>
          <w:b/>
          <w:color w:val="000000" w:themeColor="text1"/>
          <w:sz w:val="32"/>
          <w:szCs w:val="28"/>
        </w:rPr>
      </w:pPr>
      <w:r>
        <w:rPr>
          <w:rFonts w:cs="Arial"/>
          <w:b/>
          <w:color w:val="000000" w:themeColor="text1"/>
          <w:sz w:val="32"/>
          <w:szCs w:val="28"/>
        </w:rPr>
        <w:br w:type="page"/>
      </w:r>
    </w:p>
    <w:p w:rsidR="004E553E" w:rsidRDefault="004E553E" w:rsidP="00077F5B">
      <w:pPr>
        <w:pStyle w:val="Ttulo1"/>
        <w:spacing w:line="360" w:lineRule="auto"/>
        <w:rPr>
          <w:rFonts w:ascii="Arial" w:hAnsi="Arial" w:cs="Arial"/>
          <w:b/>
          <w:color w:val="000000" w:themeColor="text1"/>
          <w:sz w:val="32"/>
          <w:szCs w:val="28"/>
        </w:rPr>
      </w:pPr>
      <w:bookmarkStart w:id="57" w:name="_Toc160111365"/>
      <w:r>
        <w:rPr>
          <w:rFonts w:ascii="Arial" w:hAnsi="Arial" w:cs="Arial"/>
          <w:b/>
          <w:color w:val="000000" w:themeColor="text1"/>
          <w:sz w:val="32"/>
          <w:szCs w:val="28"/>
        </w:rPr>
        <w:lastRenderedPageBreak/>
        <w:t>Capítulo 3. Pruebas</w:t>
      </w:r>
      <w:bookmarkEnd w:id="57"/>
    </w:p>
    <w:p w:rsidR="004E553E" w:rsidRDefault="007D62EB" w:rsidP="00442E24">
      <w:pPr>
        <w:spacing w:line="360" w:lineRule="auto"/>
        <w:jc w:val="both"/>
      </w:pPr>
      <w:r>
        <w:t>El prese</w:t>
      </w:r>
      <w:r w:rsidR="00442E24">
        <w:t xml:space="preserve">nte capítulo presenta el diseño y resultado de la ejecución de las pruebas </w:t>
      </w:r>
      <w:r w:rsidR="00D525F5">
        <w:t xml:space="preserve">al sistema desarrollado </w:t>
      </w:r>
      <w:r w:rsidR="00442E24">
        <w:t>en diferentes escenarios. Las secciones primera y segunda denotan el diseño de los casos de prueba de caja negra y el resultado de la ejecución de los mismos tanto en entornos de producción como de desarrollo. La tercera sección presenta las pruebas de integración automatizadas ejecuta</w:t>
      </w:r>
      <w:r w:rsidR="001E7286">
        <w:t>das tanto local como en Github.</w:t>
      </w:r>
    </w:p>
    <w:p w:rsidR="004E553E" w:rsidRDefault="004E553E" w:rsidP="00077F5B">
      <w:pPr>
        <w:spacing w:line="360" w:lineRule="auto"/>
      </w:pPr>
    </w:p>
    <w:p w:rsidR="004E553E" w:rsidRDefault="004E553E" w:rsidP="007D7CE2">
      <w:pPr>
        <w:pStyle w:val="Ttulo2"/>
        <w:spacing w:line="360" w:lineRule="auto"/>
        <w:jc w:val="both"/>
        <w:rPr>
          <w:color w:val="auto"/>
        </w:rPr>
      </w:pPr>
      <w:bookmarkStart w:id="58" w:name="_Toc160111366"/>
      <w:r>
        <w:rPr>
          <w:color w:val="auto"/>
        </w:rPr>
        <w:t>3</w:t>
      </w:r>
      <w:r w:rsidRPr="004E553E">
        <w:rPr>
          <w:color w:val="auto"/>
        </w:rPr>
        <w:t>.</w:t>
      </w:r>
      <w:r>
        <w:rPr>
          <w:color w:val="auto"/>
        </w:rPr>
        <w:t>1 Diseño de casos de pruebas</w:t>
      </w:r>
      <w:bookmarkEnd w:id="58"/>
    </w:p>
    <w:p w:rsidR="002F32D2" w:rsidRDefault="002F32D2" w:rsidP="007D7CE2">
      <w:pPr>
        <w:pStyle w:val="Ttulo3"/>
        <w:spacing w:line="360" w:lineRule="auto"/>
        <w:jc w:val="both"/>
        <w:rPr>
          <w:color w:val="auto"/>
        </w:rPr>
      </w:pPr>
      <w:bookmarkStart w:id="59" w:name="_Toc160111367"/>
      <w:r w:rsidRPr="002F32D2">
        <w:rPr>
          <w:color w:val="auto"/>
        </w:rPr>
        <w:t xml:space="preserve">3.1.1 </w:t>
      </w:r>
      <w:r w:rsidR="0071583E">
        <w:rPr>
          <w:color w:val="auto"/>
        </w:rPr>
        <w:t>Conceptos fundamentales</w:t>
      </w:r>
      <w:bookmarkEnd w:id="59"/>
    </w:p>
    <w:p w:rsidR="00EF0C19" w:rsidRPr="00675592" w:rsidRDefault="00EF0C19" w:rsidP="007D7CE2">
      <w:pPr>
        <w:spacing w:after="0" w:line="360" w:lineRule="auto"/>
        <w:jc w:val="both"/>
        <w:rPr>
          <w:szCs w:val="24"/>
        </w:rPr>
      </w:pPr>
      <w:r w:rsidRPr="00641322">
        <w:rPr>
          <w:rFonts w:eastAsia="Arial" w:cs="Arial"/>
          <w:color w:val="252525"/>
          <w:szCs w:val="24"/>
        </w:rPr>
        <w:t>Las pruebas de caja negra</w:t>
      </w:r>
      <w:r>
        <w:rPr>
          <w:rFonts w:eastAsia="Arial" w:cs="Arial"/>
          <w:color w:val="252525"/>
          <w:szCs w:val="24"/>
        </w:rPr>
        <w:t xml:space="preserve">s </w:t>
      </w:r>
      <w:r w:rsidRPr="00641322">
        <w:rPr>
          <w:rFonts w:eastAsia="Arial" w:cs="Arial"/>
          <w:color w:val="252525"/>
          <w:szCs w:val="24"/>
        </w:rPr>
        <w:t>son una técnica de análisis de la funcionalidad de un sistema sin tener en cuenta la estructura interna del código, las rutas internas ni la información referente a la implementación. Este enfoque se centra en la entrada y salida del software, basándose en sus especificaciones y requisitos, para validar que el software o aplicación cumple con los objetivos funcionales establecidos</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spacing w:after="0" w:line="360" w:lineRule="auto"/>
        <w:jc w:val="both"/>
        <w:rPr>
          <w:szCs w:val="24"/>
        </w:rPr>
      </w:pPr>
      <w:r w:rsidRPr="00641322">
        <w:rPr>
          <w:rFonts w:eastAsia="Arial" w:cs="Arial"/>
          <w:color w:val="252525"/>
          <w:szCs w:val="24"/>
        </w:rPr>
        <w:t>El uso de pruebas de caja negra es esencial por varias razones</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Independencia del lenguaje y la plataforma</w:t>
      </w:r>
      <w:r w:rsidRPr="00EE1F89">
        <w:rPr>
          <w:rFonts w:eastAsia="Arial" w:cs="Arial"/>
          <w:color w:val="252525"/>
          <w:szCs w:val="24"/>
        </w:rPr>
        <w:t xml:space="preserve">: A diferencia de las pruebas de caja blanca, que requieren conocimiento específico del lenguaje de programación y la plataforma en la que se ejecuta el </w:t>
      </w:r>
      <w:r w:rsidRPr="00675592">
        <w:rPr>
          <w:rFonts w:eastAsia="Arial" w:cs="Arial"/>
          <w:i/>
          <w:color w:val="252525"/>
          <w:szCs w:val="24"/>
        </w:rPr>
        <w:t>software</w:t>
      </w:r>
      <w:r w:rsidRPr="00EE1F89">
        <w:rPr>
          <w:rFonts w:eastAsia="Arial" w:cs="Arial"/>
          <w:color w:val="252525"/>
          <w:szCs w:val="24"/>
        </w:rPr>
        <w:t xml:space="preserve">, las pruebas de caja negra pueden realizarse de manera independiente. Esto facilita su aplicación en una variedad de sistemas y tecnologías sin necesidad de conocimientos técnicos específicos del </w:t>
      </w:r>
      <w:r w:rsidRPr="00675592">
        <w:rPr>
          <w:rFonts w:eastAsia="Arial" w:cs="Arial"/>
          <w:i/>
          <w:color w:val="252525"/>
          <w:szCs w:val="24"/>
        </w:rPr>
        <w:t>software</w:t>
      </w:r>
      <w:r w:rsidRPr="00EE1F89">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nfoque en los requisitos del usuario</w:t>
      </w:r>
      <w:r w:rsidRPr="00EE1F89">
        <w:rPr>
          <w:rFonts w:eastAsia="Arial" w:cs="Arial"/>
          <w:color w:val="252525"/>
          <w:szCs w:val="24"/>
        </w:rPr>
        <w:t xml:space="preserve">: Estas pruebas se centran en la experiencia del usuario final, validando que el sistema funcione según lo esperado desde la perspectiva del usuario. Esto es crucial para asegurar que el </w:t>
      </w:r>
      <w:r w:rsidRPr="00675592">
        <w:rPr>
          <w:rFonts w:eastAsia="Arial" w:cs="Arial"/>
          <w:i/>
          <w:color w:val="252525"/>
          <w:szCs w:val="24"/>
        </w:rPr>
        <w:t>software</w:t>
      </w:r>
      <w:r w:rsidRPr="00EE1F89">
        <w:rPr>
          <w:rFonts w:eastAsia="Arial" w:cs="Arial"/>
          <w:color w:val="252525"/>
          <w:szCs w:val="24"/>
        </w:rPr>
        <w:t xml:space="preserve"> cumpla con los requisitos definidos y proporcione una experiencia de usuario satisfactoria.</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ficiencia en la detección de errores</w:t>
      </w:r>
      <w:r w:rsidRPr="00EE1F89">
        <w:rPr>
          <w:rFonts w:eastAsia="Arial" w:cs="Arial"/>
          <w:color w:val="252525"/>
          <w:szCs w:val="24"/>
        </w:rPr>
        <w:t xml:space="preserve">: Al centrarse en las entradas y salidas del sistema, las pruebas de caja negra pueden ser eficientes en la identificación de errores que no afecten directamente a la estructura </w:t>
      </w:r>
      <w:r w:rsidRPr="00EE1F89">
        <w:rPr>
          <w:rFonts w:eastAsia="Arial" w:cs="Arial"/>
          <w:color w:val="252525"/>
          <w:szCs w:val="24"/>
        </w:rPr>
        <w:lastRenderedPageBreak/>
        <w:t>interna del código, como errores en la lógica de negocio o en la interacción con el usuario.</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Flexibilidad y adaptabilidad</w:t>
      </w:r>
      <w:r w:rsidRPr="00EE1F89">
        <w:rPr>
          <w:rFonts w:eastAsia="Arial" w:cs="Arial"/>
          <w:color w:val="252525"/>
          <w:szCs w:val="24"/>
        </w:rPr>
        <w:t xml:space="preserve">: Dado que no dependen de la estructura interna del </w:t>
      </w:r>
      <w:r w:rsidRPr="00675592">
        <w:rPr>
          <w:rFonts w:eastAsia="Arial" w:cs="Arial"/>
          <w:i/>
          <w:color w:val="252525"/>
          <w:szCs w:val="24"/>
        </w:rPr>
        <w:t>software</w:t>
      </w:r>
      <w:r w:rsidRPr="00EE1F89">
        <w:rPr>
          <w:rFonts w:eastAsia="Arial" w:cs="Arial"/>
          <w:color w:val="252525"/>
          <w:szCs w:val="24"/>
        </w:rPr>
        <w:t>, las pruebas de caja negra pueden ser adaptadas a diferentes contextos y requisitos sin necesidad de cambios significativos en el proceso de prueba. Esto las hace una opción versátil para equipos de desarrollo que buscan una metodología de prueba flexible y adaptable.</w:t>
      </w:r>
    </w:p>
    <w:p w:rsidR="00EF0C19" w:rsidRPr="00675592" w:rsidRDefault="00EF0C19" w:rsidP="00EF0C19">
      <w:pPr>
        <w:pStyle w:val="Prrafodelista"/>
        <w:numPr>
          <w:ilvl w:val="0"/>
          <w:numId w:val="27"/>
        </w:numPr>
        <w:spacing w:after="0" w:line="360" w:lineRule="auto"/>
        <w:ind w:left="723"/>
        <w:jc w:val="both"/>
        <w:rPr>
          <w:szCs w:val="24"/>
        </w:rPr>
      </w:pPr>
      <w:r w:rsidRPr="00EE1F89">
        <w:rPr>
          <w:rFonts w:eastAsia="Arial" w:cs="Arial"/>
          <w:b/>
          <w:color w:val="252525"/>
          <w:szCs w:val="24"/>
        </w:rPr>
        <w:t>Seguridad y cumplimiento</w:t>
      </w:r>
      <w:r w:rsidRPr="00EE1F89">
        <w:rPr>
          <w:rFonts w:eastAsia="Arial" w:cs="Arial"/>
          <w:color w:val="252525"/>
          <w:szCs w:val="24"/>
        </w:rPr>
        <w:t xml:space="preserve">: Las pruebas de caja negra son fundamentales para asegurar que el </w:t>
      </w:r>
      <w:r w:rsidRPr="000F2136">
        <w:rPr>
          <w:rFonts w:eastAsia="Arial" w:cs="Arial"/>
          <w:i/>
          <w:color w:val="252525"/>
          <w:szCs w:val="24"/>
        </w:rPr>
        <w:t>software</w:t>
      </w:r>
      <w:r w:rsidRPr="00EE1F89">
        <w:rPr>
          <w:rFonts w:eastAsia="Arial" w:cs="Arial"/>
          <w:color w:val="252525"/>
          <w:szCs w:val="24"/>
        </w:rPr>
        <w:t xml:space="preserve"> cumple con las normativas de seguridad y cumplimiento, como las regulaciones de protección de datos personales. Al enfocarse en la funcionalidad externa del sistema, estas pruebas pueden ayudar a identificar vulnerabilidades que podrían ser explotadas por actores malintencionados.</w:t>
      </w:r>
    </w:p>
    <w:p w:rsidR="00EF0C19" w:rsidRPr="00675592" w:rsidRDefault="00EF0C19" w:rsidP="00EF0C19">
      <w:pPr>
        <w:spacing w:after="0" w:line="360" w:lineRule="auto"/>
        <w:jc w:val="both"/>
        <w:rPr>
          <w:szCs w:val="24"/>
        </w:rPr>
      </w:pPr>
      <w:r>
        <w:rPr>
          <w:rFonts w:eastAsia="Arial" w:cs="Arial"/>
          <w:color w:val="252525"/>
          <w:szCs w:val="24"/>
        </w:rPr>
        <w:t>L</w:t>
      </w:r>
      <w:r w:rsidRPr="00641322">
        <w:rPr>
          <w:rFonts w:eastAsia="Arial" w:cs="Arial"/>
          <w:color w:val="252525"/>
          <w:szCs w:val="24"/>
        </w:rPr>
        <w:t xml:space="preserve">as pruebas de caja negra son una técnica valiosa en el proceso de desarrollo de </w:t>
      </w:r>
      <w:r w:rsidRPr="00675592">
        <w:rPr>
          <w:rFonts w:eastAsia="Arial" w:cs="Arial"/>
          <w:i/>
          <w:color w:val="252525"/>
          <w:szCs w:val="24"/>
        </w:rPr>
        <w:t>software</w:t>
      </w:r>
      <w:r w:rsidRPr="00641322">
        <w:rPr>
          <w:rFonts w:eastAsia="Arial" w:cs="Arial"/>
          <w:color w:val="252525"/>
          <w:szCs w:val="24"/>
        </w:rPr>
        <w:t xml:space="preserve"> debido a su enfoque en la funcionalidad del sistema desde la perspectiva del usuario, su capacidad para realizarse de manera independiente del lenguaje y la plataforma, y su eficacia en la identificación de errores que no afectan directamente la estructura interna del código</w:t>
      </w:r>
      <w:r>
        <w:rPr>
          <w:rFonts w:eastAsia="Arial" w:cs="Arial"/>
          <w:color w:val="252525"/>
          <w:szCs w:val="24"/>
        </w:rPr>
        <w:t xml:space="preserve"> </w:t>
      </w:r>
      <w:r>
        <w:rPr>
          <w:rFonts w:eastAsia="Arial" w:cs="Arial"/>
          <w:color w:val="252525"/>
          <w:szCs w:val="24"/>
        </w:rPr>
        <w:fldChar w:fldCharType="begin"/>
      </w:r>
      <w:r w:rsidR="002423A7">
        <w:rPr>
          <w:rFonts w:eastAsia="Arial" w:cs="Arial"/>
          <w:color w:val="252525"/>
          <w:szCs w:val="24"/>
        </w:rPr>
        <w:instrText xml:space="preserve"> ADDIN EN.CITE &lt;EndNote&gt;&lt;Cite&gt;&lt;Author&gt;Martin-Lopez&lt;/Author&gt;&lt;Year&gt;2021&lt;/Year&gt;&lt;RecNum&gt;47&lt;/RecNum&gt;&lt;DisplayText&gt;[34]&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2423A7">
        <w:rPr>
          <w:rFonts w:eastAsia="Arial" w:cs="Arial"/>
          <w:noProof/>
          <w:color w:val="252525"/>
          <w:szCs w:val="24"/>
        </w:rPr>
        <w:t>[34]</w:t>
      </w:r>
      <w:r>
        <w:rPr>
          <w:rFonts w:eastAsia="Arial" w:cs="Arial"/>
          <w:color w:val="252525"/>
          <w:szCs w:val="24"/>
        </w:rPr>
        <w:fldChar w:fldCharType="end"/>
      </w:r>
      <w:r w:rsidRPr="00641322">
        <w:rPr>
          <w:rFonts w:eastAsia="Arial" w:cs="Arial"/>
          <w:color w:val="252525"/>
          <w:szCs w:val="24"/>
        </w:rPr>
        <w:t>.</w:t>
      </w:r>
    </w:p>
    <w:p w:rsidR="00CC7A66" w:rsidRDefault="00CC7A66" w:rsidP="002D14DE">
      <w:pPr>
        <w:spacing w:line="360" w:lineRule="auto"/>
        <w:jc w:val="both"/>
      </w:pPr>
    </w:p>
    <w:p w:rsidR="002F32D2" w:rsidRPr="002F32D2" w:rsidRDefault="002F32D2" w:rsidP="002F32D2">
      <w:pPr>
        <w:pStyle w:val="Ttulo3"/>
        <w:spacing w:line="360" w:lineRule="auto"/>
        <w:jc w:val="both"/>
        <w:rPr>
          <w:color w:val="auto"/>
        </w:rPr>
      </w:pPr>
      <w:bookmarkStart w:id="60" w:name="_Toc160111368"/>
      <w:r w:rsidRPr="002F32D2">
        <w:rPr>
          <w:color w:val="auto"/>
        </w:rPr>
        <w:t>3.1.2 Casos de pruebas</w:t>
      </w:r>
      <w:r>
        <w:rPr>
          <w:color w:val="auto"/>
        </w:rPr>
        <w:t xml:space="preserve"> diseñados</w:t>
      </w:r>
      <w:bookmarkEnd w:id="60"/>
    </w:p>
    <w:p w:rsidR="008F4DE5" w:rsidRPr="002B42F9" w:rsidRDefault="008F4DE5" w:rsidP="00492A46">
      <w:pPr>
        <w:spacing w:line="360" w:lineRule="auto"/>
        <w:jc w:val="both"/>
      </w:pPr>
      <w:r>
        <w:t xml:space="preserve">A continuación se presentan los diseños de los 47 casos de pruebas para los 10 </w:t>
      </w:r>
      <w:r w:rsidRPr="004F695F">
        <w:rPr>
          <w:i/>
        </w:rPr>
        <w:t>endpoints</w:t>
      </w:r>
      <w:r>
        <w:t xml:space="preserve"> de la solución </w:t>
      </w:r>
      <w:r>
        <w:rPr>
          <w:b/>
        </w:rPr>
        <w:t xml:space="preserve">AicaDocs </w:t>
      </w:r>
      <w:r w:rsidR="00ED7459">
        <w:t>desarrollada. Los datos con los que se pobló inicialmente la base de datos para luego</w:t>
      </w:r>
      <w:r w:rsidR="002F0F6D">
        <w:t xml:space="preserve"> ejecutar</w:t>
      </w:r>
      <w:r w:rsidR="00ED7459">
        <w:t xml:space="preserve"> las pruebas diseñadas, </w:t>
      </w:r>
      <w:r>
        <w:t xml:space="preserve">se encuentran en las tablas </w:t>
      </w:r>
      <w:r w:rsidR="00E9682A">
        <w:fldChar w:fldCharType="begin"/>
      </w:r>
      <w:r w:rsidR="00E9682A">
        <w:instrText xml:space="preserve"> REF _Ref159898937 \h </w:instrText>
      </w:r>
      <w:r w:rsidR="00E9682A">
        <w:fldChar w:fldCharType="separate"/>
      </w:r>
      <w:r w:rsidR="00E1015C" w:rsidRPr="00DA5382">
        <w:rPr>
          <w:b/>
        </w:rPr>
        <w:t xml:space="preserve">Tabla </w:t>
      </w:r>
      <w:r w:rsidR="00E1015C">
        <w:rPr>
          <w:b/>
          <w:i/>
          <w:noProof/>
        </w:rPr>
        <w:t>2</w:t>
      </w:r>
      <w:r w:rsidR="00E9682A">
        <w:fldChar w:fldCharType="end"/>
      </w:r>
      <w:r w:rsidR="00E9682A">
        <w:t xml:space="preserve">, </w:t>
      </w:r>
      <w:r w:rsidR="00E9682A">
        <w:fldChar w:fldCharType="begin"/>
      </w:r>
      <w:r w:rsidR="00E9682A">
        <w:instrText xml:space="preserve"> REF _Ref159898940 \h </w:instrText>
      </w:r>
      <w:r w:rsidR="00E9682A">
        <w:fldChar w:fldCharType="separate"/>
      </w:r>
      <w:r w:rsidR="00E1015C" w:rsidRPr="00DA5382">
        <w:rPr>
          <w:b/>
        </w:rPr>
        <w:t xml:space="preserve">Tabla </w:t>
      </w:r>
      <w:r w:rsidR="00E1015C">
        <w:rPr>
          <w:b/>
          <w:i/>
          <w:noProof/>
        </w:rPr>
        <w:t>3</w:t>
      </w:r>
      <w:r w:rsidR="00E9682A">
        <w:fldChar w:fldCharType="end"/>
      </w:r>
      <w:r w:rsidR="00E9682A">
        <w:t xml:space="preserve"> y </w:t>
      </w:r>
      <w:r w:rsidR="00E9682A">
        <w:fldChar w:fldCharType="begin"/>
      </w:r>
      <w:r w:rsidR="00E9682A">
        <w:instrText xml:space="preserve"> REF _Ref159898942 \h </w:instrText>
      </w:r>
      <w:r w:rsidR="00E9682A">
        <w:fldChar w:fldCharType="separate"/>
      </w:r>
      <w:r w:rsidR="00E1015C" w:rsidRPr="00DA5382">
        <w:rPr>
          <w:b/>
        </w:rPr>
        <w:t xml:space="preserve">Tabla </w:t>
      </w:r>
      <w:r w:rsidR="00E1015C">
        <w:rPr>
          <w:b/>
          <w:i/>
          <w:noProof/>
        </w:rPr>
        <w:t>4</w:t>
      </w:r>
      <w:r w:rsidR="00E9682A">
        <w:fldChar w:fldCharType="end"/>
      </w:r>
      <w:r>
        <w:t>.</w:t>
      </w:r>
    </w:p>
    <w:p w:rsidR="002D14DE" w:rsidRPr="00DA5382" w:rsidRDefault="00134E19" w:rsidP="00134E19">
      <w:pPr>
        <w:pStyle w:val="Descripcin"/>
        <w:jc w:val="center"/>
        <w:rPr>
          <w:i w:val="0"/>
          <w:noProof/>
          <w:color w:val="auto"/>
          <w:sz w:val="24"/>
        </w:rPr>
      </w:pPr>
      <w:bookmarkStart w:id="61" w:name="_Ref159898937"/>
      <w:bookmarkStart w:id="62" w:name="_Toc160111384"/>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E1015C">
        <w:rPr>
          <w:b/>
          <w:i w:val="0"/>
          <w:noProof/>
          <w:color w:val="auto"/>
          <w:sz w:val="24"/>
        </w:rPr>
        <w:t>2</w:t>
      </w:r>
      <w:r w:rsidRPr="00DA5382">
        <w:rPr>
          <w:b/>
          <w:i w:val="0"/>
          <w:color w:val="auto"/>
          <w:sz w:val="24"/>
        </w:rPr>
        <w:fldChar w:fldCharType="end"/>
      </w:r>
      <w:bookmarkEnd w:id="61"/>
      <w:r w:rsidRPr="00DA5382">
        <w:rPr>
          <w:b/>
          <w:i w:val="0"/>
          <w:color w:val="auto"/>
          <w:sz w:val="24"/>
        </w:rPr>
        <w:t>:</w:t>
      </w:r>
      <w:r w:rsidR="00ED7459">
        <w:rPr>
          <w:i w:val="0"/>
          <w:color w:val="auto"/>
          <w:sz w:val="24"/>
        </w:rPr>
        <w:t xml:space="preserve"> D</w:t>
      </w:r>
      <w:r w:rsidRPr="00DA5382">
        <w:rPr>
          <w:i w:val="0"/>
          <w:color w:val="auto"/>
          <w:sz w:val="24"/>
        </w:rPr>
        <w:t>atos</w:t>
      </w:r>
      <w:r w:rsidR="00ED7459">
        <w:rPr>
          <w:i w:val="0"/>
          <w:color w:val="auto"/>
          <w:sz w:val="24"/>
        </w:rPr>
        <w:t xml:space="preserve"> iniciales</w:t>
      </w:r>
      <w:r w:rsidR="00ED7459">
        <w:rPr>
          <w:i w:val="0"/>
          <w:noProof/>
          <w:color w:val="auto"/>
          <w:sz w:val="24"/>
        </w:rPr>
        <w:t xml:space="preserve"> en la tabla </w:t>
      </w:r>
      <w:r w:rsidRPr="004F695F">
        <w:rPr>
          <w:i w:val="0"/>
          <w:noProof/>
          <w:color w:val="auto"/>
          <w:sz w:val="24"/>
        </w:rPr>
        <w:t>Document</w:t>
      </w:r>
      <w:r w:rsidR="004F695F">
        <w:rPr>
          <w:i w:val="0"/>
          <w:noProof/>
          <w:color w:val="auto"/>
          <w:sz w:val="24"/>
        </w:rPr>
        <w:t>o</w:t>
      </w:r>
      <w:r w:rsidRPr="004F695F">
        <w:rPr>
          <w:i w:val="0"/>
          <w:noProof/>
          <w:color w:val="auto"/>
          <w:sz w:val="24"/>
        </w:rPr>
        <w:t>s</w:t>
      </w:r>
      <w:r w:rsidRPr="00DA5382">
        <w:rPr>
          <w:i w:val="0"/>
          <w:noProof/>
          <w:color w:val="auto"/>
          <w:sz w:val="24"/>
        </w:rPr>
        <w:t xml:space="preserve"> (Fuente: Elaboración propia)</w:t>
      </w:r>
      <w:bookmarkEnd w:id="62"/>
    </w:p>
    <w:p w:rsidR="00E9682A" w:rsidRPr="00DA5382" w:rsidRDefault="00AD616F" w:rsidP="00E9682A">
      <w:r w:rsidRPr="00AD616F">
        <w:rPr>
          <w:noProof/>
          <w:lang w:eastAsia="es-ES"/>
        </w:rPr>
        <w:drawing>
          <wp:inline distT="0" distB="0" distL="0" distR="0">
            <wp:extent cx="5399031" cy="1789043"/>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9031" cy="1789043"/>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noProof/>
          <w:color w:val="auto"/>
          <w:sz w:val="24"/>
        </w:rPr>
      </w:pPr>
      <w:bookmarkStart w:id="63" w:name="_Ref159898940"/>
      <w:bookmarkStart w:id="64" w:name="_Toc160111385"/>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E1015C">
        <w:rPr>
          <w:b/>
          <w:i w:val="0"/>
          <w:noProof/>
          <w:color w:val="auto"/>
          <w:sz w:val="24"/>
        </w:rPr>
        <w:t>3</w:t>
      </w:r>
      <w:r w:rsidRPr="00DA5382">
        <w:rPr>
          <w:b/>
          <w:i w:val="0"/>
          <w:color w:val="auto"/>
          <w:sz w:val="24"/>
        </w:rPr>
        <w:fldChar w:fldCharType="end"/>
      </w:r>
      <w:bookmarkEnd w:id="63"/>
      <w:r w:rsidRPr="00DA5382">
        <w:rPr>
          <w:b/>
          <w:i w:val="0"/>
          <w:color w:val="auto"/>
          <w:sz w:val="24"/>
        </w:rPr>
        <w:t>:</w:t>
      </w:r>
      <w:r w:rsidRPr="00DA5382">
        <w:rPr>
          <w:i w:val="0"/>
          <w:color w:val="auto"/>
          <w:sz w:val="24"/>
        </w:rPr>
        <w:t xml:space="preserve"> </w:t>
      </w:r>
      <w:r w:rsidR="002F0F6D">
        <w:rPr>
          <w:i w:val="0"/>
          <w:color w:val="auto"/>
          <w:sz w:val="24"/>
        </w:rPr>
        <w:t>Datos iniciales en la tabla</w:t>
      </w:r>
      <w:r w:rsidR="004F695F">
        <w:rPr>
          <w:i w:val="0"/>
          <w:color w:val="auto"/>
          <w:sz w:val="24"/>
        </w:rPr>
        <w:t xml:space="preserve"> Descarga</w:t>
      </w:r>
      <w:r w:rsidRPr="00DA5382">
        <w:rPr>
          <w:i w:val="0"/>
          <w:color w:val="auto"/>
          <w:sz w:val="24"/>
        </w:rPr>
        <w:t xml:space="preserve">s </w:t>
      </w:r>
      <w:r w:rsidRPr="00DA5382">
        <w:rPr>
          <w:i w:val="0"/>
          <w:noProof/>
          <w:color w:val="auto"/>
          <w:sz w:val="24"/>
        </w:rPr>
        <w:t>(Fuente: Elaboración propia)</w:t>
      </w:r>
      <w:bookmarkEnd w:id="64"/>
    </w:p>
    <w:p w:rsidR="00E9682A" w:rsidRPr="00DA5382" w:rsidRDefault="00AD616F" w:rsidP="00E9682A">
      <w:r w:rsidRPr="00AD616F">
        <w:rPr>
          <w:noProof/>
          <w:lang w:eastAsia="es-ES"/>
        </w:rPr>
        <w:drawing>
          <wp:inline distT="0" distB="0" distL="0" distR="0">
            <wp:extent cx="5400040" cy="207745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077452"/>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color w:val="auto"/>
          <w:sz w:val="24"/>
        </w:rPr>
      </w:pPr>
      <w:bookmarkStart w:id="65" w:name="_Ref159898942"/>
      <w:bookmarkStart w:id="66" w:name="_Toc160111386"/>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E1015C">
        <w:rPr>
          <w:b/>
          <w:i w:val="0"/>
          <w:noProof/>
          <w:color w:val="auto"/>
          <w:sz w:val="24"/>
        </w:rPr>
        <w:t>4</w:t>
      </w:r>
      <w:r w:rsidRPr="00DA5382">
        <w:rPr>
          <w:b/>
          <w:i w:val="0"/>
          <w:color w:val="auto"/>
          <w:sz w:val="24"/>
        </w:rPr>
        <w:fldChar w:fldCharType="end"/>
      </w:r>
      <w:bookmarkEnd w:id="65"/>
      <w:r w:rsidRPr="00DA5382">
        <w:rPr>
          <w:b/>
          <w:i w:val="0"/>
          <w:color w:val="auto"/>
          <w:sz w:val="24"/>
        </w:rPr>
        <w:t>:</w:t>
      </w:r>
      <w:r w:rsidR="002F0F6D">
        <w:rPr>
          <w:i w:val="0"/>
          <w:color w:val="auto"/>
          <w:sz w:val="24"/>
        </w:rPr>
        <w:t xml:space="preserve"> Datos iniciales en la tabla</w:t>
      </w:r>
      <w:r w:rsidR="004F695F">
        <w:rPr>
          <w:i w:val="0"/>
          <w:color w:val="auto"/>
          <w:sz w:val="24"/>
        </w:rPr>
        <w:t xml:space="preserve"> Nomencladore</w:t>
      </w:r>
      <w:r w:rsidRPr="00DA5382">
        <w:rPr>
          <w:i w:val="0"/>
          <w:color w:val="auto"/>
          <w:sz w:val="24"/>
        </w:rPr>
        <w:t>s (Fuente: Elaboración propia)</w:t>
      </w:r>
      <w:bookmarkEnd w:id="66"/>
    </w:p>
    <w:tbl>
      <w:tblPr>
        <w:tblW w:w="4460" w:type="dxa"/>
        <w:jc w:val="center"/>
        <w:tblCellMar>
          <w:left w:w="70" w:type="dxa"/>
          <w:right w:w="70" w:type="dxa"/>
        </w:tblCellMar>
        <w:tblLook w:val="04A0" w:firstRow="1" w:lastRow="0" w:firstColumn="1" w:lastColumn="0" w:noHBand="0" w:noVBand="1"/>
      </w:tblPr>
      <w:tblGrid>
        <w:gridCol w:w="960"/>
        <w:gridCol w:w="2540"/>
        <w:gridCol w:w="960"/>
      </w:tblGrid>
      <w:tr w:rsidR="00AD616F" w:rsidRPr="00AD616F" w:rsidTr="00AD616F">
        <w:trPr>
          <w:trHeight w:val="310"/>
          <w:jc w:val="center"/>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Id</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Nam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Type</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ctor</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Aica UEB</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Citox</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Julio Trig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Lior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H+</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UDI</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istribución Impresa 1</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nvío a personal externo autorizad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laboración de CT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olicitud del CECME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por el área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del áre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cedimiento Normalizado de Operac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 xml:space="preserve">Registro </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Instructiv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specificación de Cal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 Máster File</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lastRenderedPageBreak/>
              <w:t>2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xpediente maestr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olí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gram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 de equip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ocumentación Técn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atos de Segur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l Capital hum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Servicios general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geniería y mantenimient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Dire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Comercial y de negocio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Invers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Produ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formación y comunic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ogís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Tecnologías Informática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Contable-financie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Medición, análisis y mejo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iseño, desarrollo e investig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iberación de lot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bl>
    <w:p w:rsidR="00E9682A" w:rsidRPr="00E9682A" w:rsidRDefault="00E9682A" w:rsidP="00AD616F">
      <w:pPr>
        <w:jc w:val="center"/>
      </w:pPr>
    </w:p>
    <w:p w:rsidR="00134E19" w:rsidRDefault="00134E19" w:rsidP="00077F5B">
      <w:pPr>
        <w:spacing w:line="360" w:lineRule="auto"/>
      </w:pPr>
    </w:p>
    <w:p w:rsidR="004F695F" w:rsidRDefault="004F695F" w:rsidP="004F695F">
      <w:pPr>
        <w:spacing w:line="360" w:lineRule="auto"/>
        <w:jc w:val="both"/>
      </w:pPr>
      <w:r>
        <w:t xml:space="preserve">El </w:t>
      </w:r>
      <w:r w:rsidRPr="004F695F">
        <w:rPr>
          <w:i/>
        </w:rPr>
        <w:t>endpoint</w:t>
      </w:r>
      <w:r>
        <w:t xml:space="preserve"> GET con dirección /document/{id} tiene la función de devolver un documento dado su identificador. Para el diseño de los casos de prueba de este, que se pueden observar con más detalles en el</w:t>
      </w:r>
      <w:r w:rsidR="002275A3">
        <w:t xml:space="preserve"> </w:t>
      </w:r>
      <w:r w:rsidR="002275A3">
        <w:fldChar w:fldCharType="begin"/>
      </w:r>
      <w:r w:rsidR="002275A3">
        <w:instrText xml:space="preserve"> REF _Ref159950373 \h </w:instrText>
      </w:r>
      <w:r w:rsidR="002275A3">
        <w:fldChar w:fldCharType="separate"/>
      </w:r>
      <w:r w:rsidR="00E1015C" w:rsidRPr="00700928">
        <w:rPr>
          <w:b/>
          <w:szCs w:val="24"/>
        </w:rPr>
        <w:t xml:space="preserve">Anexo </w:t>
      </w:r>
      <w:r w:rsidR="00E1015C">
        <w:rPr>
          <w:b/>
          <w:i/>
          <w:noProof/>
          <w:szCs w:val="24"/>
        </w:rPr>
        <w:t>3</w:t>
      </w:r>
      <w:r w:rsidR="002275A3">
        <w:fldChar w:fldCharType="end"/>
      </w:r>
      <w:r>
        <w:t>, se tuvieron en cuenta los escenarios:</w:t>
      </w:r>
    </w:p>
    <w:p w:rsidR="004F695F" w:rsidRDefault="004F695F" w:rsidP="004F695F">
      <w:pPr>
        <w:pStyle w:val="Prrafodelista"/>
        <w:numPr>
          <w:ilvl w:val="0"/>
          <w:numId w:val="28"/>
        </w:numPr>
        <w:spacing w:line="360" w:lineRule="auto"/>
        <w:jc w:val="both"/>
      </w:pPr>
      <w:r>
        <w:t>Obtención del documento dado un identificador válido, para el que se esperaba un json con la información del documento y la respuesta OK (200).</w:t>
      </w:r>
    </w:p>
    <w:p w:rsidR="004F695F" w:rsidRDefault="004F695F" w:rsidP="004F695F">
      <w:pPr>
        <w:pStyle w:val="Prrafodelista"/>
        <w:numPr>
          <w:ilvl w:val="0"/>
          <w:numId w:val="28"/>
        </w:numPr>
        <w:spacing w:line="360" w:lineRule="auto"/>
        <w:jc w:val="both"/>
      </w:pPr>
      <w:r>
        <w:t>Obtención  de un documento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filter tiene la función de filtrar los documentos de acuerdo a la información que contengan sus parámetros. Para el diseño de los casos de prueba de este, que se pueden observar con más detalles en el </w:t>
      </w:r>
      <w:r>
        <w:fldChar w:fldCharType="begin"/>
      </w:r>
      <w:r>
        <w:instrText xml:space="preserve"> REF _Ref159886585 \h </w:instrText>
      </w:r>
      <w:r>
        <w:fldChar w:fldCharType="separate"/>
      </w:r>
      <w:r w:rsidR="00E1015C" w:rsidRPr="00700928">
        <w:rPr>
          <w:b/>
          <w:szCs w:val="24"/>
        </w:rPr>
        <w:t xml:space="preserve">Anexo </w:t>
      </w:r>
      <w:r w:rsidR="00E1015C">
        <w:rPr>
          <w:b/>
          <w:i/>
          <w:noProof/>
          <w:szCs w:val="24"/>
        </w:rPr>
        <w:t>4</w:t>
      </w:r>
      <w:r>
        <w:fldChar w:fldCharType="end"/>
      </w:r>
      <w:r>
        <w:t>, se tuvieron en cuenta los escenarios:</w:t>
      </w:r>
    </w:p>
    <w:p w:rsidR="004F695F" w:rsidRDefault="004F695F" w:rsidP="004F695F">
      <w:pPr>
        <w:pStyle w:val="Prrafodelista"/>
        <w:numPr>
          <w:ilvl w:val="0"/>
          <w:numId w:val="30"/>
        </w:numPr>
        <w:spacing w:line="360" w:lineRule="auto"/>
        <w:jc w:val="both"/>
      </w:pPr>
      <w:r>
        <w:t>Obtener los documentos dados todos los parámetros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todos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válidos y el resto de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no válidos y el resto de los parámetros en null,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edición correcta,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lastRenderedPageBreak/>
        <w:t>Obtener los documentos dada la edición y las páginas con valores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os el identificador del tipo, proceso y alcance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paginación no válida, para el que se esperaba la notificación del error cometido y la respuesta Bad Request (400).</w:t>
      </w:r>
    </w:p>
    <w:p w:rsidR="004F695F" w:rsidRDefault="004F695F" w:rsidP="004F695F">
      <w:pPr>
        <w:pStyle w:val="Prrafodelista"/>
        <w:numPr>
          <w:ilvl w:val="0"/>
          <w:numId w:val="30"/>
        </w:numPr>
        <w:spacing w:line="360" w:lineRule="auto"/>
        <w:jc w:val="both"/>
      </w:pPr>
      <w:r>
        <w:t>Obtener los documentos dados la fecha y el comparador de fecha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rsidRPr="00DA7CE5">
        <w:rPr>
          <w:rFonts w:cs="Arial"/>
        </w:rPr>
        <w:t>Obtener los documentos dado que la edición, páginas, id</w:t>
      </w:r>
      <w:r>
        <w:rPr>
          <w:rFonts w:cs="Arial"/>
        </w:rPr>
        <w:t>entificador</w:t>
      </w:r>
      <w:r w:rsidRPr="00DA7CE5">
        <w:rPr>
          <w:rFonts w:cs="Arial"/>
        </w:rPr>
        <w:t xml:space="preserve"> de alcance, número de páginas, tamaño de páginas y el orden presentan valores incorrectos</w:t>
      </w:r>
      <w:r>
        <w:rPr>
          <w:rFonts w:cs="Arial"/>
        </w:rPr>
        <w:t xml:space="preserve">, </w:t>
      </w:r>
      <w:r>
        <w:t>para el que se esperaba la notificación de los errores cometidos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 tiene la función de crear un nuevo documento con todos los parámetros necesarios. Para el diseño de los casos de prueba de este, que se pueden observar con más detalles en el </w:t>
      </w:r>
      <w:r>
        <w:fldChar w:fldCharType="begin"/>
      </w:r>
      <w:r>
        <w:instrText xml:space="preserve"> REF _Ref159887753 \h </w:instrText>
      </w:r>
      <w:r>
        <w:fldChar w:fldCharType="separate"/>
      </w:r>
      <w:r w:rsidR="00E1015C" w:rsidRPr="00700928">
        <w:rPr>
          <w:b/>
          <w:szCs w:val="24"/>
        </w:rPr>
        <w:t xml:space="preserve">Anexo </w:t>
      </w:r>
      <w:r w:rsidR="00E1015C">
        <w:rPr>
          <w:b/>
          <w:i/>
          <w:noProof/>
          <w:szCs w:val="24"/>
        </w:rPr>
        <w:t>5</w:t>
      </w:r>
      <w:r>
        <w:fldChar w:fldCharType="end"/>
      </w:r>
      <w:r>
        <w:t>, se tuvieron en cuenta los escenarios:</w:t>
      </w:r>
    </w:p>
    <w:p w:rsidR="004F695F" w:rsidRDefault="004F695F" w:rsidP="004F695F">
      <w:pPr>
        <w:pStyle w:val="Prrafodelista"/>
        <w:numPr>
          <w:ilvl w:val="0"/>
          <w:numId w:val="32"/>
        </w:numPr>
        <w:spacing w:line="360" w:lineRule="auto"/>
        <w:jc w:val="both"/>
      </w:pPr>
      <w:r>
        <w:t>Crear un documento con éxito, puesto que todos los datos de entrada contenían valores correctos, para el que se esperaba la respuesta Created (201).</w:t>
      </w:r>
    </w:p>
    <w:p w:rsidR="004F695F" w:rsidRDefault="004F695F" w:rsidP="004F695F">
      <w:pPr>
        <w:pStyle w:val="Prrafodelista"/>
        <w:numPr>
          <w:ilvl w:val="0"/>
          <w:numId w:val="32"/>
        </w:numPr>
        <w:spacing w:line="360" w:lineRule="auto"/>
        <w:jc w:val="both"/>
      </w:pPr>
      <w:r>
        <w:t>Crear un documento con un título no válido,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a edición no válida,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 código null,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lastRenderedPageBreak/>
        <w:t>Crear un documento con el identificador del tipo y del proceso no válidos, para para el que se esperaba la notificación de los errores cometidos y la respuesta Bad Request (400).</w:t>
      </w:r>
    </w:p>
    <w:p w:rsidR="004F695F" w:rsidRDefault="004F695F" w:rsidP="004F695F">
      <w:pPr>
        <w:pStyle w:val="Prrafodelista"/>
        <w:numPr>
          <w:ilvl w:val="0"/>
          <w:numId w:val="32"/>
        </w:numPr>
        <w:spacing w:line="360" w:lineRule="auto"/>
        <w:jc w:val="both"/>
      </w:pPr>
      <w:r>
        <w:t>Crear un documento dado que el documento que debía tener extensión .pdf tuviera extensión .docx</w:t>
      </w:r>
    </w:p>
    <w:p w:rsidR="004F695F" w:rsidRDefault="004F695F" w:rsidP="004F695F">
      <w:pPr>
        <w:spacing w:line="360" w:lineRule="auto"/>
        <w:jc w:val="both"/>
      </w:pPr>
      <w:r>
        <w:t xml:space="preserve">El </w:t>
      </w:r>
      <w:r w:rsidRPr="004F695F">
        <w:rPr>
          <w:i/>
        </w:rPr>
        <w:t>endpoint</w:t>
      </w:r>
      <w:r>
        <w:t xml:space="preserve"> GET con dirección /download/{id} tiene la función de devolver una descarga dado su identificador. Para el diseño de los casos de prueba de este, que se pueden observar con más detalles en el </w:t>
      </w:r>
      <w:r>
        <w:fldChar w:fldCharType="begin"/>
      </w:r>
      <w:r>
        <w:instrText xml:space="preserve"> REF _Ref159888307 \h </w:instrText>
      </w:r>
      <w:r>
        <w:fldChar w:fldCharType="separate"/>
      </w:r>
      <w:r w:rsidR="00E1015C" w:rsidRPr="00700928">
        <w:rPr>
          <w:b/>
          <w:szCs w:val="24"/>
        </w:rPr>
        <w:t xml:space="preserve">Anexo </w:t>
      </w:r>
      <w:r w:rsidR="00E1015C">
        <w:rPr>
          <w:b/>
          <w:i/>
          <w:noProof/>
          <w:szCs w:val="24"/>
        </w:rPr>
        <w:t>6</w:t>
      </w:r>
      <w:r>
        <w:fldChar w:fldCharType="end"/>
      </w:r>
      <w:r>
        <w:t>, se tuvieron en cuenta los escenarios:</w:t>
      </w:r>
    </w:p>
    <w:p w:rsidR="004F695F" w:rsidRDefault="004F695F" w:rsidP="004F695F">
      <w:pPr>
        <w:pStyle w:val="Prrafodelista"/>
        <w:numPr>
          <w:ilvl w:val="0"/>
          <w:numId w:val="33"/>
        </w:numPr>
        <w:spacing w:line="360" w:lineRule="auto"/>
        <w:jc w:val="both"/>
      </w:pPr>
      <w:r>
        <w:t>Obtención de la descarga dado un identificador válido, para el que se esperaba un json con la información del documento y la respuesta OK (200).</w:t>
      </w:r>
    </w:p>
    <w:p w:rsidR="004F695F" w:rsidRDefault="004F695F" w:rsidP="004F695F">
      <w:pPr>
        <w:pStyle w:val="Prrafodelista"/>
        <w:numPr>
          <w:ilvl w:val="0"/>
          <w:numId w:val="33"/>
        </w:numPr>
        <w:spacing w:line="360" w:lineRule="auto"/>
        <w:jc w:val="both"/>
      </w:pPr>
      <w:r>
        <w:t>obtención  de la descarga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filter tiene la función de filtrar las descargas de acuerdo a la información que contengan sus parámetros. Para el diseño de los casos de prueba de este, que se pueden observar con más detalles en el </w:t>
      </w:r>
      <w:r>
        <w:fldChar w:fldCharType="begin"/>
      </w:r>
      <w:r>
        <w:instrText xml:space="preserve"> REF _Ref159888497 \h </w:instrText>
      </w:r>
      <w:r>
        <w:fldChar w:fldCharType="separate"/>
      </w:r>
      <w:r w:rsidR="00E1015C" w:rsidRPr="00700928">
        <w:rPr>
          <w:b/>
          <w:szCs w:val="24"/>
        </w:rPr>
        <w:t xml:space="preserve">Anexo </w:t>
      </w:r>
      <w:r w:rsidR="00E1015C">
        <w:rPr>
          <w:b/>
          <w:i/>
          <w:noProof/>
          <w:szCs w:val="24"/>
        </w:rPr>
        <w:t>7</w:t>
      </w:r>
      <w:r>
        <w:fldChar w:fldCharType="end"/>
      </w:r>
      <w:r>
        <w:t>, se tuvieron en cuenta los escenarios:</w:t>
      </w:r>
    </w:p>
    <w:p w:rsidR="004F695F" w:rsidRDefault="004F695F" w:rsidP="004F695F">
      <w:pPr>
        <w:pStyle w:val="Prrafodelista"/>
        <w:numPr>
          <w:ilvl w:val="0"/>
          <w:numId w:val="34"/>
        </w:numPr>
        <w:spacing w:line="360" w:lineRule="auto"/>
        <w:jc w:val="both"/>
      </w:pPr>
      <w:r>
        <w:t>Obtener las descargas dados todos los parámetros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la fecha y el comparador de fecha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todos los parámetros en null,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el identificador del documento y la razón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lastRenderedPageBreak/>
        <w:t>Obtener las descargas dados el identificador del documento y la razón no válidos,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o el formato correcto,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 el formato no válido, para el que se esperaba la notificación del error cometido y la respuesta Bad Request (400).</w:t>
      </w:r>
    </w:p>
    <w:p w:rsidR="004F695F" w:rsidRPr="00797865" w:rsidRDefault="004F695F" w:rsidP="004F695F">
      <w:pPr>
        <w:pStyle w:val="Prrafodelista"/>
        <w:numPr>
          <w:ilvl w:val="0"/>
          <w:numId w:val="34"/>
        </w:numPr>
        <w:spacing w:line="360" w:lineRule="auto"/>
        <w:jc w:val="both"/>
        <w:rPr>
          <w:sz w:val="22"/>
        </w:rPr>
      </w:pPr>
      <w:r w:rsidRPr="00797865">
        <w:t>Obtener las descargas dado que el formato, el id</w:t>
      </w:r>
      <w:r>
        <w:t>entificador</w:t>
      </w:r>
      <w:r w:rsidRPr="00797865">
        <w:t xml:space="preserve"> de la razón y </w:t>
      </w:r>
      <w:r>
        <w:t xml:space="preserve">el </w:t>
      </w:r>
      <w:r w:rsidRPr="00797865">
        <w:t>comparador de fechas no son válidos</w:t>
      </w:r>
      <w:r>
        <w:t>,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a la paginación no válida,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 tiene la función de realizar la descarga de un documento dado un formato .pdf o .docx. Para el diseño de los casos de prueba de este, que se pueden observar con más detalles en el </w:t>
      </w:r>
      <w:r>
        <w:fldChar w:fldCharType="begin"/>
      </w:r>
      <w:r>
        <w:instrText xml:space="preserve"> REF _Ref159889299 \h </w:instrText>
      </w:r>
      <w:r>
        <w:fldChar w:fldCharType="separate"/>
      </w:r>
      <w:r w:rsidR="00E1015C" w:rsidRPr="00700928">
        <w:rPr>
          <w:b/>
          <w:szCs w:val="24"/>
        </w:rPr>
        <w:t xml:space="preserve">Anexo </w:t>
      </w:r>
      <w:r w:rsidR="00E1015C">
        <w:rPr>
          <w:b/>
          <w:i/>
          <w:noProof/>
          <w:szCs w:val="24"/>
        </w:rPr>
        <w:t>8</w:t>
      </w:r>
      <w:r>
        <w:fldChar w:fldCharType="end"/>
      </w:r>
      <w:r>
        <w:t>, se tuvieron en cuenta los escenarios:</w:t>
      </w:r>
    </w:p>
    <w:p w:rsidR="004F695F" w:rsidRDefault="004F695F" w:rsidP="004F695F">
      <w:pPr>
        <w:pStyle w:val="Prrafodelista"/>
        <w:numPr>
          <w:ilvl w:val="0"/>
          <w:numId w:val="34"/>
        </w:numPr>
        <w:spacing w:line="360" w:lineRule="auto"/>
        <w:jc w:val="both"/>
      </w:pPr>
      <w:r>
        <w:t>Descargar el documento con éxito puesto que todos los parámetros son correctos, para el que se esperaba un json con la url para descargar el documento y la respuesta OK (200).</w:t>
      </w:r>
    </w:p>
    <w:p w:rsidR="004F695F" w:rsidRDefault="004F695F" w:rsidP="004F695F">
      <w:pPr>
        <w:pStyle w:val="Prrafodelista"/>
        <w:numPr>
          <w:ilvl w:val="0"/>
          <w:numId w:val="34"/>
        </w:numPr>
        <w:spacing w:line="360" w:lineRule="auto"/>
        <w:jc w:val="both"/>
      </w:pPr>
      <w:r>
        <w:t>Descargar un documento dado el format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Descargar un documento dado un usuario null, para el que se esperaba la notificación del error cometido y la respuesta Bad Request (400).</w:t>
      </w:r>
    </w:p>
    <w:p w:rsidR="004F695F" w:rsidRDefault="004F695F" w:rsidP="004F695F">
      <w:pPr>
        <w:pStyle w:val="Prrafodelista"/>
        <w:numPr>
          <w:ilvl w:val="0"/>
          <w:numId w:val="35"/>
        </w:numPr>
        <w:spacing w:line="360" w:lineRule="auto"/>
        <w:jc w:val="both"/>
      </w:pPr>
      <w:r>
        <w:t>Descargar un documento dado el identificador del documento no existente, para el que se esperaba la notificación del error y la respuesta NotFound (404).</w:t>
      </w:r>
    </w:p>
    <w:p w:rsidR="004F695F" w:rsidRDefault="004F695F" w:rsidP="004F695F">
      <w:pPr>
        <w:pStyle w:val="Prrafodelista"/>
        <w:numPr>
          <w:ilvl w:val="0"/>
          <w:numId w:val="34"/>
        </w:numPr>
        <w:spacing w:line="360" w:lineRule="auto"/>
        <w:jc w:val="both"/>
      </w:pPr>
      <w:r>
        <w:t>Descargar un documento dada una razón no válida, para el que se esperaba la notificación del error cometido y la respuesta Bad Request (400).</w:t>
      </w:r>
    </w:p>
    <w:p w:rsidR="004F695F" w:rsidRDefault="004F695F" w:rsidP="004F695F">
      <w:pPr>
        <w:spacing w:line="360" w:lineRule="auto"/>
        <w:jc w:val="both"/>
      </w:pPr>
      <w:r>
        <w:lastRenderedPageBreak/>
        <w:t xml:space="preserve">El </w:t>
      </w:r>
      <w:r w:rsidRPr="004F695F">
        <w:rPr>
          <w:i/>
        </w:rPr>
        <w:t>endpoint</w:t>
      </w:r>
      <w:r>
        <w:t xml:space="preserve"> GET con direcc</w:t>
      </w:r>
      <w:r w:rsidR="00AC448F">
        <w:t>ión /nomenclator/{type}</w:t>
      </w:r>
      <w:r>
        <w:t xml:space="preserve"> tiene la función de devolver los nomencladores que pertenecen al tipo dado. Para el diseño de los casos de prueba de este, que se pueden observar con más detalles en el</w:t>
      </w:r>
      <w:r w:rsidR="00785B73">
        <w:t xml:space="preserve"> </w:t>
      </w:r>
      <w:r w:rsidR="00785B73">
        <w:fldChar w:fldCharType="begin"/>
      </w:r>
      <w:r w:rsidR="00785B73">
        <w:instrText xml:space="preserve"> REF _Ref159950627 \h </w:instrText>
      </w:r>
      <w:r w:rsidR="00785B73">
        <w:fldChar w:fldCharType="separate"/>
      </w:r>
      <w:r w:rsidR="00E1015C" w:rsidRPr="00700928">
        <w:rPr>
          <w:b/>
          <w:szCs w:val="24"/>
        </w:rPr>
        <w:t xml:space="preserve">Anexo </w:t>
      </w:r>
      <w:r w:rsidR="00E1015C">
        <w:rPr>
          <w:b/>
          <w:i/>
          <w:noProof/>
          <w:szCs w:val="24"/>
        </w:rPr>
        <w:t>9</w:t>
      </w:r>
      <w:r w:rsidR="00785B73">
        <w:fldChar w:fldCharType="end"/>
      </w:r>
      <w:r>
        <w:t>, se tuvieron en cuenta los escenarios:</w:t>
      </w:r>
    </w:p>
    <w:p w:rsidR="004F695F" w:rsidRDefault="004F695F" w:rsidP="004F695F">
      <w:pPr>
        <w:pStyle w:val="Prrafodelista"/>
        <w:numPr>
          <w:ilvl w:val="0"/>
          <w:numId w:val="34"/>
        </w:numPr>
        <w:spacing w:line="360" w:lineRule="auto"/>
        <w:jc w:val="both"/>
      </w:pPr>
      <w:r>
        <w:t>Obtener los nomencladores dado un tipo correcto, para el que se esperaba un json con la información de todos los nomencladores que cumplieran con la condición impuesta y la respuesta OK (200).</w:t>
      </w:r>
    </w:p>
    <w:p w:rsidR="004F695F" w:rsidRDefault="004F695F" w:rsidP="004F695F">
      <w:pPr>
        <w:pStyle w:val="Prrafodelista"/>
        <w:numPr>
          <w:ilvl w:val="0"/>
          <w:numId w:val="34"/>
        </w:numPr>
        <w:spacing w:line="360" w:lineRule="auto"/>
        <w:jc w:val="both"/>
      </w:pPr>
      <w:r>
        <w:t>Obtener los nomencladores dado un tipo no válido, para el que se esperaba la notificación del error y la respuesta Not Found (404).</w:t>
      </w:r>
    </w:p>
    <w:p w:rsidR="004F695F" w:rsidRDefault="004F695F" w:rsidP="004F695F">
      <w:pPr>
        <w:spacing w:line="360" w:lineRule="auto"/>
        <w:jc w:val="both"/>
      </w:pPr>
      <w:r>
        <w:t xml:space="preserve">El </w:t>
      </w:r>
      <w:r w:rsidRPr="004F695F">
        <w:rPr>
          <w:i/>
        </w:rPr>
        <w:t>endpoint</w:t>
      </w:r>
      <w:r>
        <w:t xml:space="preserve"> GET con dirección /nomenclator/{type}/{id} tiene la función de devolver el nomenclador que pertenece al tipo e identificador dados. Para el diseño de los casos de prueba de este, que se pueden observar con más detalles en el </w:t>
      </w:r>
      <w:r>
        <w:fldChar w:fldCharType="begin"/>
      </w:r>
      <w:r>
        <w:instrText xml:space="preserve"> REF _Ref159890094 \h </w:instrText>
      </w:r>
      <w:r>
        <w:fldChar w:fldCharType="separate"/>
      </w:r>
      <w:r w:rsidR="00E1015C" w:rsidRPr="00700928">
        <w:rPr>
          <w:b/>
          <w:szCs w:val="24"/>
        </w:rPr>
        <w:t xml:space="preserve">Anexo </w:t>
      </w:r>
      <w:r w:rsidR="00E1015C">
        <w:rPr>
          <w:b/>
          <w:i/>
          <w:noProof/>
          <w:szCs w:val="24"/>
        </w:rPr>
        <w:t>10</w:t>
      </w:r>
      <w:r>
        <w:fldChar w:fldCharType="end"/>
      </w:r>
      <w:r>
        <w:t>, se tuvieron en cuenta los escenarios:</w:t>
      </w:r>
    </w:p>
    <w:p w:rsidR="004F695F" w:rsidRDefault="004F695F" w:rsidP="004F695F">
      <w:pPr>
        <w:pStyle w:val="Prrafodelista"/>
        <w:numPr>
          <w:ilvl w:val="0"/>
          <w:numId w:val="36"/>
        </w:numPr>
        <w:spacing w:line="360" w:lineRule="auto"/>
        <w:jc w:val="both"/>
      </w:pPr>
      <w:r>
        <w:t>Obtener el nomenclador dados el identificador y el tipo correctos, para el que se esperaba un json con la información del nomenclador que cumpliera con la condición impuesta y la respuesta OK (200).</w:t>
      </w:r>
    </w:p>
    <w:p w:rsidR="004F695F" w:rsidRDefault="004F695F" w:rsidP="004F695F">
      <w:pPr>
        <w:pStyle w:val="Prrafodelista"/>
        <w:numPr>
          <w:ilvl w:val="0"/>
          <w:numId w:val="36"/>
        </w:numPr>
        <w:spacing w:line="360" w:lineRule="auto"/>
        <w:jc w:val="both"/>
      </w:pPr>
      <w:r>
        <w:t>Obtener el nomenclador dados el identificador incorrecto y el tipo correcto, para el que se esperaba la notificación del error y la respuesta Not Found (404).</w:t>
      </w:r>
    </w:p>
    <w:p w:rsidR="004F695F" w:rsidRDefault="004F695F" w:rsidP="004F695F">
      <w:pPr>
        <w:pStyle w:val="Prrafodelista"/>
        <w:numPr>
          <w:ilvl w:val="0"/>
          <w:numId w:val="36"/>
        </w:numPr>
        <w:spacing w:line="360" w:lineRule="auto"/>
        <w:jc w:val="both"/>
      </w:pPr>
      <w:r>
        <w:t>Obtener el nomenclador dados el identificador correcto y el tipo incorrecto,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nomenclator tiene la función de crear un nomenclador con los parámetros necesarios. Para el diseño de los casos de prueba de este, que se pueden observar con más detalles en el </w:t>
      </w:r>
      <w:r>
        <w:fldChar w:fldCharType="begin"/>
      </w:r>
      <w:r>
        <w:instrText xml:space="preserve"> REF _Ref159890391 \h </w:instrText>
      </w:r>
      <w:r>
        <w:fldChar w:fldCharType="separate"/>
      </w:r>
      <w:r w:rsidR="00E1015C" w:rsidRPr="00700928">
        <w:rPr>
          <w:b/>
          <w:szCs w:val="24"/>
        </w:rPr>
        <w:t xml:space="preserve">Anexo </w:t>
      </w:r>
      <w:r w:rsidR="00E1015C">
        <w:rPr>
          <w:b/>
          <w:i/>
          <w:noProof/>
          <w:szCs w:val="24"/>
        </w:rPr>
        <w:t>11</w:t>
      </w:r>
      <w:r>
        <w:fldChar w:fldCharType="end"/>
      </w:r>
      <w:r>
        <w:t>, se tuvieron en cuenta los escenarios:</w:t>
      </w:r>
    </w:p>
    <w:p w:rsidR="004F695F" w:rsidRDefault="004F695F" w:rsidP="004F695F">
      <w:pPr>
        <w:pStyle w:val="Prrafodelista"/>
        <w:numPr>
          <w:ilvl w:val="0"/>
          <w:numId w:val="32"/>
        </w:numPr>
        <w:spacing w:line="360" w:lineRule="auto"/>
        <w:jc w:val="both"/>
      </w:pPr>
      <w:r>
        <w:t>Crear un nomenclador con éxito puesto que todos los parámetros contenían valores correctos, para el que se esperaba la respuesta Created (201).</w:t>
      </w:r>
    </w:p>
    <w:p w:rsidR="004F695F" w:rsidRDefault="004F695F" w:rsidP="004F695F">
      <w:pPr>
        <w:pStyle w:val="Prrafodelista"/>
        <w:numPr>
          <w:ilvl w:val="0"/>
          <w:numId w:val="34"/>
        </w:numPr>
        <w:spacing w:line="360" w:lineRule="auto"/>
        <w:jc w:val="both"/>
      </w:pPr>
      <w:r>
        <w:t>Crear un nomenclador con un nombre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lastRenderedPageBreak/>
        <w:t>Crear un nomenclador con un tip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Crear un nomenclador con un nombre y un tipo no válidos,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w:t>
      </w:r>
      <w:r>
        <w:t>ATCH</w:t>
      </w:r>
      <w:r w:rsidRPr="004E453E">
        <w:t xml:space="preserve"> con dirección</w:t>
      </w:r>
      <w:r w:rsidR="00AC448F">
        <w:t xml:space="preserve"> /nomencla</w:t>
      </w:r>
      <w:r>
        <w:t xml:space="preserve">tor/{id} tiene la función de actualizar el nombre un nomenclador. Para el diseño de los casos de prueba de este, que se pueden observar con más detalles en el </w:t>
      </w:r>
      <w:r>
        <w:fldChar w:fldCharType="begin"/>
      </w:r>
      <w:r>
        <w:instrText xml:space="preserve"> REF _Ref159890731 \h </w:instrText>
      </w:r>
      <w:r>
        <w:fldChar w:fldCharType="separate"/>
      </w:r>
      <w:r w:rsidR="00E1015C" w:rsidRPr="00700928">
        <w:rPr>
          <w:b/>
          <w:szCs w:val="24"/>
        </w:rPr>
        <w:t xml:space="preserve">Anexo </w:t>
      </w:r>
      <w:r w:rsidR="00E1015C">
        <w:rPr>
          <w:b/>
          <w:i/>
          <w:noProof/>
          <w:szCs w:val="24"/>
        </w:rPr>
        <w:t>12</w:t>
      </w:r>
      <w:r>
        <w:fldChar w:fldCharType="end"/>
      </w:r>
      <w:r>
        <w:t>, se tuvieron en cuenta los escenarios:</w:t>
      </w:r>
    </w:p>
    <w:p w:rsidR="004F695F" w:rsidRDefault="004F695F" w:rsidP="004F695F">
      <w:pPr>
        <w:pStyle w:val="Prrafodelista"/>
        <w:numPr>
          <w:ilvl w:val="0"/>
          <w:numId w:val="38"/>
        </w:numPr>
        <w:spacing w:line="360" w:lineRule="auto"/>
        <w:jc w:val="both"/>
      </w:pPr>
      <w:r>
        <w:t>Actualizar un nomenclador con éxito puesto que los datos son válidos, para el que se esperaba la respuesta OK (200).</w:t>
      </w:r>
    </w:p>
    <w:p w:rsidR="004F695F" w:rsidRDefault="004F695F" w:rsidP="004F695F">
      <w:pPr>
        <w:pStyle w:val="Prrafodelista"/>
        <w:numPr>
          <w:ilvl w:val="0"/>
          <w:numId w:val="34"/>
        </w:numPr>
        <w:spacing w:line="360" w:lineRule="auto"/>
        <w:jc w:val="both"/>
      </w:pPr>
      <w:r>
        <w:t>Actualizar un nomenclador dado un identificador no válido, para el que se esperaba la notificación del error cometido y la respuesta Bad Request (400).</w:t>
      </w:r>
    </w:p>
    <w:p w:rsidR="004F695F" w:rsidRDefault="004F695F" w:rsidP="004F695F">
      <w:pPr>
        <w:pStyle w:val="Prrafodelista"/>
        <w:numPr>
          <w:ilvl w:val="0"/>
          <w:numId w:val="38"/>
        </w:numPr>
        <w:spacing w:line="360" w:lineRule="auto"/>
        <w:jc w:val="both"/>
      </w:pPr>
      <w:r>
        <w:t>Actualizar un nomenclador dado un identificador no existente, para el que se esperaba la notificación del error y la respuesta Not Found (404).</w:t>
      </w:r>
    </w:p>
    <w:p w:rsidR="004F695F" w:rsidRDefault="004F695F" w:rsidP="00077F5B">
      <w:pPr>
        <w:pStyle w:val="Prrafodelista"/>
        <w:numPr>
          <w:ilvl w:val="0"/>
          <w:numId w:val="34"/>
        </w:numPr>
        <w:spacing w:line="360" w:lineRule="auto"/>
        <w:jc w:val="both"/>
      </w:pPr>
      <w:r>
        <w:t>Actualizar un nomenclador dado un identificador correcto y un nombre no válido, para el que se esperaba la notificación del error cometido y la respuesta Bad Request (400).</w:t>
      </w:r>
    </w:p>
    <w:p w:rsidR="004F695F" w:rsidRDefault="004F695F" w:rsidP="00077F5B">
      <w:pPr>
        <w:spacing w:line="360" w:lineRule="auto"/>
      </w:pPr>
    </w:p>
    <w:p w:rsidR="004551A7" w:rsidRPr="004551A7" w:rsidRDefault="004E553E" w:rsidP="007D7CE2">
      <w:pPr>
        <w:pStyle w:val="Ttulo2"/>
        <w:spacing w:line="360" w:lineRule="auto"/>
        <w:rPr>
          <w:color w:val="auto"/>
        </w:rPr>
      </w:pPr>
      <w:bookmarkStart w:id="67" w:name="_Toc160111369"/>
      <w:r>
        <w:rPr>
          <w:color w:val="auto"/>
        </w:rPr>
        <w:t>3</w:t>
      </w:r>
      <w:r w:rsidRPr="004E553E">
        <w:rPr>
          <w:color w:val="auto"/>
        </w:rPr>
        <w:t>.</w:t>
      </w:r>
      <w:r>
        <w:rPr>
          <w:color w:val="auto"/>
        </w:rPr>
        <w:t>2 Resultado de las pruebas</w:t>
      </w:r>
      <w:bookmarkEnd w:id="67"/>
    </w:p>
    <w:p w:rsidR="004551A7" w:rsidRDefault="007D7CE2" w:rsidP="007D7CE2">
      <w:pPr>
        <w:spacing w:line="360" w:lineRule="auto"/>
        <w:jc w:val="both"/>
      </w:pPr>
      <w:r>
        <w:t xml:space="preserve">Las pruebas diseñadas fueron ejecutadas con resultados satisfactorios tanto en entornos de desarrollo (pruebas locales) como en entornos de producción (pruebas al despliegue). En ambos casos se empleó principalmente la plataforma de pruebas que ofrece la herramienta Swagger UI, disponible gracias a la documentación generada de forma automática en el </w:t>
      </w:r>
      <w:r>
        <w:rPr>
          <w:i/>
        </w:rPr>
        <w:t>software</w:t>
      </w:r>
      <w:r>
        <w:t xml:space="preserve"> desarrollado. En aquellos casos donde no era posible llevar a cabo la prueba diseñada por cuestiones de validaciones requeridas en esta herramienta se empleó la extensión JetClient para los IDEs de JetBrains, la cual no presenta estas limitaciones.</w:t>
      </w:r>
    </w:p>
    <w:p w:rsidR="007D7CE2" w:rsidRDefault="007D7CE2" w:rsidP="007D7CE2">
      <w:pPr>
        <w:spacing w:line="360" w:lineRule="auto"/>
        <w:jc w:val="both"/>
      </w:pPr>
    </w:p>
    <w:p w:rsidR="004551A7" w:rsidRPr="004551A7" w:rsidRDefault="004551A7" w:rsidP="00675592">
      <w:pPr>
        <w:pStyle w:val="Ttulo2"/>
        <w:spacing w:line="360" w:lineRule="auto"/>
        <w:rPr>
          <w:color w:val="auto"/>
        </w:rPr>
      </w:pPr>
      <w:bookmarkStart w:id="68" w:name="_Toc160111370"/>
      <w:r>
        <w:rPr>
          <w:color w:val="auto"/>
        </w:rPr>
        <w:lastRenderedPageBreak/>
        <w:t>3</w:t>
      </w:r>
      <w:r w:rsidRPr="004E553E">
        <w:rPr>
          <w:color w:val="auto"/>
        </w:rPr>
        <w:t>.</w:t>
      </w:r>
      <w:r>
        <w:rPr>
          <w:color w:val="auto"/>
        </w:rPr>
        <w:t>3 Pruebas de integración automatizadas</w:t>
      </w:r>
      <w:bookmarkEnd w:id="68"/>
    </w:p>
    <w:p w:rsidR="007E0225" w:rsidRPr="007E0225" w:rsidRDefault="007E0225" w:rsidP="00675592">
      <w:pPr>
        <w:pStyle w:val="Ttulo3"/>
        <w:spacing w:line="360" w:lineRule="auto"/>
        <w:jc w:val="both"/>
        <w:rPr>
          <w:color w:val="auto"/>
        </w:rPr>
      </w:pPr>
      <w:bookmarkStart w:id="69" w:name="_Toc160111371"/>
      <w:r>
        <w:rPr>
          <w:color w:val="auto"/>
        </w:rPr>
        <w:t>3.3</w:t>
      </w:r>
      <w:r w:rsidRPr="002F32D2">
        <w:rPr>
          <w:color w:val="auto"/>
        </w:rPr>
        <w:t>.1 Con</w:t>
      </w:r>
      <w:r w:rsidR="0071583E">
        <w:rPr>
          <w:color w:val="auto"/>
        </w:rPr>
        <w:t>ceptos fundamentales</w:t>
      </w:r>
      <w:bookmarkEnd w:id="69"/>
    </w:p>
    <w:p w:rsidR="00A2183A" w:rsidRDefault="00A2183A" w:rsidP="00A2183A">
      <w:pPr>
        <w:spacing w:line="360" w:lineRule="auto"/>
        <w:jc w:val="both"/>
      </w:pPr>
      <w:r>
        <w:t xml:space="preserve">Las pruebas de integración son un tipo de pruebas de </w:t>
      </w:r>
      <w:r w:rsidRPr="00A2183A">
        <w:rPr>
          <w:i/>
        </w:rPr>
        <w:t>software</w:t>
      </w:r>
      <w:r>
        <w:t xml:space="preserve"> que evalúan la forma en que interactúan y operan varios módulos de aplicaciones de </w:t>
      </w:r>
      <w:r w:rsidRPr="00A2183A">
        <w:rPr>
          <w:i/>
        </w:rPr>
        <w:t>software</w:t>
      </w:r>
      <w:r>
        <w:t xml:space="preserve"> de forma cohesiva. El sistema se divide en componentes conocidos como módulos o unidades, cada uno responsable de una tarea específica. Cuando estos componentes se combinan para desarrollar todo el sistema de </w:t>
      </w:r>
      <w:r w:rsidRPr="00A2183A">
        <w:rPr>
          <w:i/>
        </w:rPr>
        <w:t>software</w:t>
      </w:r>
      <w:r>
        <w:t>, se examinan cuidadosamente las conexiones entre cada módulo para descubrir cualquier problema potencial.</w:t>
      </w:r>
    </w:p>
    <w:p w:rsidR="00A2183A" w:rsidRDefault="00A2183A" w:rsidP="00A2183A">
      <w:pPr>
        <w:spacing w:line="360" w:lineRule="auto"/>
        <w:jc w:val="both"/>
      </w:pPr>
      <w:r>
        <w:t xml:space="preserve">La automatización de las pruebas de integración se realiza a través de la aplicación de herramientas de </w:t>
      </w:r>
      <w:r w:rsidRPr="00A2183A">
        <w:rPr>
          <w:i/>
        </w:rPr>
        <w:t>software</w:t>
      </w:r>
      <w:r>
        <w:t xml:space="preserve"> para automatizar el proceso manual de revisión y validación de un producto de </w:t>
      </w:r>
      <w:r w:rsidRPr="00A2183A">
        <w:rPr>
          <w:i/>
        </w:rPr>
        <w:t>software</w:t>
      </w:r>
      <w:r>
        <w:t xml:space="preserve">. Las pruebas automatizadas se pueden realizar bajo demanda o como parte de una canalización de integración continua/entrega continua (CI/CD), lo que permite a los desarrolladores obtener comentarios inmediatos sobre los cambios en el código. Para automatizar las pruebas de </w:t>
      </w:r>
      <w:r w:rsidRPr="00A2183A">
        <w:rPr>
          <w:i/>
        </w:rPr>
        <w:t>software</w:t>
      </w:r>
      <w:r>
        <w:t xml:space="preserve">, los desarrolladores crean una serie de pruebas utilizando un lenguaje de </w:t>
      </w:r>
      <w:r w:rsidRPr="00A2183A">
        <w:rPr>
          <w:i/>
        </w:rPr>
        <w:t>scripting</w:t>
      </w:r>
      <w:r>
        <w:t xml:space="preserve"> o una herramienta de automatización de pruebas</w:t>
      </w:r>
    </w:p>
    <w:p w:rsidR="00A2183A" w:rsidRDefault="00A2183A" w:rsidP="00A2183A">
      <w:pPr>
        <w:spacing w:line="360" w:lineRule="auto"/>
        <w:jc w:val="both"/>
      </w:pPr>
      <w:r>
        <w:t>Las pruebas automatizadas introducen un nivel de eficacia que las pruebas manuales simplemente no pueden igualar. Permite la ejecución rápida de casos de prueba, reduciendo significativamente el tiempo y el esfuerzo necesario. Además, las pruebas automatizadas favorecen la reducción del tamaño del equipo de control de calidad y permiten que este se centre en funciones más delicadas.</w:t>
      </w:r>
    </w:p>
    <w:p w:rsidR="007B09BB" w:rsidRDefault="007B09BB" w:rsidP="007B09BB">
      <w:pPr>
        <w:spacing w:line="360" w:lineRule="auto"/>
        <w:jc w:val="both"/>
      </w:pPr>
      <w:r>
        <w:t xml:space="preserve">El </w:t>
      </w:r>
      <w:r w:rsidRPr="007B09BB">
        <w:rPr>
          <w:i/>
        </w:rPr>
        <w:t>mocking</w:t>
      </w:r>
      <w:r>
        <w:t xml:space="preserve"> es una técnica utilizada en las pruebas de software, donde se crea un objeto simulado o “</w:t>
      </w:r>
      <w:r w:rsidRPr="007B09BB">
        <w:rPr>
          <w:i/>
        </w:rPr>
        <w:t>mock</w:t>
      </w:r>
      <w:r>
        <w:t xml:space="preserve">” que imita el comportamiento de un objeto real. Los </w:t>
      </w:r>
      <w:r w:rsidRPr="007B09BB">
        <w:rPr>
          <w:i/>
        </w:rPr>
        <w:t>mocks</w:t>
      </w:r>
      <w:r>
        <w:t xml:space="preserve"> se definen como herramientas de implementación de una interfaz que devuelve el valor solicitado. En las pruebas unitarias, un </w:t>
      </w:r>
      <w:r w:rsidRPr="007B09BB">
        <w:rPr>
          <w:i/>
        </w:rPr>
        <w:t>mock</w:t>
      </w:r>
      <w:r>
        <w:t xml:space="preserve"> puede utilizarse como un punto de observación en las situaciones en las que se necesite una comprobación del comportamiento enfocado en prevenir la inclusión de requisitos no testeados.</w:t>
      </w:r>
    </w:p>
    <w:p w:rsidR="007B09BB" w:rsidRDefault="007B09BB" w:rsidP="007B09BB">
      <w:pPr>
        <w:spacing w:line="360" w:lineRule="auto"/>
        <w:jc w:val="both"/>
      </w:pPr>
    </w:p>
    <w:p w:rsidR="007B09BB" w:rsidRDefault="007B09BB" w:rsidP="007B09BB">
      <w:pPr>
        <w:spacing w:line="360" w:lineRule="auto"/>
        <w:jc w:val="both"/>
      </w:pPr>
      <w:r>
        <w:lastRenderedPageBreak/>
        <w:t xml:space="preserve">El objetivo principal de los </w:t>
      </w:r>
      <w:r w:rsidRPr="007B09BB">
        <w:rPr>
          <w:i/>
        </w:rPr>
        <w:t>mocks</w:t>
      </w:r>
      <w:r>
        <w:t xml:space="preserve"> es aislar y centrarse en el código que se está probando y eliminar las dependencias en otros objetos. Esto permite a los desarrolladores probar el código en un entorno controlado donde pueden simular diferentes escenarios y comportamientos.</w:t>
      </w:r>
    </w:p>
    <w:p w:rsidR="007E0225" w:rsidRPr="007E0225" w:rsidRDefault="007E0225" w:rsidP="007E0225">
      <w:pPr>
        <w:pStyle w:val="Ttulo3"/>
        <w:spacing w:line="360" w:lineRule="auto"/>
        <w:jc w:val="both"/>
        <w:rPr>
          <w:color w:val="auto"/>
        </w:rPr>
      </w:pPr>
      <w:bookmarkStart w:id="70" w:name="_Toc160111372"/>
      <w:r>
        <w:rPr>
          <w:color w:val="auto"/>
        </w:rPr>
        <w:t>3.3.2</w:t>
      </w:r>
      <w:r w:rsidRPr="002F32D2">
        <w:rPr>
          <w:color w:val="auto"/>
        </w:rPr>
        <w:t xml:space="preserve"> </w:t>
      </w:r>
      <w:r>
        <w:rPr>
          <w:color w:val="auto"/>
        </w:rPr>
        <w:t>Diseño y resultado de las pruebas de integración</w:t>
      </w:r>
      <w:bookmarkEnd w:id="70"/>
    </w:p>
    <w:p w:rsidR="00A2183A" w:rsidRDefault="00A2183A" w:rsidP="000F2136">
      <w:pPr>
        <w:spacing w:line="360" w:lineRule="auto"/>
        <w:jc w:val="both"/>
      </w:pPr>
      <w:r>
        <w:t xml:space="preserve">En el repositorio de la API </w:t>
      </w:r>
      <w:r>
        <w:rPr>
          <w:b/>
        </w:rPr>
        <w:t>AicaDocs</w:t>
      </w:r>
      <w:r>
        <w:t xml:space="preserve"> en Github, en la rama “</w:t>
      </w:r>
      <w:r w:rsidR="00087C5A">
        <w:t>test</w:t>
      </w:r>
      <w:r>
        <w:t>”, se encuentran las pruebas de integración diseñadas. Se emplearon las tecnologías y paquetes XUnit y Moq principalmente, lo que permitió realizar pruebas de integración automatizadas para múltiples casos de prueba, con datos “mockeados”.</w:t>
      </w:r>
      <w:r w:rsidR="009E1C06">
        <w:t xml:space="preserve"> Las pruebas diseñadas se resumen en la </w:t>
      </w:r>
      <w:r w:rsidR="000F2136">
        <w:fldChar w:fldCharType="begin"/>
      </w:r>
      <w:r w:rsidR="000F2136">
        <w:instrText xml:space="preserve"> REF _Ref159947209 \h </w:instrText>
      </w:r>
      <w:r w:rsidR="000F2136">
        <w:fldChar w:fldCharType="separate"/>
      </w:r>
      <w:r w:rsidR="00E1015C" w:rsidRPr="009E1C06">
        <w:rPr>
          <w:b/>
        </w:rPr>
        <w:t xml:space="preserve">Tabla </w:t>
      </w:r>
      <w:r w:rsidR="00E1015C">
        <w:rPr>
          <w:b/>
          <w:i/>
          <w:noProof/>
        </w:rPr>
        <w:t>5</w:t>
      </w:r>
      <w:r w:rsidR="000F2136">
        <w:fldChar w:fldCharType="end"/>
      </w:r>
    </w:p>
    <w:p w:rsidR="009E1C06" w:rsidRDefault="009E1C06" w:rsidP="009E1C06">
      <w:pPr>
        <w:pStyle w:val="Descripcin"/>
        <w:rPr>
          <w:b/>
          <w:i w:val="0"/>
          <w:color w:val="auto"/>
          <w:sz w:val="24"/>
        </w:rPr>
      </w:pPr>
      <w:bookmarkStart w:id="71" w:name="_Ref159901773"/>
    </w:p>
    <w:p w:rsidR="009E1C06" w:rsidRPr="009E1C06" w:rsidRDefault="009E1C06" w:rsidP="009E1C06">
      <w:pPr>
        <w:pStyle w:val="Descripcin"/>
        <w:jc w:val="center"/>
        <w:rPr>
          <w:i w:val="0"/>
          <w:color w:val="auto"/>
          <w:sz w:val="24"/>
        </w:rPr>
      </w:pPr>
      <w:bookmarkStart w:id="72" w:name="_Ref159947209"/>
      <w:bookmarkStart w:id="73" w:name="_Toc160111387"/>
      <w:r w:rsidRPr="009E1C06">
        <w:rPr>
          <w:b/>
          <w:i w:val="0"/>
          <w:color w:val="auto"/>
          <w:sz w:val="24"/>
        </w:rPr>
        <w:t xml:space="preserve">Tabla </w:t>
      </w:r>
      <w:r w:rsidRPr="009E1C06">
        <w:rPr>
          <w:b/>
          <w:i w:val="0"/>
          <w:color w:val="auto"/>
          <w:sz w:val="24"/>
        </w:rPr>
        <w:fldChar w:fldCharType="begin"/>
      </w:r>
      <w:r w:rsidRPr="009E1C06">
        <w:rPr>
          <w:b/>
          <w:i w:val="0"/>
          <w:color w:val="auto"/>
          <w:sz w:val="24"/>
        </w:rPr>
        <w:instrText xml:space="preserve"> SEQ Tabla \* ARABIC </w:instrText>
      </w:r>
      <w:r w:rsidRPr="009E1C06">
        <w:rPr>
          <w:b/>
          <w:i w:val="0"/>
          <w:color w:val="auto"/>
          <w:sz w:val="24"/>
        </w:rPr>
        <w:fldChar w:fldCharType="separate"/>
      </w:r>
      <w:r w:rsidR="00E1015C">
        <w:rPr>
          <w:b/>
          <w:i w:val="0"/>
          <w:noProof/>
          <w:color w:val="auto"/>
          <w:sz w:val="24"/>
        </w:rPr>
        <w:t>5</w:t>
      </w:r>
      <w:r w:rsidRPr="009E1C06">
        <w:rPr>
          <w:b/>
          <w:i w:val="0"/>
          <w:color w:val="auto"/>
          <w:sz w:val="24"/>
        </w:rPr>
        <w:fldChar w:fldCharType="end"/>
      </w:r>
      <w:bookmarkEnd w:id="71"/>
      <w:bookmarkEnd w:id="72"/>
      <w:r>
        <w:rPr>
          <w:b/>
          <w:i w:val="0"/>
          <w:color w:val="auto"/>
          <w:sz w:val="24"/>
        </w:rPr>
        <w:t xml:space="preserve">: </w:t>
      </w:r>
      <w:r>
        <w:rPr>
          <w:i w:val="0"/>
          <w:color w:val="auto"/>
          <w:sz w:val="24"/>
        </w:rPr>
        <w:t>Pruebas de integración diseñadas (Fuente: Elaboración propia).</w:t>
      </w:r>
      <w:bookmarkEnd w:id="73"/>
    </w:p>
    <w:p w:rsidR="009E1C06" w:rsidRDefault="00C87DAD" w:rsidP="00C87DAD">
      <w:pPr>
        <w:spacing w:line="360" w:lineRule="auto"/>
        <w:jc w:val="center"/>
      </w:pPr>
      <w:r w:rsidRPr="00C87DAD">
        <w:rPr>
          <w:noProof/>
          <w:lang w:eastAsia="es-ES"/>
        </w:rPr>
        <w:drawing>
          <wp:inline distT="0" distB="0" distL="0" distR="0" wp14:anchorId="00FF5007" wp14:editId="5DADCB99">
            <wp:extent cx="5364480" cy="473075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4480" cy="4730750"/>
                    </a:xfrm>
                    <a:prstGeom prst="rect">
                      <a:avLst/>
                    </a:prstGeom>
                    <a:noFill/>
                    <a:ln>
                      <a:noFill/>
                    </a:ln>
                  </pic:spPr>
                </pic:pic>
              </a:graphicData>
            </a:graphic>
          </wp:inline>
        </w:drawing>
      </w:r>
    </w:p>
    <w:p w:rsidR="003B6D54" w:rsidRDefault="003B6D54" w:rsidP="00C87DAD">
      <w:pPr>
        <w:spacing w:line="360" w:lineRule="auto"/>
        <w:jc w:val="center"/>
      </w:pPr>
    </w:p>
    <w:p w:rsidR="009E1C06" w:rsidRPr="001904EB" w:rsidRDefault="009E1C06" w:rsidP="009E1C06">
      <w:pPr>
        <w:spacing w:line="360" w:lineRule="auto"/>
        <w:jc w:val="both"/>
      </w:pPr>
      <w:r w:rsidRPr="001904EB">
        <w:lastRenderedPageBreak/>
        <w:t>Se empleó el servicio de Github Actions para poder automatizar las pruebas diseñadas, de manera tal que se ejecutaran y diagnosticaran cada vez</w:t>
      </w:r>
      <w:r w:rsidR="001645FD" w:rsidRPr="001904EB">
        <w:t xml:space="preserve"> </w:t>
      </w:r>
      <w:r w:rsidRPr="001904EB">
        <w:t>que hubiera algún cambio en la rama de las pruebas.</w:t>
      </w:r>
      <w:r w:rsidR="00AB136F" w:rsidRPr="001904EB">
        <w:t xml:space="preserve"> En la</w:t>
      </w:r>
      <w:r w:rsidR="001904EB">
        <w:t xml:space="preserve"> </w:t>
      </w:r>
      <w:r w:rsidR="001904EB">
        <w:fldChar w:fldCharType="begin"/>
      </w:r>
      <w:r w:rsidR="001904EB">
        <w:instrText xml:space="preserve"> REF _Ref159947672 \h </w:instrText>
      </w:r>
      <w:r w:rsidR="001904EB">
        <w:fldChar w:fldCharType="separate"/>
      </w:r>
      <w:r w:rsidR="00E1015C" w:rsidRPr="00C87DAD">
        <w:rPr>
          <w:b/>
        </w:rPr>
        <w:t xml:space="preserve">Figura </w:t>
      </w:r>
      <w:r w:rsidR="00E1015C">
        <w:rPr>
          <w:b/>
          <w:i/>
          <w:noProof/>
        </w:rPr>
        <w:t>19</w:t>
      </w:r>
      <w:r w:rsidR="001904EB">
        <w:fldChar w:fldCharType="end"/>
      </w:r>
      <w:r w:rsidR="00AB136F" w:rsidRPr="001904EB">
        <w:t xml:space="preserve"> se ilustra los resultados de las últimas pruebas de integración ejecutadas.</w:t>
      </w:r>
    </w:p>
    <w:p w:rsidR="00C87DAD" w:rsidRDefault="00C87DAD" w:rsidP="009E1C06">
      <w:pPr>
        <w:spacing w:line="360" w:lineRule="auto"/>
        <w:jc w:val="both"/>
      </w:pPr>
    </w:p>
    <w:p w:rsidR="00C87DAD" w:rsidRDefault="00C87DAD" w:rsidP="00C87DAD">
      <w:pPr>
        <w:spacing w:line="360" w:lineRule="auto"/>
        <w:jc w:val="center"/>
      </w:pPr>
      <w:r w:rsidRPr="00C87DAD">
        <w:rPr>
          <w:noProof/>
          <w:lang w:eastAsia="es-ES"/>
        </w:rPr>
        <w:drawing>
          <wp:inline distT="0" distB="0" distL="0" distR="0" wp14:anchorId="6F68891E" wp14:editId="186135B8">
            <wp:extent cx="5400040" cy="3397949"/>
            <wp:effectExtent l="0" t="0" r="0" b="0"/>
            <wp:docPr id="26" name="Imagen 26" descr="C:\Users\Eduardo\Videos\Captures\Pruebas de endpoints · EduardoProfe666_AicaDocsApi@1b2bff1 - Google Chrome 27_02_2024 4_58_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uardo\Videos\Captures\Pruebas de endpoints · EduardoProfe666_AicaDocsApi@1b2bff1 - Google Chrome 27_02_2024 4_58_49.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3397949"/>
                    </a:xfrm>
                    <a:prstGeom prst="rect">
                      <a:avLst/>
                    </a:prstGeom>
                    <a:noFill/>
                    <a:ln>
                      <a:noFill/>
                    </a:ln>
                  </pic:spPr>
                </pic:pic>
              </a:graphicData>
            </a:graphic>
          </wp:inline>
        </w:drawing>
      </w:r>
    </w:p>
    <w:p w:rsidR="001E7286" w:rsidRDefault="00C87DAD" w:rsidP="00C87DAD">
      <w:pPr>
        <w:pStyle w:val="Descripcin"/>
        <w:spacing w:line="360" w:lineRule="auto"/>
        <w:jc w:val="center"/>
        <w:rPr>
          <w:i w:val="0"/>
          <w:color w:val="auto"/>
          <w:sz w:val="24"/>
        </w:rPr>
      </w:pPr>
      <w:bookmarkStart w:id="74" w:name="_Ref159947672"/>
      <w:bookmarkStart w:id="75" w:name="_Toc160111406"/>
      <w:r w:rsidRPr="00C87DAD">
        <w:rPr>
          <w:b/>
          <w:i w:val="0"/>
          <w:color w:val="auto"/>
          <w:sz w:val="24"/>
        </w:rPr>
        <w:t xml:space="preserve">Figura </w:t>
      </w:r>
      <w:r w:rsidRPr="00C87DAD">
        <w:rPr>
          <w:b/>
          <w:i w:val="0"/>
          <w:color w:val="auto"/>
          <w:sz w:val="24"/>
        </w:rPr>
        <w:fldChar w:fldCharType="begin"/>
      </w:r>
      <w:r w:rsidRPr="00C87DAD">
        <w:rPr>
          <w:b/>
          <w:i w:val="0"/>
          <w:color w:val="auto"/>
          <w:sz w:val="24"/>
        </w:rPr>
        <w:instrText xml:space="preserve"> SEQ Figura \* ARABIC </w:instrText>
      </w:r>
      <w:r w:rsidRPr="00C87DAD">
        <w:rPr>
          <w:b/>
          <w:i w:val="0"/>
          <w:color w:val="auto"/>
          <w:sz w:val="24"/>
        </w:rPr>
        <w:fldChar w:fldCharType="separate"/>
      </w:r>
      <w:r w:rsidR="00E1015C">
        <w:rPr>
          <w:b/>
          <w:i w:val="0"/>
          <w:noProof/>
          <w:color w:val="auto"/>
          <w:sz w:val="24"/>
        </w:rPr>
        <w:t>19</w:t>
      </w:r>
      <w:r w:rsidRPr="00C87DAD">
        <w:rPr>
          <w:b/>
          <w:i w:val="0"/>
          <w:color w:val="auto"/>
          <w:sz w:val="24"/>
        </w:rPr>
        <w:fldChar w:fldCharType="end"/>
      </w:r>
      <w:bookmarkEnd w:id="74"/>
      <w:r w:rsidRPr="00C87DAD">
        <w:rPr>
          <w:b/>
          <w:i w:val="0"/>
          <w:color w:val="auto"/>
          <w:sz w:val="24"/>
        </w:rPr>
        <w:t>:</w:t>
      </w:r>
      <w:r w:rsidRPr="00C87DAD">
        <w:rPr>
          <w:i w:val="0"/>
          <w:color w:val="auto"/>
          <w:sz w:val="24"/>
        </w:rPr>
        <w:t xml:space="preserve"> Resultado de pruebas de integración automatizadas con Github Actions (Fuente: Github)</w:t>
      </w:r>
      <w:bookmarkEnd w:id="75"/>
    </w:p>
    <w:p w:rsidR="00C87DAD" w:rsidRPr="00C87DAD" w:rsidRDefault="00C87DAD" w:rsidP="00C87DAD"/>
    <w:p w:rsidR="001E7286" w:rsidRDefault="001E7286" w:rsidP="001E7286">
      <w:pPr>
        <w:pStyle w:val="Ttulo2"/>
        <w:spacing w:line="360" w:lineRule="auto"/>
        <w:rPr>
          <w:color w:val="auto"/>
        </w:rPr>
      </w:pPr>
      <w:bookmarkStart w:id="76" w:name="_Toc160111373"/>
      <w:r>
        <w:rPr>
          <w:color w:val="auto"/>
        </w:rPr>
        <w:t>3.4 Conclusiones Parciales</w:t>
      </w:r>
      <w:bookmarkEnd w:id="76"/>
    </w:p>
    <w:p w:rsidR="001E7286" w:rsidRDefault="001E7286" w:rsidP="001E7286">
      <w:pPr>
        <w:spacing w:line="360" w:lineRule="auto"/>
        <w:jc w:val="both"/>
      </w:pPr>
      <w:r>
        <w:t xml:space="preserve">En este capítulo se presentó el diseño y resultado de la ejecución de las pruebas al sistema desarrollado en diferentes escenarios. Tanto las pruebas de caja negra, como las pruebas de integración automatizadas diseñadas tuvieron resultados satisfactorios. </w:t>
      </w:r>
    </w:p>
    <w:p w:rsidR="00BA013E" w:rsidRDefault="00BA013E">
      <w:pPr>
        <w:rPr>
          <w:rFonts w:eastAsiaTheme="majorEastAsia" w:cs="Arial"/>
          <w:b/>
          <w:sz w:val="32"/>
          <w:szCs w:val="40"/>
        </w:rPr>
      </w:pPr>
      <w:r>
        <w:rPr>
          <w:rFonts w:cs="Arial"/>
          <w:b/>
          <w:sz w:val="32"/>
        </w:rPr>
        <w:br w:type="page"/>
      </w:r>
    </w:p>
    <w:p w:rsidR="0021477F" w:rsidRDefault="001E7286" w:rsidP="00C22507">
      <w:pPr>
        <w:pStyle w:val="Ttulo1"/>
        <w:spacing w:line="360" w:lineRule="auto"/>
        <w:jc w:val="both"/>
        <w:rPr>
          <w:rFonts w:ascii="Arial" w:hAnsi="Arial" w:cs="Arial"/>
          <w:b/>
          <w:color w:val="auto"/>
          <w:sz w:val="32"/>
        </w:rPr>
      </w:pPr>
      <w:bookmarkStart w:id="77" w:name="_Toc160111374"/>
      <w:r>
        <w:rPr>
          <w:rFonts w:ascii="Arial" w:hAnsi="Arial" w:cs="Arial"/>
          <w:b/>
          <w:color w:val="auto"/>
          <w:sz w:val="32"/>
        </w:rPr>
        <w:lastRenderedPageBreak/>
        <w:t>Capítulo 4.</w:t>
      </w:r>
      <w:r w:rsidR="0021477F" w:rsidRPr="001E7286">
        <w:rPr>
          <w:rFonts w:ascii="Arial" w:hAnsi="Arial" w:cs="Arial"/>
          <w:b/>
          <w:color w:val="auto"/>
          <w:sz w:val="32"/>
        </w:rPr>
        <w:t xml:space="preserve"> </w:t>
      </w:r>
      <w:r w:rsidR="00A862A2" w:rsidRPr="001E7286">
        <w:rPr>
          <w:rFonts w:ascii="Arial" w:hAnsi="Arial" w:cs="Arial"/>
          <w:b/>
          <w:color w:val="auto"/>
          <w:sz w:val="32"/>
        </w:rPr>
        <w:t>Aplicación</w:t>
      </w:r>
      <w:r w:rsidR="006521ED" w:rsidRPr="001E7286">
        <w:rPr>
          <w:rFonts w:ascii="Arial" w:hAnsi="Arial" w:cs="Arial"/>
          <w:b/>
          <w:color w:val="auto"/>
          <w:sz w:val="32"/>
        </w:rPr>
        <w:t xml:space="preserve"> web</w:t>
      </w:r>
      <w:r>
        <w:rPr>
          <w:rFonts w:ascii="Arial" w:hAnsi="Arial" w:cs="Arial"/>
          <w:b/>
          <w:color w:val="auto"/>
          <w:sz w:val="32"/>
        </w:rPr>
        <w:t>:</w:t>
      </w:r>
      <w:r w:rsidR="0021477F" w:rsidRPr="001E7286">
        <w:rPr>
          <w:rFonts w:ascii="Arial" w:hAnsi="Arial" w:cs="Arial"/>
          <w:b/>
          <w:color w:val="auto"/>
          <w:sz w:val="32"/>
        </w:rPr>
        <w:t xml:space="preserve"> </w:t>
      </w:r>
      <w:r>
        <w:rPr>
          <w:rFonts w:ascii="Arial" w:hAnsi="Arial" w:cs="Arial"/>
          <w:b/>
          <w:color w:val="auto"/>
          <w:sz w:val="32"/>
        </w:rPr>
        <w:t>AicaDocs UI</w:t>
      </w:r>
      <w:bookmarkEnd w:id="77"/>
    </w:p>
    <w:p w:rsidR="00C22507" w:rsidRDefault="00C22507" w:rsidP="00C22507">
      <w:pPr>
        <w:spacing w:line="360" w:lineRule="auto"/>
        <w:jc w:val="both"/>
      </w:pPr>
      <w:r>
        <w:t xml:space="preserve">El presente capítulo presenta la modelación, desarrollo y despliegue de la aplicación web </w:t>
      </w:r>
      <w:r>
        <w:rPr>
          <w:b/>
        </w:rPr>
        <w:t>AicaDocs UI</w:t>
      </w:r>
      <w:r>
        <w:t xml:space="preserve"> que permite probar el consumo de la API </w:t>
      </w:r>
      <w:r>
        <w:rPr>
          <w:b/>
        </w:rPr>
        <w:t xml:space="preserve">AicaDocs. </w:t>
      </w:r>
      <w:r>
        <w:t xml:space="preserve">La primera sección presenta un conjunto de conceptos fundamentales que sirven como fundamentación teórica para comprender los principios básicos usados en la solución propuesta. La segunda sección documenta todo el proceso de desarrollo y despliegue del recurso visual web. La última sección denota las diferentes vistas de la aplicación web creada. </w:t>
      </w:r>
    </w:p>
    <w:p w:rsidR="0098536A" w:rsidRPr="00C22507" w:rsidRDefault="0098536A" w:rsidP="00C22507">
      <w:pPr>
        <w:spacing w:line="360" w:lineRule="auto"/>
        <w:jc w:val="both"/>
      </w:pPr>
    </w:p>
    <w:p w:rsidR="006521ED" w:rsidRDefault="001E7286" w:rsidP="00C22507">
      <w:pPr>
        <w:pStyle w:val="Ttulo2"/>
        <w:spacing w:line="360" w:lineRule="auto"/>
        <w:jc w:val="both"/>
      </w:pPr>
      <w:bookmarkStart w:id="78" w:name="_Toc160111375"/>
      <w:r>
        <w:rPr>
          <w:color w:val="auto"/>
        </w:rPr>
        <w:t>4.1</w:t>
      </w:r>
      <w:r w:rsidR="006521ED" w:rsidRPr="001E7286">
        <w:rPr>
          <w:color w:val="auto"/>
        </w:rPr>
        <w:t xml:space="preserve"> Co</w:t>
      </w:r>
      <w:r w:rsidR="002F32D2">
        <w:rPr>
          <w:color w:val="auto"/>
        </w:rPr>
        <w:t>n</w:t>
      </w:r>
      <w:r w:rsidR="00821DCD">
        <w:rPr>
          <w:color w:val="auto"/>
        </w:rPr>
        <w:t>ceptos fundamentales</w:t>
      </w:r>
      <w:bookmarkEnd w:id="78"/>
    </w:p>
    <w:p w:rsidR="000C7B1F" w:rsidRDefault="00786F96" w:rsidP="00C22507">
      <w:pPr>
        <w:spacing w:line="360" w:lineRule="auto"/>
        <w:jc w:val="both"/>
      </w:pPr>
      <w:r>
        <w:t xml:space="preserve">Una aplicación web es un </w:t>
      </w:r>
      <w:r>
        <w:rPr>
          <w:i/>
        </w:rPr>
        <w:t xml:space="preserve">software </w:t>
      </w:r>
      <w:r>
        <w:t xml:space="preserve">que se ejecuta en el navegador web </w:t>
      </w:r>
      <w:r>
        <w:fldChar w:fldCharType="begin"/>
      </w:r>
      <w:r w:rsidR="007720BB">
        <w:instrText xml:space="preserve"> ADDIN EN.CITE &lt;EndNote&gt;&lt;Cite&gt;&lt;Author&gt;Khan&lt;/Author&gt;&lt;Year&gt;2023&lt;/Year&gt;&lt;RecNum&gt;29&lt;/RecNum&gt;&lt;DisplayText&gt;[27]&lt;/DisplayText&gt;&lt;record&gt;&lt;rec-number&gt;29&lt;/rec-number&gt;&lt;foreign-keys&gt;&lt;key app="EN" db-id="99f5zvz5405faeet00mvwar80p222fvz0fas" timestamp="1707361027"&gt;29&lt;/key&gt;&lt;/foreign-keys&gt;&lt;ref-type name="Book"&gt;6&lt;/ref-type&gt;&lt;contributors&gt;&lt;authors&gt;&lt;author&gt;Khan, Sardar Mudassar&lt;/author&gt;&lt;/authors&gt;&lt;/contributors&gt;&lt;titles&gt;&lt;title&gt;API Development Using Asp.Net Core Web API A practical approach for developing the APIs in Asp.net Core&lt;/title&gt;&lt;/titles&gt;&lt;dates&gt;&lt;year&gt;2023&lt;/year&gt;&lt;/dates&gt;&lt;isbn&gt;9798393963798&lt;/isbn&gt;&lt;urls&gt;&lt;/urls&gt;&lt;/record&gt;&lt;/Cite&gt;&lt;/EndNote&gt;</w:instrText>
      </w:r>
      <w:r>
        <w:fldChar w:fldCharType="separate"/>
      </w:r>
      <w:r w:rsidR="007720BB">
        <w:rPr>
          <w:noProof/>
        </w:rPr>
        <w:t>[27]</w:t>
      </w:r>
      <w:r>
        <w:fldChar w:fldCharType="end"/>
      </w:r>
      <w:r>
        <w:t xml:space="preserve">. Estas aplicaciones permiten a las empresas comunicarse con sus clientes y ofrecer servicios de forma remota. Algunas de las características y beneficios de las aplicaciones web incluyen </w:t>
      </w:r>
      <w:r>
        <w:fldChar w:fldCharType="begin"/>
      </w:r>
      <w:r w:rsidR="002423A7">
        <w:instrText xml:space="preserve"> ADDIN EN.CITE &lt;EndNote&gt;&lt;Cite&gt;&lt;Author&gt;Giretti&lt;/Author&gt;&lt;Year&gt;2023&lt;/Year&gt;&lt;RecNum&gt;26&lt;/RecNum&gt;&lt;DisplayText&gt;[28]&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fldChar w:fldCharType="separate"/>
      </w:r>
      <w:r w:rsidR="002423A7">
        <w:rPr>
          <w:noProof/>
        </w:rPr>
        <w:t>[28]</w:t>
      </w:r>
      <w:r>
        <w:fldChar w:fldCharType="end"/>
      </w:r>
      <w:r>
        <w:t>:</w:t>
      </w:r>
    </w:p>
    <w:p w:rsidR="00786F96" w:rsidRDefault="00786F96" w:rsidP="00C22507">
      <w:pPr>
        <w:pStyle w:val="Prrafodelista"/>
        <w:numPr>
          <w:ilvl w:val="0"/>
          <w:numId w:val="13"/>
        </w:numPr>
        <w:spacing w:line="360" w:lineRule="auto"/>
        <w:jc w:val="both"/>
      </w:pPr>
      <w:r w:rsidRPr="00786F96">
        <w:rPr>
          <w:b/>
        </w:rPr>
        <w:t>Accesibilidad y compatibilidad:</w:t>
      </w:r>
      <w:r>
        <w:t xml:space="preserve"> Las aplicaciones web son accesibles desde todos los navegadores web, a través de diferentes dispositivos y desde diferentes ubicaciones.</w:t>
      </w:r>
    </w:p>
    <w:p w:rsidR="00786F96" w:rsidRDefault="00786F96" w:rsidP="00C22507">
      <w:pPr>
        <w:pStyle w:val="Prrafodelista"/>
        <w:numPr>
          <w:ilvl w:val="0"/>
          <w:numId w:val="13"/>
        </w:numPr>
        <w:spacing w:line="360" w:lineRule="auto"/>
        <w:jc w:val="both"/>
      </w:pPr>
      <w:r w:rsidRPr="00786F96">
        <w:rPr>
          <w:b/>
        </w:rPr>
        <w:t>Escalabilidad:</w:t>
      </w:r>
      <w:r>
        <w:t xml:space="preserve"> Las aplicaciones web pueden agregar usuarios cuando sea necesario, sin requerir infraestructura adicional o </w:t>
      </w:r>
      <w:r w:rsidRPr="00786F96">
        <w:rPr>
          <w:i/>
        </w:rPr>
        <w:t>hardware</w:t>
      </w:r>
      <w:r>
        <w:t xml:space="preserve"> costoso.</w:t>
      </w:r>
    </w:p>
    <w:p w:rsidR="00786F96" w:rsidRDefault="00786F96" w:rsidP="00C22507">
      <w:pPr>
        <w:pStyle w:val="Prrafodelista"/>
        <w:numPr>
          <w:ilvl w:val="0"/>
          <w:numId w:val="13"/>
        </w:numPr>
        <w:spacing w:line="360" w:lineRule="auto"/>
        <w:jc w:val="both"/>
      </w:pPr>
      <w:r w:rsidRPr="00786F96">
        <w:rPr>
          <w:b/>
        </w:rPr>
        <w:t>Desarrollo eficiente:</w:t>
      </w:r>
      <w:r>
        <w:t xml:space="preserve"> El proceso de desarrollo para aplicaciones web es relativamente sencillo y rentable para las empresas.</w:t>
      </w:r>
    </w:p>
    <w:p w:rsidR="00786F96" w:rsidRDefault="00786F96" w:rsidP="00C22507">
      <w:pPr>
        <w:pStyle w:val="Prrafodelista"/>
        <w:numPr>
          <w:ilvl w:val="0"/>
          <w:numId w:val="13"/>
        </w:numPr>
        <w:spacing w:line="360" w:lineRule="auto"/>
        <w:jc w:val="both"/>
      </w:pPr>
      <w:r w:rsidRPr="00786F96">
        <w:rPr>
          <w:b/>
        </w:rPr>
        <w:t>Simplicidad para el usuario:</w:t>
      </w:r>
      <w:r>
        <w:t xml:space="preserve"> Los usuarios no tienen que descargar las aplicaciones web, lo que las hace fáciles de acceder.</w:t>
      </w:r>
    </w:p>
    <w:p w:rsidR="00786F96" w:rsidRDefault="00786F96" w:rsidP="00C22507">
      <w:pPr>
        <w:pStyle w:val="Prrafodelista"/>
        <w:numPr>
          <w:ilvl w:val="0"/>
          <w:numId w:val="13"/>
        </w:numPr>
        <w:spacing w:line="360" w:lineRule="auto"/>
        <w:jc w:val="both"/>
      </w:pPr>
      <w:r w:rsidRPr="00786F96">
        <w:rPr>
          <w:b/>
        </w:rPr>
        <w:t>Seguridad:</w:t>
      </w:r>
      <w:r>
        <w:t xml:space="preserve"> Las aplicaciones web reciben actualizaciones de </w:t>
      </w:r>
      <w:r w:rsidRPr="00786F96">
        <w:rPr>
          <w:i/>
        </w:rPr>
        <w:t>software</w:t>
      </w:r>
      <w:r>
        <w:t xml:space="preserve"> y seguridad de manera automática, lo que significa que siempre están actualizadas y presentan menor riesgo de sufrir brechas de seguridad.</w:t>
      </w:r>
    </w:p>
    <w:p w:rsidR="00CA372B" w:rsidRDefault="00CA372B" w:rsidP="00C22507">
      <w:pPr>
        <w:spacing w:line="360" w:lineRule="auto"/>
        <w:jc w:val="both"/>
      </w:pPr>
      <w:r>
        <w:t xml:space="preserve">Las aplicaciones web pueden ser de diferentes tipos, los cuales presentan sus propias características y usos. Entre los principales tipos se encuentran </w:t>
      </w:r>
      <w:r>
        <w:fldChar w:fldCharType="begin"/>
      </w:r>
      <w:r w:rsidR="002423A7">
        <w:instrText xml:space="preserve"> ADDIN EN.CITE &lt;EndNote&gt;&lt;Cite&gt;&lt;Author&gt;Freeman&lt;/Author&gt;&lt;Year&gt;2022&lt;/Year&gt;&lt;RecNum&gt;44&lt;/RecNum&gt;&lt;DisplayText&gt;[35]&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fldChar w:fldCharType="separate"/>
      </w:r>
      <w:r w:rsidR="002423A7">
        <w:rPr>
          <w:noProof/>
        </w:rPr>
        <w:t>[35]</w:t>
      </w:r>
      <w:r>
        <w:fldChar w:fldCharType="end"/>
      </w:r>
      <w:r>
        <w:t>:</w:t>
      </w:r>
    </w:p>
    <w:p w:rsidR="00094D9B" w:rsidRPr="005B3194" w:rsidRDefault="00094D9B" w:rsidP="00C22507">
      <w:pPr>
        <w:pStyle w:val="Prrafodelista"/>
        <w:numPr>
          <w:ilvl w:val="0"/>
          <w:numId w:val="14"/>
        </w:numPr>
        <w:spacing w:line="360" w:lineRule="auto"/>
        <w:jc w:val="both"/>
        <w:rPr>
          <w:b/>
        </w:rPr>
      </w:pPr>
      <w:r w:rsidRPr="00094D9B">
        <w:rPr>
          <w:b/>
        </w:rPr>
        <w:t xml:space="preserve">Aplicaciones web estáticas: </w:t>
      </w:r>
      <w:r w:rsidRPr="00094D9B">
        <w:t>Son sitios diseñados para presentar información a los visitantes sin permitir que interactúen con el contenido más allá de su lectura.</w:t>
      </w:r>
    </w:p>
    <w:p w:rsidR="005B3194" w:rsidRPr="005B3194" w:rsidRDefault="005B3194" w:rsidP="00C22507">
      <w:pPr>
        <w:pStyle w:val="Prrafodelista"/>
        <w:numPr>
          <w:ilvl w:val="0"/>
          <w:numId w:val="14"/>
        </w:numPr>
        <w:spacing w:line="360" w:lineRule="auto"/>
        <w:jc w:val="both"/>
        <w:rPr>
          <w:b/>
        </w:rPr>
      </w:pPr>
      <w:r w:rsidRPr="005B3194">
        <w:rPr>
          <w:b/>
        </w:rPr>
        <w:lastRenderedPageBreak/>
        <w:t>Aplicaciones web dinámicas:</w:t>
      </w:r>
      <w:r w:rsidRPr="005B3194">
        <w:t xml:space="preserve"> Estos sitios están en un proceso constante de actualización que hace que haya diferentes contenidos cada vez que se visitan.</w:t>
      </w:r>
    </w:p>
    <w:p w:rsidR="00094D9B" w:rsidRPr="00094D9B" w:rsidRDefault="00094D9B" w:rsidP="00C22507">
      <w:pPr>
        <w:pStyle w:val="Prrafodelista"/>
        <w:numPr>
          <w:ilvl w:val="0"/>
          <w:numId w:val="14"/>
        </w:numPr>
        <w:spacing w:line="360" w:lineRule="auto"/>
        <w:jc w:val="both"/>
        <w:rPr>
          <w:b/>
        </w:rPr>
      </w:pPr>
      <w:r w:rsidRPr="00094D9B">
        <w:rPr>
          <w:b/>
        </w:rPr>
        <w:t>Aplicaciones web progresivas (PWA):</w:t>
      </w:r>
      <w:r w:rsidRPr="00094D9B">
        <w:t xml:space="preserve"> Son aplicaciones web que utilizan las últimas tecnologías web para hacer que se comp</w:t>
      </w:r>
      <w:r>
        <w:t>orten como aplicaciones nativas</w:t>
      </w:r>
      <w:r w:rsidRPr="00094D9B">
        <w:t>.</w:t>
      </w:r>
    </w:p>
    <w:p w:rsidR="00CA372B" w:rsidRPr="004B5EB0" w:rsidRDefault="001D4D24" w:rsidP="00C22507">
      <w:pPr>
        <w:pStyle w:val="Prrafodelista"/>
        <w:numPr>
          <w:ilvl w:val="0"/>
          <w:numId w:val="14"/>
        </w:numPr>
        <w:spacing w:line="360" w:lineRule="auto"/>
        <w:jc w:val="both"/>
        <w:rPr>
          <w:b/>
        </w:rPr>
      </w:pPr>
      <w:r w:rsidRPr="001D4D24">
        <w:rPr>
          <w:b/>
          <w:i/>
        </w:rPr>
        <w:t xml:space="preserve">Single Page Application </w:t>
      </w:r>
      <w:r w:rsidRPr="001D4D24">
        <w:rPr>
          <w:b/>
        </w:rPr>
        <w:t>(SPA):</w:t>
      </w:r>
      <w:r>
        <w:rPr>
          <w:b/>
        </w:rPr>
        <w:t xml:space="preserve"> </w:t>
      </w:r>
      <w:r>
        <w:t>Las Aplicaciones de Página Única</w:t>
      </w:r>
      <w:r w:rsidRPr="001D4D24">
        <w:t xml:space="preserve"> cargan todo el contenido necesario en una sola página, utilizando el navegador como una plataforma para ejecutar el código y renderizar la i</w:t>
      </w:r>
      <w:r>
        <w:t>nterfaz de usuario</w:t>
      </w:r>
      <w:r w:rsidRPr="001D4D24">
        <w:t xml:space="preserve">. </w:t>
      </w:r>
      <w:r>
        <w:t xml:space="preserve">El uso de las SPA permite actualizar la página web sin necesidad de recargarla, </w:t>
      </w:r>
      <w:r w:rsidR="004B5EB0">
        <w:t>traduciéndose en mejoras considerables de tiempo de actualización de las páginas y mejorando la experiencia de usuario (UX).</w:t>
      </w:r>
    </w:p>
    <w:p w:rsidR="004B5EB0" w:rsidRPr="00094D9B" w:rsidRDefault="00094D9B" w:rsidP="00C22507">
      <w:pPr>
        <w:pStyle w:val="Prrafodelista"/>
        <w:numPr>
          <w:ilvl w:val="0"/>
          <w:numId w:val="14"/>
        </w:numPr>
        <w:spacing w:line="360" w:lineRule="auto"/>
        <w:jc w:val="both"/>
        <w:rPr>
          <w:b/>
        </w:rPr>
      </w:pPr>
      <w:r>
        <w:rPr>
          <w:b/>
          <w:i/>
        </w:rPr>
        <w:t xml:space="preserve">Server Side Render </w:t>
      </w:r>
      <w:r>
        <w:rPr>
          <w:b/>
        </w:rPr>
        <w:t xml:space="preserve">(SSR): </w:t>
      </w:r>
      <w:r>
        <w:t xml:space="preserve">Las aplicaciones que utilizan el Renderizado </w:t>
      </w:r>
      <w:r w:rsidR="00DF2012">
        <w:t>del L</w:t>
      </w:r>
      <w:r>
        <w:t xml:space="preserve">ado del Servidor, </w:t>
      </w:r>
      <w:r w:rsidRPr="00094D9B">
        <w:t>también llamadas páginas isomorfas, vienen a solucionar los probl</w:t>
      </w:r>
      <w:r>
        <w:t>emas que tenían las páginas SPA</w:t>
      </w:r>
      <w:r w:rsidRPr="00094D9B">
        <w:t>. Mejoran la indexación por parte de los robots, ya que el código HTML se sirve en una sola vez y los robots no tienen que ejecutar nada en J</w:t>
      </w:r>
      <w:r>
        <w:t>avaScript para poder obtenerlas</w:t>
      </w:r>
      <w:r w:rsidRPr="00094D9B">
        <w:t>. Parte del renderizado se realiza por parte del servidor, lo que mejora mucho la performance de la aplicación, y hace que también que la indexación y el SEO (</w:t>
      </w:r>
      <w:r w:rsidRPr="00094D9B">
        <w:rPr>
          <w:i/>
        </w:rPr>
        <w:t>Search Engine Optimization</w:t>
      </w:r>
      <w:r>
        <w:t>) se mejore, lo que se traduce en una mayor oportunidad de volumen de usuarios y/o visitantes en la página.</w:t>
      </w:r>
    </w:p>
    <w:p w:rsidR="006521ED" w:rsidRDefault="005B3194" w:rsidP="00C22507">
      <w:pPr>
        <w:spacing w:line="360" w:lineRule="auto"/>
        <w:jc w:val="both"/>
      </w:pPr>
      <w:r>
        <w:t>R</w:t>
      </w:r>
      <w:r w:rsidR="00DF2012">
        <w:t>azor Pages es una tecnología desarrollada por Microsoft e introducida en ASP.NET Core MVC que facilita la creación de aplicaciones web.</w:t>
      </w:r>
      <w:r w:rsidR="00EE1170">
        <w:t xml:space="preserve"> Se utiliza para crear aplicaciones web dinámicas con Renderizado del Lado del Servidor (SSR). Permite hacer que la codificación de escenarios enfocados en páginas sea más fácil y productiva en el ecosistema de .Net. Permite programar la lógica en C# y el aspecto de vistas con HTML, CSS, JS y notaciones propias.  </w:t>
      </w:r>
      <w:r w:rsidR="00EE1170" w:rsidRPr="00EE1170">
        <w:t>Basado en la última versión de ASP.NET Core, Razor Pages soporta el desarrollo multiplataforma y puede ser implementado en los sistemas operativos Windows, Unix y Mac</w:t>
      </w:r>
      <w:r w:rsidR="00C97B12">
        <w:t xml:space="preserve"> </w:t>
      </w:r>
      <w:r w:rsidR="00C97B12">
        <w:fldChar w:fldCharType="begin"/>
      </w:r>
      <w:r w:rsidR="002423A7">
        <w:instrText xml:space="preserve"> ADDIN EN.CITE &lt;EndNote&gt;&lt;Cite&gt;&lt;Author&gt;Freeman&lt;/Author&gt;&lt;Year&gt;2022&lt;/Year&gt;&lt;RecNum&gt;44&lt;/RecNum&gt;&lt;DisplayText&gt;[35]&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rsidR="00C97B12">
        <w:fldChar w:fldCharType="separate"/>
      </w:r>
      <w:r w:rsidR="002423A7">
        <w:rPr>
          <w:noProof/>
        </w:rPr>
        <w:t>[35]</w:t>
      </w:r>
      <w:r w:rsidR="00C97B12">
        <w:fldChar w:fldCharType="end"/>
      </w:r>
      <w:r w:rsidR="00EE1170">
        <w:t>.</w:t>
      </w:r>
    </w:p>
    <w:p w:rsidR="006521ED" w:rsidRPr="006521ED" w:rsidRDefault="006521ED" w:rsidP="00C22507">
      <w:pPr>
        <w:spacing w:line="360" w:lineRule="auto"/>
        <w:jc w:val="both"/>
      </w:pPr>
    </w:p>
    <w:p w:rsidR="006521ED" w:rsidRPr="001E7286" w:rsidRDefault="001E7286" w:rsidP="00C22507">
      <w:pPr>
        <w:pStyle w:val="Ttulo2"/>
        <w:spacing w:line="360" w:lineRule="auto"/>
        <w:jc w:val="both"/>
        <w:rPr>
          <w:color w:val="auto"/>
        </w:rPr>
      </w:pPr>
      <w:bookmarkStart w:id="79" w:name="_Toc160111376"/>
      <w:r>
        <w:rPr>
          <w:color w:val="auto"/>
        </w:rPr>
        <w:lastRenderedPageBreak/>
        <w:t>4.2</w:t>
      </w:r>
      <w:r w:rsidR="006521ED" w:rsidRPr="001E7286">
        <w:rPr>
          <w:color w:val="auto"/>
        </w:rPr>
        <w:t xml:space="preserve"> Desarrollo y despliegue</w:t>
      </w:r>
      <w:r w:rsidR="008613BE" w:rsidRPr="001E7286">
        <w:rPr>
          <w:color w:val="auto"/>
        </w:rPr>
        <w:t xml:space="preserve"> de la aplicación </w:t>
      </w:r>
      <w:r w:rsidR="006521ED" w:rsidRPr="001E7286">
        <w:rPr>
          <w:color w:val="auto"/>
        </w:rPr>
        <w:t>web</w:t>
      </w:r>
      <w:bookmarkEnd w:id="79"/>
    </w:p>
    <w:p w:rsidR="00C97B12" w:rsidRPr="00676C18" w:rsidRDefault="00C97B12" w:rsidP="00C22507">
      <w:pPr>
        <w:spacing w:line="360" w:lineRule="auto"/>
        <w:jc w:val="both"/>
      </w:pPr>
      <w:r>
        <w:t xml:space="preserve">Para poder probar en un escenario </w:t>
      </w:r>
      <w:r w:rsidR="00E72FA7">
        <w:t>real</w:t>
      </w:r>
      <w:r>
        <w:t xml:space="preserve"> el consumo de la API de </w:t>
      </w:r>
      <w:r w:rsidRPr="0098536A">
        <w:rPr>
          <w:b/>
        </w:rPr>
        <w:t>AicaDocs</w:t>
      </w:r>
      <w:r>
        <w:t>, se decidió desarrollar una aplicación web en Razor Pages</w:t>
      </w:r>
      <w:r w:rsidR="00ED01C7">
        <w:t xml:space="preserve">, </w:t>
      </w:r>
      <w:r w:rsidR="00ED01C7" w:rsidRPr="0098536A">
        <w:rPr>
          <w:b/>
        </w:rPr>
        <w:t>AicaDocs</w:t>
      </w:r>
      <w:r w:rsidR="00ED01C7" w:rsidRPr="0098536A">
        <w:t xml:space="preserve"> </w:t>
      </w:r>
      <w:r w:rsidR="00ED01C7" w:rsidRPr="0098536A">
        <w:rPr>
          <w:b/>
        </w:rPr>
        <w:t>UI</w:t>
      </w:r>
      <w:r>
        <w:t xml:space="preserve">, utilizando el </w:t>
      </w:r>
      <w:r w:rsidRPr="00C97B12">
        <w:rPr>
          <w:i/>
        </w:rPr>
        <w:t>stack</w:t>
      </w:r>
      <w:r>
        <w:t xml:space="preserve"> tecnológico que se denota en la </w:t>
      </w:r>
      <w:r w:rsidR="006A3750">
        <w:fldChar w:fldCharType="begin"/>
      </w:r>
      <w:r w:rsidR="006A3750">
        <w:instrText xml:space="preserve"> REF _Ref159856476 \h </w:instrText>
      </w:r>
      <w:r w:rsidR="006A3750">
        <w:fldChar w:fldCharType="separate"/>
      </w:r>
      <w:r w:rsidR="00E1015C" w:rsidRPr="006A67A5">
        <w:rPr>
          <w:b/>
        </w:rPr>
        <w:t xml:space="preserve">Figura </w:t>
      </w:r>
      <w:r w:rsidR="00E1015C">
        <w:rPr>
          <w:b/>
          <w:i/>
          <w:noProof/>
        </w:rPr>
        <w:t>20</w:t>
      </w:r>
      <w:r w:rsidR="006A3750">
        <w:fldChar w:fldCharType="end"/>
      </w:r>
      <w:r>
        <w:t xml:space="preserve">. Dicho </w:t>
      </w:r>
      <w:r w:rsidRPr="00C97B12">
        <w:rPr>
          <w:i/>
        </w:rPr>
        <w:t>stack</w:t>
      </w:r>
      <w:r>
        <w:rPr>
          <w:i/>
        </w:rPr>
        <w:t xml:space="preserve"> </w:t>
      </w:r>
      <w:r>
        <w:t xml:space="preserve">se encuentra fundamentado por tutoriales oficiales de los desarrolladores del </w:t>
      </w:r>
      <w:r>
        <w:rPr>
          <w:i/>
        </w:rPr>
        <w:t>framework</w:t>
      </w:r>
      <w:r>
        <w:t xml:space="preserve"> en Microsoft</w:t>
      </w:r>
      <w:r w:rsidR="00ED01C7">
        <w:t xml:space="preserve"> </w:t>
      </w:r>
      <w:r w:rsidR="00ED01C7">
        <w:fldChar w:fldCharType="begin"/>
      </w:r>
      <w:r w:rsidR="007720BB">
        <w:instrText xml:space="preserve"> ADDIN EN.CITE &lt;EndNote&gt;&lt;Cite&gt;&lt;Author&gt;Microsoft&lt;/Author&gt;&lt;Year&gt;2024&lt;/Year&gt;&lt;RecNum&gt;37&lt;/RecNum&gt;&lt;DisplayText&gt;[23]&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EndNote&gt;</w:instrText>
      </w:r>
      <w:r w:rsidR="00ED01C7">
        <w:fldChar w:fldCharType="separate"/>
      </w:r>
      <w:r w:rsidR="007720BB">
        <w:rPr>
          <w:noProof/>
        </w:rPr>
        <w:t>[23]</w:t>
      </w:r>
      <w:r w:rsidR="00ED01C7">
        <w:fldChar w:fldCharType="end"/>
      </w:r>
      <w:r>
        <w:t xml:space="preserve">, que </w:t>
      </w:r>
      <w:r w:rsidR="00ED01C7">
        <w:t>recomiendan seguir dicha configuración por la simplicidad de desarrollo que brinda.</w:t>
      </w:r>
      <w:r w:rsidR="00676C18">
        <w:t xml:space="preserve"> Además de las tecnologías denotadas en la figura se usó la biblioteca de clases CSS Bootstrap para estilar la aplicación web y el </w:t>
      </w:r>
      <w:r w:rsidR="00676C18" w:rsidRPr="00676C18">
        <w:rPr>
          <w:i/>
        </w:rPr>
        <w:t>framew</w:t>
      </w:r>
      <w:r w:rsidR="00676C18">
        <w:rPr>
          <w:i/>
        </w:rPr>
        <w:t xml:space="preserve">ork </w:t>
      </w:r>
      <w:r w:rsidR="00676C18">
        <w:t>de JS JQuery para facilitar el trabajo con el lenguaje.</w:t>
      </w:r>
    </w:p>
    <w:p w:rsidR="00AB0CFC" w:rsidRDefault="00AB0CFC" w:rsidP="0098536A">
      <w:pPr>
        <w:pStyle w:val="Descripcin"/>
        <w:jc w:val="center"/>
        <w:rPr>
          <w:b/>
          <w:i w:val="0"/>
          <w:color w:val="auto"/>
          <w:sz w:val="24"/>
        </w:rPr>
      </w:pPr>
    </w:p>
    <w:p w:rsidR="00AB0CFC" w:rsidRDefault="001D7401" w:rsidP="0098536A">
      <w:pPr>
        <w:pStyle w:val="Descripcin"/>
        <w:jc w:val="center"/>
        <w:rPr>
          <w:b/>
          <w:i w:val="0"/>
          <w:color w:val="auto"/>
          <w:sz w:val="24"/>
        </w:rPr>
      </w:pPr>
      <w:r w:rsidRPr="001D7401">
        <w:rPr>
          <w:b/>
          <w:i w:val="0"/>
          <w:noProof/>
          <w:color w:val="auto"/>
          <w:sz w:val="24"/>
          <w:lang w:eastAsia="es-ES"/>
        </w:rPr>
        <w:drawing>
          <wp:inline distT="0" distB="0" distL="0" distR="0" wp14:anchorId="64568405" wp14:editId="6613AC26">
            <wp:extent cx="5398421" cy="3495822"/>
            <wp:effectExtent l="0" t="0" r="0" b="0"/>
            <wp:docPr id="4" name="Imagen 4" descr="D:\Cujae\Tercer Año\PP1\documentacion practicas\esquemas\infraestructur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infraestructura copy.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8869" cy="3509063"/>
                    </a:xfrm>
                    <a:prstGeom prst="rect">
                      <a:avLst/>
                    </a:prstGeom>
                    <a:noFill/>
                    <a:ln>
                      <a:noFill/>
                    </a:ln>
                  </pic:spPr>
                </pic:pic>
              </a:graphicData>
            </a:graphic>
          </wp:inline>
        </w:drawing>
      </w:r>
    </w:p>
    <w:p w:rsidR="00ED01C7" w:rsidRPr="0098536A" w:rsidRDefault="006A67A5" w:rsidP="0098536A">
      <w:pPr>
        <w:pStyle w:val="Descripcin"/>
        <w:jc w:val="center"/>
        <w:rPr>
          <w:i w:val="0"/>
          <w:color w:val="auto"/>
          <w:sz w:val="24"/>
        </w:rPr>
      </w:pPr>
      <w:bookmarkStart w:id="80" w:name="_Ref159856476"/>
      <w:bookmarkStart w:id="81" w:name="_Toc160111407"/>
      <w:r w:rsidRPr="006A67A5">
        <w:rPr>
          <w:b/>
          <w:i w:val="0"/>
          <w:color w:val="auto"/>
          <w:sz w:val="24"/>
        </w:rPr>
        <w:t xml:space="preserve">Figura </w:t>
      </w:r>
      <w:r w:rsidRPr="006A67A5">
        <w:rPr>
          <w:b/>
          <w:i w:val="0"/>
          <w:color w:val="auto"/>
          <w:sz w:val="24"/>
        </w:rPr>
        <w:fldChar w:fldCharType="begin"/>
      </w:r>
      <w:r w:rsidRPr="006A67A5">
        <w:rPr>
          <w:b/>
          <w:i w:val="0"/>
          <w:color w:val="auto"/>
          <w:sz w:val="24"/>
        </w:rPr>
        <w:instrText xml:space="preserve"> SEQ Figura \* ARABIC </w:instrText>
      </w:r>
      <w:r w:rsidRPr="006A67A5">
        <w:rPr>
          <w:b/>
          <w:i w:val="0"/>
          <w:color w:val="auto"/>
          <w:sz w:val="24"/>
        </w:rPr>
        <w:fldChar w:fldCharType="separate"/>
      </w:r>
      <w:r w:rsidR="00E1015C">
        <w:rPr>
          <w:b/>
          <w:i w:val="0"/>
          <w:noProof/>
          <w:color w:val="auto"/>
          <w:sz w:val="24"/>
        </w:rPr>
        <w:t>20</w:t>
      </w:r>
      <w:r w:rsidRPr="006A67A5">
        <w:rPr>
          <w:b/>
          <w:i w:val="0"/>
          <w:color w:val="auto"/>
          <w:sz w:val="24"/>
        </w:rPr>
        <w:fldChar w:fldCharType="end"/>
      </w:r>
      <w:bookmarkEnd w:id="80"/>
      <w:r>
        <w:rPr>
          <w:b/>
          <w:i w:val="0"/>
          <w:color w:val="auto"/>
          <w:sz w:val="24"/>
        </w:rPr>
        <w:t>:</w:t>
      </w:r>
      <w:r w:rsidR="0098536A">
        <w:rPr>
          <w:color w:val="auto"/>
          <w:sz w:val="24"/>
        </w:rPr>
        <w:t xml:space="preserve"> Stack </w:t>
      </w:r>
      <w:r w:rsidR="0098536A">
        <w:rPr>
          <w:i w:val="0"/>
          <w:color w:val="auto"/>
          <w:sz w:val="24"/>
        </w:rPr>
        <w:t xml:space="preserve">tecnológico a utilizar en </w:t>
      </w:r>
      <w:r w:rsidR="0098536A">
        <w:rPr>
          <w:b/>
          <w:i w:val="0"/>
          <w:color w:val="auto"/>
          <w:sz w:val="24"/>
        </w:rPr>
        <w:t xml:space="preserve">AicaDocs UI </w:t>
      </w:r>
      <w:r w:rsidR="0098536A">
        <w:rPr>
          <w:i w:val="0"/>
          <w:color w:val="auto"/>
          <w:sz w:val="24"/>
        </w:rPr>
        <w:t>(Fuente: Elaboración propia).</w:t>
      </w:r>
      <w:bookmarkEnd w:id="81"/>
    </w:p>
    <w:p w:rsidR="00964006" w:rsidRDefault="00964006" w:rsidP="00C22507">
      <w:pPr>
        <w:spacing w:line="360" w:lineRule="auto"/>
        <w:jc w:val="both"/>
      </w:pPr>
    </w:p>
    <w:p w:rsidR="00ED01C7" w:rsidRDefault="00FD5B43" w:rsidP="00C22507">
      <w:pPr>
        <w:spacing w:line="360" w:lineRule="auto"/>
        <w:jc w:val="both"/>
      </w:pPr>
      <w:r>
        <w:t xml:space="preserve">Para el control de versiones y almacenamiento en la nube del código </w:t>
      </w:r>
      <w:r w:rsidR="00DE1B2D">
        <w:t xml:space="preserve">se creó un repositorio en Github (Ver </w:t>
      </w:r>
      <w:r w:rsidR="00C0631E">
        <w:fldChar w:fldCharType="begin"/>
      </w:r>
      <w:r w:rsidR="00C0631E">
        <w:instrText xml:space="preserve"> REF _Ref159865592 \h </w:instrText>
      </w:r>
      <w:r w:rsidR="00C0631E">
        <w:fldChar w:fldCharType="separate"/>
      </w:r>
      <w:r w:rsidR="00E1015C" w:rsidRPr="00DE1B2D">
        <w:rPr>
          <w:b/>
        </w:rPr>
        <w:t xml:space="preserve">Figura </w:t>
      </w:r>
      <w:r w:rsidR="00E1015C">
        <w:rPr>
          <w:b/>
          <w:i/>
          <w:noProof/>
        </w:rPr>
        <w:t>21</w:t>
      </w:r>
      <w:r w:rsidR="00C0631E">
        <w:fldChar w:fldCharType="end"/>
      </w:r>
      <w:r w:rsidR="00DE1B2D">
        <w:t xml:space="preserve">) al cual se puede acceder en el siguiente enlace: </w:t>
      </w:r>
      <w:hyperlink r:id="rId47" w:history="1">
        <w:r w:rsidR="00330C12" w:rsidRPr="0068632E">
          <w:rPr>
            <w:rStyle w:val="Hipervnculo"/>
          </w:rPr>
          <w:t>https://github.com/EduardoProfe666/AicaDocsUI</w:t>
        </w:r>
      </w:hyperlink>
      <w:r w:rsidR="00DE1B2D">
        <w:t>.</w:t>
      </w:r>
    </w:p>
    <w:p w:rsidR="00DE1B2D" w:rsidRDefault="00C0631E" w:rsidP="00DE1B2D">
      <w:pPr>
        <w:pStyle w:val="Descripcin"/>
        <w:jc w:val="center"/>
        <w:rPr>
          <w:b/>
          <w:i w:val="0"/>
          <w:color w:val="auto"/>
          <w:sz w:val="24"/>
        </w:rPr>
      </w:pPr>
      <w:r w:rsidRPr="00C0631E">
        <w:rPr>
          <w:b/>
          <w:i w:val="0"/>
          <w:noProof/>
          <w:color w:val="auto"/>
          <w:sz w:val="24"/>
          <w:lang w:eastAsia="es-ES"/>
        </w:rPr>
        <w:lastRenderedPageBreak/>
        <w:drawing>
          <wp:inline distT="0" distB="0" distL="0" distR="0" wp14:anchorId="1BC02312" wp14:editId="350E2748">
            <wp:extent cx="5400040" cy="3037523"/>
            <wp:effectExtent l="0" t="0" r="0" b="0"/>
            <wp:docPr id="21" name="Imagen 21" descr="C:\Users\Eduardo\Videos\Captures\EduardoProfe666_AicaDocsApi_ 📝 Proyecto de Prácticas I de Sistema de Documentación de Aica en Asp.Net 8.0 - Google Chrome 26_02_2024 6_44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duardo\Videos\Captures\EduardoProfe666_AicaDocsApi_ 📝 Proyecto de Prácticas I de Sistema de Documentación de Aica en Asp.Net 8.0 - Google Chrome 26_02_2024 6_44_04.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DE1B2D" w:rsidRDefault="00DE1B2D" w:rsidP="00DE1B2D">
      <w:pPr>
        <w:pStyle w:val="Descripcin"/>
        <w:jc w:val="center"/>
        <w:rPr>
          <w:b/>
          <w:i w:val="0"/>
          <w:color w:val="auto"/>
          <w:sz w:val="24"/>
        </w:rPr>
      </w:pPr>
      <w:bookmarkStart w:id="82" w:name="_Ref159865592"/>
      <w:bookmarkStart w:id="83" w:name="_Toc160111408"/>
      <w:r w:rsidRPr="00DE1B2D">
        <w:rPr>
          <w:b/>
          <w:i w:val="0"/>
          <w:color w:val="auto"/>
          <w:sz w:val="24"/>
        </w:rPr>
        <w:t xml:space="preserve">Figura </w:t>
      </w:r>
      <w:r w:rsidRPr="00DE1B2D">
        <w:rPr>
          <w:b/>
          <w:i w:val="0"/>
          <w:color w:val="auto"/>
          <w:sz w:val="24"/>
        </w:rPr>
        <w:fldChar w:fldCharType="begin"/>
      </w:r>
      <w:r w:rsidRPr="00DE1B2D">
        <w:rPr>
          <w:b/>
          <w:i w:val="0"/>
          <w:color w:val="auto"/>
          <w:sz w:val="24"/>
        </w:rPr>
        <w:instrText xml:space="preserve"> SEQ Figura \* ARABIC </w:instrText>
      </w:r>
      <w:r w:rsidRPr="00DE1B2D">
        <w:rPr>
          <w:b/>
          <w:i w:val="0"/>
          <w:color w:val="auto"/>
          <w:sz w:val="24"/>
        </w:rPr>
        <w:fldChar w:fldCharType="separate"/>
      </w:r>
      <w:r w:rsidR="00E1015C">
        <w:rPr>
          <w:b/>
          <w:i w:val="0"/>
          <w:noProof/>
          <w:color w:val="auto"/>
          <w:sz w:val="24"/>
        </w:rPr>
        <w:t>21</w:t>
      </w:r>
      <w:r w:rsidRPr="00DE1B2D">
        <w:rPr>
          <w:b/>
          <w:i w:val="0"/>
          <w:color w:val="auto"/>
          <w:sz w:val="24"/>
        </w:rPr>
        <w:fldChar w:fldCharType="end"/>
      </w:r>
      <w:bookmarkEnd w:id="82"/>
      <w:r w:rsidRPr="00DE1B2D">
        <w:rPr>
          <w:b/>
          <w:i w:val="0"/>
          <w:color w:val="auto"/>
          <w:sz w:val="24"/>
        </w:rPr>
        <w:t>: Repositorio en Github de AicaDocs UI (Fuente: Github).</w:t>
      </w:r>
      <w:bookmarkEnd w:id="83"/>
    </w:p>
    <w:p w:rsidR="00BC72C2" w:rsidRPr="00BC72C2" w:rsidRDefault="00BC72C2" w:rsidP="00BC72C2"/>
    <w:p w:rsidR="00F14AAE" w:rsidRDefault="00F14AAE" w:rsidP="00F14AAE">
      <w:pPr>
        <w:spacing w:line="360" w:lineRule="auto"/>
        <w:jc w:val="both"/>
      </w:pPr>
      <w:r>
        <w:t>Algunos de los aspectos y características novedosas a destacar en la implementación resultante son:</w:t>
      </w:r>
    </w:p>
    <w:p w:rsidR="00A5538D" w:rsidRPr="00A5538D" w:rsidRDefault="00BC72C2" w:rsidP="00A5538D">
      <w:pPr>
        <w:pStyle w:val="Prrafodelista"/>
        <w:numPr>
          <w:ilvl w:val="0"/>
          <w:numId w:val="15"/>
        </w:numPr>
        <w:spacing w:line="360" w:lineRule="auto"/>
        <w:jc w:val="both"/>
      </w:pPr>
      <w:r>
        <w:rPr>
          <w:b/>
        </w:rPr>
        <w:t>Patr</w:t>
      </w:r>
      <w:r w:rsidR="009A133D">
        <w:rPr>
          <w:b/>
        </w:rPr>
        <w:t>ón</w:t>
      </w:r>
      <w:r>
        <w:rPr>
          <w:b/>
        </w:rPr>
        <w:t xml:space="preserve"> Repository: </w:t>
      </w:r>
      <w:r>
        <w:t>Para desarrollar la aplicaci</w:t>
      </w:r>
      <w:r w:rsidR="009A133D">
        <w:t>ón web</w:t>
      </w:r>
      <w:r>
        <w:t xml:space="preserve"> empleando las mejores pr</w:t>
      </w:r>
      <w:r w:rsidR="009A133D">
        <w:t xml:space="preserve">ácticas y patrones de diseño, se implementó en la solución el patrón Repository. En el directorio Repositories se encuentran las principales implementaciones de este método. Se crearon capas de servicios para cada una de las secciones de la API, para otorgar mayor facilidad a la hora de consumir la API </w:t>
      </w:r>
      <w:r w:rsidR="009A133D">
        <w:rPr>
          <w:b/>
        </w:rPr>
        <w:t>AicaDocs.</w:t>
      </w:r>
    </w:p>
    <w:p w:rsidR="00336906" w:rsidRDefault="00A5538D" w:rsidP="00A5538D">
      <w:pPr>
        <w:pStyle w:val="Prrafodelista"/>
        <w:numPr>
          <w:ilvl w:val="0"/>
          <w:numId w:val="15"/>
        </w:numPr>
        <w:spacing w:line="360" w:lineRule="auto"/>
        <w:jc w:val="both"/>
      </w:pPr>
      <w:r>
        <w:rPr>
          <w:b/>
        </w:rPr>
        <w:t xml:space="preserve">Validaciones a nivel de interfaz: </w:t>
      </w:r>
      <w:r w:rsidR="006D4787">
        <w:t>Se implementaron las mismas validaciones a nivel de interfaz que se encontraban en la API para poder mejorar la usabilidad de la aplicación web.</w:t>
      </w:r>
    </w:p>
    <w:p w:rsidR="00A5538D" w:rsidRPr="00F14AAE" w:rsidRDefault="00D50B1F" w:rsidP="00C22507">
      <w:pPr>
        <w:pStyle w:val="Prrafodelista"/>
        <w:numPr>
          <w:ilvl w:val="0"/>
          <w:numId w:val="15"/>
        </w:numPr>
        <w:spacing w:line="360" w:lineRule="auto"/>
        <w:jc w:val="both"/>
      </w:pPr>
      <w:r>
        <w:rPr>
          <w:b/>
        </w:rPr>
        <w:t xml:space="preserve">Bootstrap y JQuery: </w:t>
      </w:r>
      <w:r>
        <w:t xml:space="preserve">Se empleó la biblioteca de clases CSS Bootstrap para aplicar estilos a la aplicación web, y el </w:t>
      </w:r>
      <w:r>
        <w:rPr>
          <w:i/>
        </w:rPr>
        <w:t>framework</w:t>
      </w:r>
      <w:r>
        <w:t xml:space="preserve"> JQuery para facilitar el trabajo con JS. </w:t>
      </w:r>
    </w:p>
    <w:p w:rsidR="00F558A6" w:rsidRDefault="00B50088" w:rsidP="00C22507">
      <w:pPr>
        <w:spacing w:line="360" w:lineRule="auto"/>
        <w:jc w:val="both"/>
      </w:pPr>
      <w:r>
        <w:t>Luego de probar</w:t>
      </w:r>
      <w:r w:rsidR="00944B6A">
        <w:t xml:space="preserve"> satisfactoriamente</w:t>
      </w:r>
      <w:r>
        <w:t xml:space="preserve"> la aplicación web de forma local, consumiendo el despliegue en Render de la API </w:t>
      </w:r>
      <w:r>
        <w:rPr>
          <w:b/>
        </w:rPr>
        <w:t>AicaDocs</w:t>
      </w:r>
      <w:r>
        <w:t xml:space="preserve">, se decidió desplegar también </w:t>
      </w:r>
      <w:r>
        <w:rPr>
          <w:b/>
        </w:rPr>
        <w:t>AicaDocs UI</w:t>
      </w:r>
      <w:r>
        <w:t>, para comproba</w:t>
      </w:r>
      <w:r w:rsidR="00ED0089">
        <w:t xml:space="preserve">r el correcto funcionamiento de la solución visual web en entorno de producción. </w:t>
      </w:r>
      <w:r w:rsidR="0057776A">
        <w:t>P</w:t>
      </w:r>
      <w:r w:rsidR="00711594">
        <w:t xml:space="preserve">ara ello, se decidió utilizar nuevamente </w:t>
      </w:r>
      <w:r w:rsidR="00711594">
        <w:lastRenderedPageBreak/>
        <w:t xml:space="preserve">los servicios de despliegue y alojamiento web que ofrece </w:t>
      </w:r>
      <w:hyperlink r:id="rId49" w:history="1">
        <w:r w:rsidR="00F558A6">
          <w:rPr>
            <w:rStyle w:val="Hipervnculo"/>
          </w:rPr>
          <w:t>https://render.com</w:t>
        </w:r>
      </w:hyperlink>
      <w:r w:rsidR="00711594">
        <w:t xml:space="preserve">, </w:t>
      </w:r>
      <w:r w:rsidR="00A344FE">
        <w:t xml:space="preserve">debido a que ofrece un sistema sencillo para desplegar contenedores </w:t>
      </w:r>
      <w:r w:rsidR="00A344FE" w:rsidRPr="00A344FE">
        <w:rPr>
          <w:i/>
        </w:rPr>
        <w:t>dockerizados</w:t>
      </w:r>
      <w:r w:rsidR="00A344FE">
        <w:t xml:space="preserve"> y exponer los servicios en una url pública; además de que otorga un plan de uso totalmente gratuito, útil en el escenario actual de los desarrolladores del presente proyecto.</w:t>
      </w:r>
      <w:r w:rsidR="00F558A6">
        <w:t xml:space="preserve"> Como se aprecia en la </w:t>
      </w:r>
      <w:r w:rsidR="004E6AC4">
        <w:fldChar w:fldCharType="begin"/>
      </w:r>
      <w:r w:rsidR="004E6AC4">
        <w:instrText xml:space="preserve"> REF _Ref159858079 \h </w:instrText>
      </w:r>
      <w:r w:rsidR="004E6AC4">
        <w:fldChar w:fldCharType="separate"/>
      </w:r>
      <w:r w:rsidR="00E1015C" w:rsidRPr="008310D8">
        <w:rPr>
          <w:b/>
        </w:rPr>
        <w:t xml:space="preserve">Figura </w:t>
      </w:r>
      <w:r w:rsidR="00E1015C">
        <w:rPr>
          <w:b/>
          <w:i/>
          <w:noProof/>
        </w:rPr>
        <w:t>22</w:t>
      </w:r>
      <w:r w:rsidR="004E6AC4">
        <w:fldChar w:fldCharType="end"/>
      </w:r>
      <w:r w:rsidR="00F558A6">
        <w:t xml:space="preserve"> se desplegó exitosamente </w:t>
      </w:r>
      <w:r w:rsidR="00F558A6">
        <w:rPr>
          <w:b/>
        </w:rPr>
        <w:t>AicaDocs UI</w:t>
      </w:r>
      <w:r w:rsidR="00F558A6">
        <w:t xml:space="preserve">. La url pública para poder acceder al despliegue es </w:t>
      </w:r>
      <w:hyperlink r:id="rId50" w:history="1">
        <w:r w:rsidR="00F558A6" w:rsidRPr="00F558A6">
          <w:rPr>
            <w:rStyle w:val="Hipervnculo"/>
          </w:rPr>
          <w:t>https://aicadocs-ui.onrender.com</w:t>
        </w:r>
      </w:hyperlink>
      <w:r w:rsidR="009D01FA">
        <w:t>.</w:t>
      </w:r>
    </w:p>
    <w:p w:rsidR="009D01FA" w:rsidRPr="00F558A6" w:rsidRDefault="009D01FA" w:rsidP="00C22507">
      <w:pPr>
        <w:spacing w:line="360" w:lineRule="auto"/>
        <w:jc w:val="both"/>
      </w:pPr>
    </w:p>
    <w:p w:rsidR="00A344FE" w:rsidRDefault="004E6AC4" w:rsidP="004E6AC4">
      <w:pPr>
        <w:spacing w:line="360" w:lineRule="auto"/>
        <w:jc w:val="center"/>
      </w:pPr>
      <w:r w:rsidRPr="004E6AC4">
        <w:rPr>
          <w:noProof/>
          <w:lang w:eastAsia="es-ES"/>
        </w:rPr>
        <w:drawing>
          <wp:inline distT="0" distB="0" distL="0" distR="0" wp14:anchorId="7B05C267" wp14:editId="26FFF40A">
            <wp:extent cx="5400040" cy="2377252"/>
            <wp:effectExtent l="19050" t="19050" r="10160" b="23495"/>
            <wp:docPr id="8" name="Imagen 8" descr="C:\Users\Eduardo\Videos\Captures\aicadocs-ui ・ Web Service ・ Render Dashboard - Google Chrome 26_02_2024 4_4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aicadocs-ui ・ Web Service ・ Render Dashboard - Google Chrome 26_02_2024 4_41_13.png"/>
                    <pic:cNvPicPr>
                      <a:picLocks noChangeAspect="1" noChangeArrowheads="1"/>
                    </pic:cNvPicPr>
                  </pic:nvPicPr>
                  <pic:blipFill>
                    <a:blip r:embed="rId51" cstate="print">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2377252"/>
                    </a:xfrm>
                    <a:prstGeom prst="rect">
                      <a:avLst/>
                    </a:prstGeom>
                    <a:noFill/>
                    <a:ln>
                      <a:solidFill>
                        <a:schemeClr val="tx1"/>
                      </a:solidFill>
                    </a:ln>
                  </pic:spPr>
                </pic:pic>
              </a:graphicData>
            </a:graphic>
          </wp:inline>
        </w:drawing>
      </w:r>
    </w:p>
    <w:p w:rsidR="008310D8" w:rsidRDefault="008310D8" w:rsidP="008310D8">
      <w:pPr>
        <w:pStyle w:val="Descripcin"/>
        <w:jc w:val="center"/>
        <w:rPr>
          <w:i w:val="0"/>
          <w:color w:val="auto"/>
          <w:sz w:val="24"/>
        </w:rPr>
      </w:pPr>
      <w:bookmarkStart w:id="84" w:name="_Ref159858079"/>
      <w:bookmarkStart w:id="85" w:name="_Toc160111409"/>
      <w:r w:rsidRPr="008310D8">
        <w:rPr>
          <w:b/>
          <w:i w:val="0"/>
          <w:color w:val="auto"/>
          <w:sz w:val="24"/>
        </w:rPr>
        <w:t xml:space="preserve">Figura </w:t>
      </w:r>
      <w:r w:rsidRPr="008310D8">
        <w:rPr>
          <w:b/>
          <w:i w:val="0"/>
          <w:color w:val="auto"/>
          <w:sz w:val="24"/>
        </w:rPr>
        <w:fldChar w:fldCharType="begin"/>
      </w:r>
      <w:r w:rsidRPr="008310D8">
        <w:rPr>
          <w:b/>
          <w:i w:val="0"/>
          <w:color w:val="auto"/>
          <w:sz w:val="24"/>
        </w:rPr>
        <w:instrText xml:space="preserve"> SEQ Figura \* ARABIC </w:instrText>
      </w:r>
      <w:r w:rsidRPr="008310D8">
        <w:rPr>
          <w:b/>
          <w:i w:val="0"/>
          <w:color w:val="auto"/>
          <w:sz w:val="24"/>
        </w:rPr>
        <w:fldChar w:fldCharType="separate"/>
      </w:r>
      <w:r w:rsidR="00E1015C">
        <w:rPr>
          <w:b/>
          <w:i w:val="0"/>
          <w:noProof/>
          <w:color w:val="auto"/>
          <w:sz w:val="24"/>
        </w:rPr>
        <w:t>22</w:t>
      </w:r>
      <w:r w:rsidRPr="008310D8">
        <w:rPr>
          <w:b/>
          <w:i w:val="0"/>
          <w:color w:val="auto"/>
          <w:sz w:val="24"/>
        </w:rPr>
        <w:fldChar w:fldCharType="end"/>
      </w:r>
      <w:bookmarkEnd w:id="84"/>
      <w:r>
        <w:rPr>
          <w:b/>
          <w:i w:val="0"/>
          <w:color w:val="auto"/>
          <w:sz w:val="24"/>
        </w:rPr>
        <w:t xml:space="preserve">: </w:t>
      </w:r>
      <w:r w:rsidRPr="008310D8">
        <w:rPr>
          <w:color w:val="auto"/>
          <w:sz w:val="24"/>
        </w:rPr>
        <w:t>Dashboard</w:t>
      </w:r>
      <w:r>
        <w:rPr>
          <w:i w:val="0"/>
          <w:color w:val="auto"/>
          <w:sz w:val="24"/>
        </w:rPr>
        <w:t xml:space="preserve"> de despliegue de </w:t>
      </w:r>
      <w:r>
        <w:rPr>
          <w:b/>
          <w:i w:val="0"/>
          <w:color w:val="auto"/>
          <w:sz w:val="24"/>
        </w:rPr>
        <w:t xml:space="preserve">AicaDocs UI </w:t>
      </w:r>
      <w:r>
        <w:rPr>
          <w:i w:val="0"/>
          <w:color w:val="auto"/>
          <w:sz w:val="24"/>
        </w:rPr>
        <w:t>en Render (Fuente: Render)</w:t>
      </w:r>
      <w:bookmarkEnd w:id="85"/>
    </w:p>
    <w:p w:rsidR="004E6AC4" w:rsidRPr="004E6AC4" w:rsidRDefault="004E6AC4" w:rsidP="004E6AC4"/>
    <w:p w:rsidR="006521ED" w:rsidRPr="006521ED" w:rsidRDefault="001E7286" w:rsidP="00C22507">
      <w:pPr>
        <w:pStyle w:val="Ttulo2"/>
        <w:spacing w:line="360" w:lineRule="auto"/>
        <w:jc w:val="both"/>
      </w:pPr>
      <w:bookmarkStart w:id="86" w:name="_Toc160111377"/>
      <w:r>
        <w:rPr>
          <w:color w:val="auto"/>
        </w:rPr>
        <w:t>4.3</w:t>
      </w:r>
      <w:r w:rsidR="006521ED" w:rsidRPr="001E7286">
        <w:rPr>
          <w:color w:val="auto"/>
        </w:rPr>
        <w:t xml:space="preserve"> Vistas </w:t>
      </w:r>
      <w:r w:rsidR="008613BE" w:rsidRPr="001E7286">
        <w:rPr>
          <w:color w:val="auto"/>
        </w:rPr>
        <w:t>de la aplicación</w:t>
      </w:r>
      <w:r w:rsidR="006521ED" w:rsidRPr="001E7286">
        <w:rPr>
          <w:color w:val="auto"/>
        </w:rPr>
        <w:t xml:space="preserve"> web</w:t>
      </w:r>
      <w:bookmarkEnd w:id="86"/>
      <w:r w:rsidR="006521ED" w:rsidRPr="001E7286">
        <w:rPr>
          <w:color w:val="auto"/>
        </w:rPr>
        <w:t xml:space="preserve"> </w:t>
      </w:r>
    </w:p>
    <w:p w:rsidR="0021477F" w:rsidRDefault="00AB60F8" w:rsidP="00C22507">
      <w:pPr>
        <w:spacing w:line="360" w:lineRule="auto"/>
        <w:jc w:val="both"/>
      </w:pPr>
      <w:r>
        <w:t>A continuación s</w:t>
      </w:r>
      <w:r w:rsidR="006169DE">
        <w:t>e documentan en l</w:t>
      </w:r>
      <w:r>
        <w:t xml:space="preserve">as diferentes vistas de la aplicación web </w:t>
      </w:r>
      <w:r>
        <w:rPr>
          <w:b/>
        </w:rPr>
        <w:t>AicaDocs UI</w:t>
      </w:r>
      <w:r w:rsidR="00B95580">
        <w:t xml:space="preserve">, en ambas versiones de escritorio y móvil, demostrando la correcta implementación del </w:t>
      </w:r>
      <w:r w:rsidR="00B95580">
        <w:rPr>
          <w:i/>
        </w:rPr>
        <w:t>responsive design</w:t>
      </w:r>
      <w:r w:rsidR="006169DE">
        <w:t>¸ y el enrutado resultante:</w:t>
      </w:r>
    </w:p>
    <w:p w:rsidR="0071759E" w:rsidRDefault="004F78E3" w:rsidP="00C22507">
      <w:pPr>
        <w:pStyle w:val="Prrafodelista"/>
        <w:numPr>
          <w:ilvl w:val="0"/>
          <w:numId w:val="15"/>
        </w:numPr>
        <w:spacing w:line="360" w:lineRule="auto"/>
        <w:jc w:val="both"/>
      </w:pPr>
      <w:r>
        <w:rPr>
          <w:b/>
        </w:rPr>
        <w:t>Inicio</w:t>
      </w:r>
      <w:r>
        <w:t xml:space="preserve">: Pantalla que sirve como </w:t>
      </w:r>
      <w:r>
        <w:rPr>
          <w:i/>
        </w:rPr>
        <w:t>landing page</w:t>
      </w:r>
      <w:r>
        <w:t xml:space="preserve"> para la solución web. Se encuentra disponible en la ruta “/” (Ver </w:t>
      </w:r>
      <w:r w:rsidR="005D559F">
        <w:fldChar w:fldCharType="begin"/>
      </w:r>
      <w:r w:rsidR="005D559F">
        <w:instrText xml:space="preserve"> REF _Ref159867390 \h </w:instrText>
      </w:r>
      <w:r w:rsidR="005D559F">
        <w:fldChar w:fldCharType="separate"/>
      </w:r>
      <w:r w:rsidR="00E1015C" w:rsidRPr="00887579">
        <w:rPr>
          <w:b/>
        </w:rPr>
        <w:t xml:space="preserve">Figura </w:t>
      </w:r>
      <w:r w:rsidR="00E1015C">
        <w:rPr>
          <w:b/>
          <w:i/>
          <w:noProof/>
        </w:rPr>
        <w:t>23</w:t>
      </w:r>
      <w:r w:rsidR="005D559F">
        <w:fldChar w:fldCharType="end"/>
      </w:r>
      <w:r>
        <w:t>).</w:t>
      </w:r>
    </w:p>
    <w:p w:rsidR="004F78E3" w:rsidRDefault="00B646B3" w:rsidP="004F78E3">
      <w:pPr>
        <w:pStyle w:val="Prrafodelista"/>
        <w:numPr>
          <w:ilvl w:val="0"/>
          <w:numId w:val="15"/>
        </w:numPr>
        <w:spacing w:line="360" w:lineRule="auto"/>
        <w:jc w:val="both"/>
      </w:pPr>
      <w:r>
        <w:rPr>
          <w:b/>
        </w:rPr>
        <w:t>Listado de Documentos</w:t>
      </w:r>
      <w:r w:rsidR="004F78E3">
        <w:t xml:space="preserve">: Pantalla que </w:t>
      </w:r>
      <w:r w:rsidR="005B0E1D">
        <w:t>permite listar, filtrar y paginar los documentos, así como</w:t>
      </w:r>
      <w:r>
        <w:t xml:space="preserve"> realizar las diferentes acciones relacionadas</w:t>
      </w:r>
      <w:r w:rsidR="004F78E3">
        <w:t>. Se encuentra disponible en la ruta “/</w:t>
      </w:r>
      <w:r>
        <w:t>Documents</w:t>
      </w:r>
      <w:r w:rsidR="004F78E3">
        <w:t xml:space="preserve">” (Ver </w:t>
      </w:r>
      <w:r w:rsidR="005D559F">
        <w:fldChar w:fldCharType="begin"/>
      </w:r>
      <w:r w:rsidR="005D559F">
        <w:instrText xml:space="preserve"> REF _Ref159867401 \h </w:instrText>
      </w:r>
      <w:r w:rsidR="005D559F">
        <w:fldChar w:fldCharType="separate"/>
      </w:r>
      <w:r w:rsidR="00E1015C" w:rsidRPr="00887579">
        <w:rPr>
          <w:b/>
        </w:rPr>
        <w:t xml:space="preserve">Figura </w:t>
      </w:r>
      <w:r w:rsidR="00E1015C">
        <w:rPr>
          <w:b/>
          <w:i/>
          <w:noProof/>
        </w:rPr>
        <w:t>24</w:t>
      </w:r>
      <w:r w:rsidR="005D559F">
        <w:fldChar w:fldCharType="end"/>
      </w:r>
      <w:r w:rsidR="004F78E3">
        <w:t>).</w:t>
      </w:r>
    </w:p>
    <w:p w:rsidR="004F78E3" w:rsidRDefault="00B646B3" w:rsidP="008535AB">
      <w:pPr>
        <w:pStyle w:val="Prrafodelista"/>
        <w:numPr>
          <w:ilvl w:val="1"/>
          <w:numId w:val="15"/>
        </w:numPr>
        <w:spacing w:line="360" w:lineRule="auto"/>
        <w:jc w:val="both"/>
      </w:pPr>
      <w:r>
        <w:rPr>
          <w:b/>
        </w:rPr>
        <w:lastRenderedPageBreak/>
        <w:t>Crear Documento</w:t>
      </w:r>
      <w:r w:rsidR="004F78E3">
        <w:t>: Pantalla que</w:t>
      </w:r>
      <w:r w:rsidR="005B0E1D">
        <w:t xml:space="preserve"> permite crear documentos</w:t>
      </w:r>
      <w:r w:rsidR="004F78E3">
        <w:t>. Se encuentra disponible en la ruta “/</w:t>
      </w:r>
      <w:r w:rsidR="008B2EED">
        <w:t>Documents/Create</w:t>
      </w:r>
      <w:r w:rsidR="004F78E3">
        <w:t xml:space="preserve">” (Ver </w:t>
      </w:r>
      <w:r w:rsidR="005D559F">
        <w:fldChar w:fldCharType="begin"/>
      </w:r>
      <w:r w:rsidR="005D559F">
        <w:instrText xml:space="preserve"> REF _Ref159867408 \h </w:instrText>
      </w:r>
      <w:r w:rsidR="005D559F">
        <w:fldChar w:fldCharType="separate"/>
      </w:r>
      <w:r w:rsidR="00E1015C" w:rsidRPr="00887579">
        <w:rPr>
          <w:b/>
        </w:rPr>
        <w:t xml:space="preserve">Figura </w:t>
      </w:r>
      <w:r w:rsidR="00E1015C">
        <w:rPr>
          <w:b/>
          <w:i/>
          <w:noProof/>
        </w:rPr>
        <w:t>25</w:t>
      </w:r>
      <w:r w:rsidR="005D559F">
        <w:fldChar w:fldCharType="end"/>
      </w:r>
      <w:r w:rsidR="004F78E3">
        <w:t>).</w:t>
      </w:r>
    </w:p>
    <w:p w:rsidR="004F78E3" w:rsidRDefault="00B646B3" w:rsidP="008535AB">
      <w:pPr>
        <w:pStyle w:val="Prrafodelista"/>
        <w:numPr>
          <w:ilvl w:val="1"/>
          <w:numId w:val="15"/>
        </w:numPr>
        <w:spacing w:line="360" w:lineRule="auto"/>
        <w:jc w:val="both"/>
      </w:pPr>
      <w:r>
        <w:rPr>
          <w:b/>
        </w:rPr>
        <w:t>Descargar Documento</w:t>
      </w:r>
      <w:r w:rsidR="004F78E3">
        <w:t>: Pantalla que</w:t>
      </w:r>
      <w:r w:rsidR="005B0E1D">
        <w:t xml:space="preserve"> permite descargar documentos</w:t>
      </w:r>
      <w:r w:rsidR="004F78E3">
        <w:t>. Se encuentra disponible en la ruta “/</w:t>
      </w:r>
      <w:r w:rsidR="008B2EED">
        <w:t>Documents/Download</w:t>
      </w:r>
      <w:r w:rsidR="004F78E3">
        <w:t xml:space="preserve">” (Ver </w:t>
      </w:r>
      <w:r w:rsidR="005D559F">
        <w:fldChar w:fldCharType="begin"/>
      </w:r>
      <w:r w:rsidR="005D559F">
        <w:instrText xml:space="preserve"> REF _Ref159867415 \h </w:instrText>
      </w:r>
      <w:r w:rsidR="005D559F">
        <w:fldChar w:fldCharType="separate"/>
      </w:r>
      <w:r w:rsidR="00E1015C" w:rsidRPr="00887579">
        <w:rPr>
          <w:b/>
        </w:rPr>
        <w:t xml:space="preserve">Figura </w:t>
      </w:r>
      <w:r w:rsidR="00E1015C">
        <w:rPr>
          <w:b/>
          <w:i/>
          <w:noProof/>
        </w:rPr>
        <w:t>26</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ocumento</w:t>
      </w:r>
      <w:r w:rsidR="004F78E3">
        <w:t>: Pantalla que</w:t>
      </w:r>
      <w:r w:rsidR="005B0E1D">
        <w:t xml:space="preserve"> permite acceder a los detalles de los documentos</w:t>
      </w:r>
      <w:r w:rsidR="004F78E3">
        <w:t>. Se encuentra disponible en la ruta “/</w:t>
      </w:r>
      <w:r w:rsidR="008B2EED">
        <w:t>Documents/Details</w:t>
      </w:r>
      <w:r w:rsidR="004F78E3">
        <w:t xml:space="preserve">” (Ver </w:t>
      </w:r>
      <w:r w:rsidR="005D559F">
        <w:fldChar w:fldCharType="begin"/>
      </w:r>
      <w:r w:rsidR="005D559F">
        <w:instrText xml:space="preserve"> REF _Ref159867426 \h </w:instrText>
      </w:r>
      <w:r w:rsidR="005D559F">
        <w:fldChar w:fldCharType="separate"/>
      </w:r>
      <w:r w:rsidR="00E1015C" w:rsidRPr="00887579">
        <w:rPr>
          <w:b/>
        </w:rPr>
        <w:t xml:space="preserve">Figura </w:t>
      </w:r>
      <w:r w:rsidR="00E1015C">
        <w:rPr>
          <w:b/>
          <w:i/>
          <w:noProof/>
        </w:rPr>
        <w:t>27</w:t>
      </w:r>
      <w:r w:rsidR="005D559F">
        <w:fldChar w:fldCharType="end"/>
      </w:r>
      <w:r w:rsidR="004F78E3">
        <w:t>).</w:t>
      </w:r>
    </w:p>
    <w:p w:rsidR="004F78E3" w:rsidRDefault="00B646B3" w:rsidP="004F78E3">
      <w:pPr>
        <w:pStyle w:val="Prrafodelista"/>
        <w:numPr>
          <w:ilvl w:val="0"/>
          <w:numId w:val="15"/>
        </w:numPr>
        <w:spacing w:line="360" w:lineRule="auto"/>
        <w:jc w:val="both"/>
      </w:pPr>
      <w:r>
        <w:rPr>
          <w:b/>
        </w:rPr>
        <w:t>Listado de Descargas</w:t>
      </w:r>
      <w:r w:rsidR="004F78E3">
        <w:t xml:space="preserve">: </w:t>
      </w:r>
      <w:r w:rsidR="005B0E1D">
        <w:t>Pantalla que permite listar, filtrar y paginar las descargas, así como realizar las diferentes acciones relacionadas</w:t>
      </w:r>
      <w:r w:rsidR="004F78E3">
        <w:t>. Se encuentra disponible en la ruta “/</w:t>
      </w:r>
      <w:r w:rsidR="008B2EED">
        <w:t>Downloads</w:t>
      </w:r>
      <w:r w:rsidR="004F78E3">
        <w:t xml:space="preserve">” (Ver </w:t>
      </w:r>
      <w:r w:rsidR="005D559F">
        <w:fldChar w:fldCharType="begin"/>
      </w:r>
      <w:r w:rsidR="005D559F">
        <w:instrText xml:space="preserve"> REF _Ref159867435 \h </w:instrText>
      </w:r>
      <w:r w:rsidR="005D559F">
        <w:fldChar w:fldCharType="separate"/>
      </w:r>
      <w:r w:rsidR="00E1015C" w:rsidRPr="00887579">
        <w:rPr>
          <w:b/>
        </w:rPr>
        <w:t xml:space="preserve">Figura </w:t>
      </w:r>
      <w:r w:rsidR="00E1015C">
        <w:rPr>
          <w:b/>
          <w:i/>
          <w:noProof/>
        </w:rPr>
        <w:t>28</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escarga</w:t>
      </w:r>
      <w:r w:rsidR="004F78E3">
        <w:t>: Pantalla que</w:t>
      </w:r>
      <w:r w:rsidR="005B0E1D">
        <w:t xml:space="preserve"> permite acceder a los detalles de las descargas</w:t>
      </w:r>
      <w:r w:rsidR="004F78E3">
        <w:t>. Se encuentra disponible en la ruta “/</w:t>
      </w:r>
      <w:r w:rsidR="008B2EED">
        <w:t>Downloads/Details</w:t>
      </w:r>
      <w:r w:rsidR="004F78E3">
        <w:t xml:space="preserve">” (Ver </w:t>
      </w:r>
      <w:r w:rsidR="005D559F">
        <w:fldChar w:fldCharType="begin"/>
      </w:r>
      <w:r w:rsidR="005D559F">
        <w:instrText xml:space="preserve"> REF _Ref159867444 \h </w:instrText>
      </w:r>
      <w:r w:rsidR="005D559F">
        <w:fldChar w:fldCharType="separate"/>
      </w:r>
      <w:r w:rsidR="00E1015C" w:rsidRPr="00887579">
        <w:rPr>
          <w:b/>
        </w:rPr>
        <w:t xml:space="preserve">Figura </w:t>
      </w:r>
      <w:r w:rsidR="00E1015C">
        <w:rPr>
          <w:b/>
          <w:i/>
          <w:noProof/>
        </w:rPr>
        <w:t>29</w:t>
      </w:r>
      <w:r w:rsidR="005D559F">
        <w:fldChar w:fldCharType="end"/>
      </w:r>
      <w:r w:rsidR="004F78E3">
        <w:t>).</w:t>
      </w:r>
    </w:p>
    <w:p w:rsidR="006A64D3" w:rsidRDefault="006A64D3" w:rsidP="004F78E3">
      <w:pPr>
        <w:pStyle w:val="Prrafodelista"/>
        <w:numPr>
          <w:ilvl w:val="0"/>
          <w:numId w:val="15"/>
        </w:numPr>
        <w:spacing w:line="360" w:lineRule="auto"/>
        <w:jc w:val="both"/>
      </w:pPr>
      <w:r>
        <w:rPr>
          <w:b/>
        </w:rPr>
        <w:t>Listado de Alcance</w:t>
      </w:r>
      <w:r w:rsidR="000B3220">
        <w:rPr>
          <w:b/>
        </w:rPr>
        <w:t>s</w:t>
      </w:r>
      <w:r>
        <w:rPr>
          <w:b/>
        </w:rPr>
        <w:t xml:space="preserve"> de documento: </w:t>
      </w:r>
      <w:r>
        <w:t>Pantalla que permite listar los</w:t>
      </w:r>
      <w:r w:rsidR="000B3220">
        <w:t xml:space="preserve"> diferentes</w:t>
      </w:r>
      <w:r>
        <w:t xml:space="preserve"> alcances de documento, así como realizar las diferentes acciones relacionadas. Se encuentra disponible en la ruta “/Scope/” (Ver </w:t>
      </w:r>
      <w:r w:rsidR="00B94C86">
        <w:fldChar w:fldCharType="begin"/>
      </w:r>
      <w:r w:rsidR="00B94C86">
        <w:instrText xml:space="preserve"> REF _Ref159867451 \h </w:instrText>
      </w:r>
      <w:r w:rsidR="00B94C86">
        <w:fldChar w:fldCharType="separate"/>
      </w:r>
      <w:r w:rsidR="00E1015C" w:rsidRPr="00887579">
        <w:rPr>
          <w:b/>
        </w:rPr>
        <w:t xml:space="preserve">Figura </w:t>
      </w:r>
      <w:r w:rsidR="00E1015C">
        <w:rPr>
          <w:b/>
          <w:i/>
          <w:noProof/>
        </w:rPr>
        <w:t>30</w:t>
      </w:r>
      <w:r w:rsidR="00B94C86">
        <w:fldChar w:fldCharType="end"/>
      </w:r>
      <w:r>
        <w:t>)</w:t>
      </w:r>
    </w:p>
    <w:p w:rsidR="006A64D3" w:rsidRDefault="006A64D3" w:rsidP="006A64D3">
      <w:pPr>
        <w:pStyle w:val="Prrafodelista"/>
        <w:numPr>
          <w:ilvl w:val="1"/>
          <w:numId w:val="15"/>
        </w:numPr>
        <w:spacing w:line="360" w:lineRule="auto"/>
        <w:jc w:val="both"/>
      </w:pPr>
      <w:r>
        <w:rPr>
          <w:b/>
        </w:rPr>
        <w:t xml:space="preserve">Crear Alcance de documento: </w:t>
      </w:r>
      <w:r>
        <w:t>Pantalla que permite crear nuevos alcances de documento. Se encuentra disponible en la ruta “/Scope/Create” (Ver</w:t>
      </w:r>
      <w:r w:rsidR="00B94C86">
        <w:t xml:space="preserve"> </w:t>
      </w:r>
      <w:r w:rsidR="00B94C86">
        <w:fldChar w:fldCharType="begin"/>
      </w:r>
      <w:r w:rsidR="00B94C86">
        <w:instrText xml:space="preserve"> REF _Ref159867466 \h </w:instrText>
      </w:r>
      <w:r w:rsidR="00B94C86">
        <w:fldChar w:fldCharType="separate"/>
      </w:r>
      <w:r w:rsidR="00E1015C" w:rsidRPr="00887579">
        <w:rPr>
          <w:b/>
        </w:rPr>
        <w:t xml:space="preserve">Figura </w:t>
      </w:r>
      <w:r w:rsidR="00E1015C">
        <w:rPr>
          <w:b/>
          <w:i/>
          <w:noProof/>
        </w:rPr>
        <w:t>32</w:t>
      </w:r>
      <w:r w:rsidR="00B94C86">
        <w:fldChar w:fldCharType="end"/>
      </w:r>
      <w:r>
        <w:t>)</w:t>
      </w:r>
    </w:p>
    <w:p w:rsidR="00FF03C1" w:rsidRDefault="006A64D3" w:rsidP="000D2680">
      <w:pPr>
        <w:pStyle w:val="Prrafodelista"/>
        <w:numPr>
          <w:ilvl w:val="1"/>
          <w:numId w:val="15"/>
        </w:numPr>
        <w:spacing w:line="360" w:lineRule="auto"/>
        <w:jc w:val="both"/>
      </w:pPr>
      <w:r>
        <w:rPr>
          <w:b/>
        </w:rPr>
        <w:t>Editar Alcance de documento:</w:t>
      </w:r>
      <w:r>
        <w:t xml:space="preserve"> Pantalla que permite editar </w:t>
      </w:r>
      <w:r w:rsidR="00FF03C1">
        <w:t xml:space="preserve">alcances de documento. Se encuentra disponible en la ruta “/Scope/Edit” (Ver </w:t>
      </w:r>
      <w:r w:rsidR="00B94C86">
        <w:fldChar w:fldCharType="begin"/>
      </w:r>
      <w:r w:rsidR="00B94C86">
        <w:instrText xml:space="preserve"> REF _Ref159867459 \h </w:instrText>
      </w:r>
      <w:r w:rsidR="00B94C86">
        <w:fldChar w:fldCharType="separate"/>
      </w:r>
      <w:r w:rsidR="00E1015C" w:rsidRPr="00887579">
        <w:rPr>
          <w:b/>
        </w:rPr>
        <w:t xml:space="preserve">Figura </w:t>
      </w:r>
      <w:r w:rsidR="00E1015C">
        <w:rPr>
          <w:b/>
          <w:i/>
          <w:noProof/>
        </w:rPr>
        <w:t>31</w:t>
      </w:r>
      <w:r w:rsidR="00B94C86">
        <w:fldChar w:fldCharType="end"/>
      </w:r>
      <w:r w:rsidR="00FF03C1">
        <w:t>)</w:t>
      </w:r>
    </w:p>
    <w:p w:rsidR="00FF03C1" w:rsidRDefault="000B3220" w:rsidP="00FF03C1">
      <w:pPr>
        <w:pStyle w:val="Prrafodelista"/>
        <w:numPr>
          <w:ilvl w:val="0"/>
          <w:numId w:val="15"/>
        </w:numPr>
        <w:spacing w:line="360" w:lineRule="auto"/>
        <w:jc w:val="both"/>
      </w:pPr>
      <w:r>
        <w:rPr>
          <w:b/>
        </w:rPr>
        <w:t>Listado de Procesos</w:t>
      </w:r>
      <w:r w:rsidR="00FF03C1">
        <w:rPr>
          <w:b/>
        </w:rPr>
        <w:t xml:space="preserve"> de documento: </w:t>
      </w:r>
      <w:r w:rsidR="00FF03C1">
        <w:t>Pantalla</w:t>
      </w:r>
      <w:r>
        <w:t xml:space="preserve"> que permite listar los diferentes procesos</w:t>
      </w:r>
      <w:r w:rsidR="00FF03C1">
        <w:t xml:space="preserve"> de documento, así como realizar las diferentes acciones relacionadas. Se encuentra disponible en la ruta “/</w:t>
      </w:r>
      <w:r>
        <w:t>Process</w:t>
      </w:r>
      <w:r w:rsidR="00FF03C1">
        <w:t>/” (Ver</w:t>
      </w:r>
      <w:r w:rsidR="00B94C86">
        <w:t xml:space="preserve"> </w:t>
      </w:r>
      <w:r w:rsidR="00B94C86">
        <w:fldChar w:fldCharType="begin"/>
      </w:r>
      <w:r w:rsidR="00B94C86">
        <w:instrText xml:space="preserve"> REF _Ref160107952 \h </w:instrText>
      </w:r>
      <w:r w:rsidR="00B94C86">
        <w:fldChar w:fldCharType="separate"/>
      </w:r>
      <w:r w:rsidR="00E1015C" w:rsidRPr="00430B5F">
        <w:rPr>
          <w:b/>
          <w:color w:val="000000" w:themeColor="text1"/>
          <w:szCs w:val="24"/>
        </w:rPr>
        <w:t xml:space="preserve">Figura </w:t>
      </w:r>
      <w:r w:rsidR="00E1015C">
        <w:rPr>
          <w:b/>
          <w:i/>
          <w:noProof/>
          <w:color w:val="000000" w:themeColor="text1"/>
          <w:szCs w:val="24"/>
        </w:rPr>
        <w:t>33</w:t>
      </w:r>
      <w:r w:rsidR="00B94C86">
        <w:fldChar w:fldCharType="end"/>
      </w:r>
      <w:r w:rsidR="00FF03C1">
        <w:t>)</w:t>
      </w:r>
    </w:p>
    <w:p w:rsidR="00FF03C1" w:rsidRDefault="00FF03C1" w:rsidP="00FF03C1">
      <w:pPr>
        <w:pStyle w:val="Prrafodelista"/>
        <w:numPr>
          <w:ilvl w:val="1"/>
          <w:numId w:val="15"/>
        </w:numPr>
        <w:spacing w:line="360" w:lineRule="auto"/>
        <w:jc w:val="both"/>
      </w:pPr>
      <w:r>
        <w:rPr>
          <w:b/>
        </w:rPr>
        <w:t xml:space="preserve">Crear </w:t>
      </w:r>
      <w:r w:rsidR="000B3220">
        <w:rPr>
          <w:b/>
        </w:rPr>
        <w:t>Proceso</w:t>
      </w:r>
      <w:r>
        <w:rPr>
          <w:b/>
        </w:rPr>
        <w:t xml:space="preserve"> de documento: </w:t>
      </w:r>
      <w:r>
        <w:t xml:space="preserve">Pantalla que permite crear nuevos </w:t>
      </w:r>
      <w:r w:rsidR="000B3220">
        <w:t>procesos</w:t>
      </w:r>
      <w:r>
        <w:t xml:space="preserve"> de documento. Se encuentra disponible en la ruta “/</w:t>
      </w:r>
      <w:r w:rsidR="000B3220">
        <w:t>Process</w:t>
      </w:r>
      <w:r>
        <w:t xml:space="preserve">/Create” (Ver </w:t>
      </w:r>
      <w:r w:rsidR="00B94C86">
        <w:fldChar w:fldCharType="begin"/>
      </w:r>
      <w:r w:rsidR="00B94C86">
        <w:instrText xml:space="preserve"> REF _Ref160107966 \h </w:instrText>
      </w:r>
      <w:r w:rsidR="00B94C86">
        <w:fldChar w:fldCharType="separate"/>
      </w:r>
      <w:r w:rsidR="00E1015C" w:rsidRPr="00887579">
        <w:rPr>
          <w:b/>
        </w:rPr>
        <w:t xml:space="preserve">Figura </w:t>
      </w:r>
      <w:r w:rsidR="00E1015C">
        <w:rPr>
          <w:b/>
          <w:i/>
          <w:noProof/>
        </w:rPr>
        <w:t>35</w:t>
      </w:r>
      <w:r w:rsidR="00B94C86">
        <w:fldChar w:fldCharType="end"/>
      </w:r>
      <w:r>
        <w:t>)</w:t>
      </w:r>
    </w:p>
    <w:p w:rsidR="00FF03C1" w:rsidRDefault="00FF03C1" w:rsidP="00FF03C1">
      <w:pPr>
        <w:pStyle w:val="Prrafodelista"/>
        <w:numPr>
          <w:ilvl w:val="1"/>
          <w:numId w:val="15"/>
        </w:numPr>
        <w:spacing w:line="360" w:lineRule="auto"/>
        <w:jc w:val="both"/>
      </w:pPr>
      <w:r>
        <w:rPr>
          <w:b/>
        </w:rPr>
        <w:lastRenderedPageBreak/>
        <w:t xml:space="preserve">Editar </w:t>
      </w:r>
      <w:r w:rsidR="000B3220">
        <w:rPr>
          <w:b/>
        </w:rPr>
        <w:t>Proceso</w:t>
      </w:r>
      <w:r>
        <w:rPr>
          <w:b/>
        </w:rPr>
        <w:t xml:space="preserve"> de documento:</w:t>
      </w:r>
      <w:r>
        <w:t xml:space="preserve"> Pantalla que permite editar </w:t>
      </w:r>
      <w:r w:rsidR="000B3220">
        <w:t>procesos</w:t>
      </w:r>
      <w:r>
        <w:t xml:space="preserve"> de documento. Se encuentra disponible en la ruta “/</w:t>
      </w:r>
      <w:r w:rsidR="000B3220">
        <w:t>Process</w:t>
      </w:r>
      <w:r>
        <w:t xml:space="preserve">/Edit” (Ver </w:t>
      </w:r>
      <w:r w:rsidR="00B94C86">
        <w:fldChar w:fldCharType="begin"/>
      </w:r>
      <w:r w:rsidR="00B94C86">
        <w:instrText xml:space="preserve"> REF _Ref160107973 \h </w:instrText>
      </w:r>
      <w:r w:rsidR="00B94C86">
        <w:fldChar w:fldCharType="separate"/>
      </w:r>
      <w:r w:rsidR="00E1015C" w:rsidRPr="00887579">
        <w:rPr>
          <w:b/>
        </w:rPr>
        <w:t xml:space="preserve">Figura </w:t>
      </w:r>
      <w:r w:rsidR="00E1015C">
        <w:rPr>
          <w:b/>
          <w:i/>
          <w:noProof/>
        </w:rPr>
        <w:t>34</w:t>
      </w:r>
      <w:r w:rsidR="00B94C86">
        <w:fldChar w:fldCharType="end"/>
      </w:r>
      <w:r>
        <w:t>)</w:t>
      </w:r>
    </w:p>
    <w:p w:rsidR="00FF03C1" w:rsidRDefault="00FF03C1" w:rsidP="00FF03C1">
      <w:pPr>
        <w:pStyle w:val="Prrafodelista"/>
        <w:numPr>
          <w:ilvl w:val="0"/>
          <w:numId w:val="15"/>
        </w:numPr>
        <w:spacing w:line="360" w:lineRule="auto"/>
        <w:jc w:val="both"/>
      </w:pPr>
      <w:r>
        <w:rPr>
          <w:b/>
        </w:rPr>
        <w:t xml:space="preserve">Listado de </w:t>
      </w:r>
      <w:r w:rsidR="000B3220">
        <w:rPr>
          <w:b/>
        </w:rPr>
        <w:t>Tipos</w:t>
      </w:r>
      <w:r>
        <w:rPr>
          <w:b/>
        </w:rPr>
        <w:t xml:space="preserve"> de documento: </w:t>
      </w:r>
      <w:r>
        <w:t>Pantalla que permite listar los</w:t>
      </w:r>
      <w:r w:rsidR="000B3220">
        <w:t xml:space="preserve"> diferentes</w:t>
      </w:r>
      <w:r>
        <w:t xml:space="preserve"> </w:t>
      </w:r>
      <w:r w:rsidR="000B3220">
        <w:t>tipos</w:t>
      </w:r>
      <w:r>
        <w:t xml:space="preserve"> de documento, así como realizar las diferentes acciones relacionadas. Se encuentra disponible en la ruta “/</w:t>
      </w:r>
      <w:r w:rsidR="000B3220">
        <w:t>Type</w:t>
      </w:r>
      <w:r>
        <w:t xml:space="preserve">/” (Ver </w:t>
      </w:r>
      <w:r w:rsidR="00B94C86">
        <w:fldChar w:fldCharType="begin"/>
      </w:r>
      <w:r w:rsidR="00B94C86">
        <w:instrText xml:space="preserve"> REF _Ref160107984 \h </w:instrText>
      </w:r>
      <w:r w:rsidR="00B94C86">
        <w:fldChar w:fldCharType="separate"/>
      </w:r>
      <w:r w:rsidR="00E1015C" w:rsidRPr="00430B5F">
        <w:rPr>
          <w:b/>
          <w:color w:val="000000" w:themeColor="text1"/>
          <w:szCs w:val="24"/>
        </w:rPr>
        <w:t xml:space="preserve">Figura </w:t>
      </w:r>
      <w:r w:rsidR="00E1015C">
        <w:rPr>
          <w:b/>
          <w:i/>
          <w:noProof/>
          <w:color w:val="000000" w:themeColor="text1"/>
          <w:szCs w:val="24"/>
        </w:rPr>
        <w:t>36</w:t>
      </w:r>
      <w:r w:rsidR="00B94C86">
        <w:fldChar w:fldCharType="end"/>
      </w:r>
      <w:r>
        <w:t>)</w:t>
      </w:r>
    </w:p>
    <w:p w:rsidR="00FF03C1" w:rsidRDefault="00FF03C1" w:rsidP="00FF03C1">
      <w:pPr>
        <w:pStyle w:val="Prrafodelista"/>
        <w:numPr>
          <w:ilvl w:val="1"/>
          <w:numId w:val="15"/>
        </w:numPr>
        <w:spacing w:line="360" w:lineRule="auto"/>
        <w:jc w:val="both"/>
      </w:pPr>
      <w:r>
        <w:rPr>
          <w:b/>
        </w:rPr>
        <w:t xml:space="preserve">Crear </w:t>
      </w:r>
      <w:r w:rsidR="000B3220">
        <w:rPr>
          <w:b/>
        </w:rPr>
        <w:t>Tipo</w:t>
      </w:r>
      <w:r>
        <w:rPr>
          <w:b/>
        </w:rPr>
        <w:t xml:space="preserve"> de documento: </w:t>
      </w:r>
      <w:r>
        <w:t xml:space="preserve">Pantalla que permite crear nuevos </w:t>
      </w:r>
      <w:r w:rsidR="000B3220">
        <w:t>tipos</w:t>
      </w:r>
      <w:r>
        <w:t xml:space="preserve"> de documento. Se encuentra disponible en la ruta “/</w:t>
      </w:r>
      <w:r w:rsidR="000B3220">
        <w:t>Type</w:t>
      </w:r>
      <w:r>
        <w:t xml:space="preserve">/Create” (Ver </w:t>
      </w:r>
      <w:r w:rsidR="00B94C86">
        <w:fldChar w:fldCharType="begin"/>
      </w:r>
      <w:r w:rsidR="00B94C86">
        <w:instrText xml:space="preserve"> REF _Ref160107996 \h </w:instrText>
      </w:r>
      <w:r w:rsidR="00B94C86">
        <w:fldChar w:fldCharType="separate"/>
      </w:r>
      <w:r w:rsidR="00E1015C" w:rsidRPr="00887579">
        <w:rPr>
          <w:b/>
        </w:rPr>
        <w:t xml:space="preserve">Figura </w:t>
      </w:r>
      <w:r w:rsidR="00E1015C">
        <w:rPr>
          <w:b/>
          <w:i/>
          <w:noProof/>
        </w:rPr>
        <w:t>38</w:t>
      </w:r>
      <w:r w:rsidR="00B94C86">
        <w:fldChar w:fldCharType="end"/>
      </w:r>
      <w:r>
        <w:t>)</w:t>
      </w:r>
    </w:p>
    <w:p w:rsidR="00FF03C1" w:rsidRDefault="00FF03C1" w:rsidP="00FF03C1">
      <w:pPr>
        <w:pStyle w:val="Prrafodelista"/>
        <w:numPr>
          <w:ilvl w:val="1"/>
          <w:numId w:val="15"/>
        </w:numPr>
        <w:spacing w:line="360" w:lineRule="auto"/>
        <w:jc w:val="both"/>
      </w:pPr>
      <w:r>
        <w:rPr>
          <w:b/>
        </w:rPr>
        <w:t xml:space="preserve">Editar </w:t>
      </w:r>
      <w:r w:rsidR="000B3220">
        <w:rPr>
          <w:b/>
        </w:rPr>
        <w:t>Tipo</w:t>
      </w:r>
      <w:r>
        <w:rPr>
          <w:b/>
        </w:rPr>
        <w:t xml:space="preserve"> de documento:</w:t>
      </w:r>
      <w:r>
        <w:t xml:space="preserve"> Pantalla que permite editar </w:t>
      </w:r>
      <w:r w:rsidR="000B3220">
        <w:t>tipos</w:t>
      </w:r>
      <w:r>
        <w:t xml:space="preserve"> de documento. Se encuentra disponible en la ruta “/</w:t>
      </w:r>
      <w:r w:rsidR="000B3220">
        <w:t>Type</w:t>
      </w:r>
      <w:r>
        <w:t xml:space="preserve">/Edit” (Ver </w:t>
      </w:r>
      <w:r w:rsidR="00B94C86">
        <w:fldChar w:fldCharType="begin"/>
      </w:r>
      <w:r w:rsidR="00B94C86">
        <w:instrText xml:space="preserve"> REF _Ref160108003 \h </w:instrText>
      </w:r>
      <w:r w:rsidR="00B94C86">
        <w:fldChar w:fldCharType="separate"/>
      </w:r>
      <w:r w:rsidR="00E1015C" w:rsidRPr="00887579">
        <w:rPr>
          <w:b/>
        </w:rPr>
        <w:t xml:space="preserve">Figura </w:t>
      </w:r>
      <w:r w:rsidR="00E1015C">
        <w:rPr>
          <w:b/>
          <w:i/>
          <w:noProof/>
        </w:rPr>
        <w:t>37</w:t>
      </w:r>
      <w:r w:rsidR="00B94C86">
        <w:fldChar w:fldCharType="end"/>
      </w:r>
      <w:r>
        <w:t>)</w:t>
      </w:r>
    </w:p>
    <w:p w:rsidR="00FF03C1" w:rsidRDefault="000B3220" w:rsidP="00FF03C1">
      <w:pPr>
        <w:pStyle w:val="Prrafodelista"/>
        <w:numPr>
          <w:ilvl w:val="0"/>
          <w:numId w:val="15"/>
        </w:numPr>
        <w:spacing w:line="360" w:lineRule="auto"/>
        <w:jc w:val="both"/>
      </w:pPr>
      <w:r>
        <w:rPr>
          <w:b/>
        </w:rPr>
        <w:t xml:space="preserve">Listado de </w:t>
      </w:r>
      <w:r w:rsidR="004C4A67">
        <w:rPr>
          <w:b/>
        </w:rPr>
        <w:t>Razones</w:t>
      </w:r>
      <w:r>
        <w:rPr>
          <w:b/>
        </w:rPr>
        <w:t xml:space="preserve"> de descarga</w:t>
      </w:r>
      <w:r w:rsidR="00FF03C1">
        <w:rPr>
          <w:b/>
        </w:rPr>
        <w:t xml:space="preserve">: </w:t>
      </w:r>
      <w:r w:rsidR="004C4A67">
        <w:t>Pantalla que permite listar la</w:t>
      </w:r>
      <w:r w:rsidR="00FF03C1">
        <w:t xml:space="preserve">s </w:t>
      </w:r>
      <w:r>
        <w:t xml:space="preserve">diferentes </w:t>
      </w:r>
      <w:r w:rsidR="004C4A67">
        <w:t>razones</w:t>
      </w:r>
      <w:r w:rsidR="00FF03C1">
        <w:t xml:space="preserve"> de </w:t>
      </w:r>
      <w:r>
        <w:t>descarga</w:t>
      </w:r>
      <w:r w:rsidR="00FF03C1">
        <w:t>, así como realizar las diferentes acciones relacionadas. Se encuentra disponible en la ruta “/</w:t>
      </w:r>
      <w:r>
        <w:t>Reason</w:t>
      </w:r>
      <w:r w:rsidR="00FF03C1">
        <w:t xml:space="preserve">/” (Ver </w:t>
      </w:r>
      <w:r w:rsidR="00B94C86">
        <w:fldChar w:fldCharType="begin"/>
      </w:r>
      <w:r w:rsidR="00B94C86">
        <w:instrText xml:space="preserve"> REF _Ref160108022 \h </w:instrText>
      </w:r>
      <w:r w:rsidR="00B94C86">
        <w:fldChar w:fldCharType="separate"/>
      </w:r>
      <w:r w:rsidR="00E1015C" w:rsidRPr="00430B5F">
        <w:rPr>
          <w:b/>
          <w:color w:val="000000" w:themeColor="text1"/>
          <w:szCs w:val="24"/>
        </w:rPr>
        <w:t xml:space="preserve">Figura </w:t>
      </w:r>
      <w:r w:rsidR="00E1015C">
        <w:rPr>
          <w:b/>
          <w:i/>
          <w:noProof/>
          <w:color w:val="000000" w:themeColor="text1"/>
          <w:szCs w:val="24"/>
        </w:rPr>
        <w:t>39</w:t>
      </w:r>
      <w:r w:rsidR="00B94C86">
        <w:fldChar w:fldCharType="end"/>
      </w:r>
      <w:r w:rsidR="00FF03C1">
        <w:t>)</w:t>
      </w:r>
    </w:p>
    <w:p w:rsidR="00FF03C1" w:rsidRDefault="00FF03C1" w:rsidP="00FF03C1">
      <w:pPr>
        <w:pStyle w:val="Prrafodelista"/>
        <w:numPr>
          <w:ilvl w:val="1"/>
          <w:numId w:val="15"/>
        </w:numPr>
        <w:spacing w:line="360" w:lineRule="auto"/>
        <w:jc w:val="both"/>
      </w:pPr>
      <w:r>
        <w:rPr>
          <w:b/>
        </w:rPr>
        <w:t xml:space="preserve">Crear </w:t>
      </w:r>
      <w:r w:rsidR="004C4A67">
        <w:rPr>
          <w:b/>
        </w:rPr>
        <w:t>Razón</w:t>
      </w:r>
      <w:r>
        <w:rPr>
          <w:b/>
        </w:rPr>
        <w:t xml:space="preserve"> de </w:t>
      </w:r>
      <w:r w:rsidR="000B3220">
        <w:rPr>
          <w:b/>
        </w:rPr>
        <w:t>descarga</w:t>
      </w:r>
      <w:r>
        <w:rPr>
          <w:b/>
        </w:rPr>
        <w:t xml:space="preserve">: </w:t>
      </w:r>
      <w:r w:rsidR="00EB34D2">
        <w:t>Pantalla que permite crear nueva</w:t>
      </w:r>
      <w:r>
        <w:t xml:space="preserve">s </w:t>
      </w:r>
      <w:r w:rsidR="00EB34D2">
        <w:t>razones</w:t>
      </w:r>
      <w:r>
        <w:t xml:space="preserve"> de </w:t>
      </w:r>
      <w:r w:rsidR="000B3220">
        <w:t>descarga</w:t>
      </w:r>
      <w:r>
        <w:t>. Se encuentra disponible en la ruta “/</w:t>
      </w:r>
      <w:r w:rsidR="000B3220">
        <w:t>Reason</w:t>
      </w:r>
      <w:r>
        <w:t xml:space="preserve">/Create” (Ver </w:t>
      </w:r>
      <w:r w:rsidR="00B94C86">
        <w:fldChar w:fldCharType="begin"/>
      </w:r>
      <w:r w:rsidR="00B94C86">
        <w:instrText xml:space="preserve"> REF _Ref160108033 \h </w:instrText>
      </w:r>
      <w:r w:rsidR="00B94C86">
        <w:fldChar w:fldCharType="separate"/>
      </w:r>
      <w:r w:rsidR="00E1015C" w:rsidRPr="00887579">
        <w:rPr>
          <w:b/>
        </w:rPr>
        <w:t xml:space="preserve">Figura </w:t>
      </w:r>
      <w:r w:rsidR="00E1015C">
        <w:rPr>
          <w:b/>
          <w:i/>
          <w:noProof/>
        </w:rPr>
        <w:t>41</w:t>
      </w:r>
      <w:r w:rsidR="00B94C86">
        <w:fldChar w:fldCharType="end"/>
      </w:r>
      <w:r>
        <w:t>)</w:t>
      </w:r>
    </w:p>
    <w:p w:rsidR="00FF03C1" w:rsidRDefault="00FF03C1" w:rsidP="00FF03C1">
      <w:pPr>
        <w:pStyle w:val="Prrafodelista"/>
        <w:numPr>
          <w:ilvl w:val="1"/>
          <w:numId w:val="15"/>
        </w:numPr>
        <w:spacing w:line="360" w:lineRule="auto"/>
        <w:jc w:val="both"/>
      </w:pPr>
      <w:r>
        <w:rPr>
          <w:b/>
        </w:rPr>
        <w:t xml:space="preserve">Editar </w:t>
      </w:r>
      <w:r w:rsidR="00EB34D2">
        <w:rPr>
          <w:b/>
        </w:rPr>
        <w:t>Razón</w:t>
      </w:r>
      <w:r>
        <w:rPr>
          <w:b/>
        </w:rPr>
        <w:t xml:space="preserve"> de </w:t>
      </w:r>
      <w:r w:rsidR="000B3220">
        <w:rPr>
          <w:b/>
        </w:rPr>
        <w:t>descarga</w:t>
      </w:r>
      <w:r>
        <w:rPr>
          <w:b/>
        </w:rPr>
        <w:t>:</w:t>
      </w:r>
      <w:r>
        <w:t xml:space="preserve"> Pantalla que permite editar </w:t>
      </w:r>
      <w:r w:rsidR="00EB34D2">
        <w:t>razones</w:t>
      </w:r>
      <w:r>
        <w:t xml:space="preserve"> de </w:t>
      </w:r>
      <w:r w:rsidR="000B3220">
        <w:t>descarga</w:t>
      </w:r>
      <w:r>
        <w:t>. Se encuentra disponible en la ruta “/</w:t>
      </w:r>
      <w:r w:rsidR="000B3220">
        <w:t>Reason</w:t>
      </w:r>
      <w:r>
        <w:t xml:space="preserve">/Edit” (Ver </w:t>
      </w:r>
      <w:r w:rsidR="00B94C86">
        <w:fldChar w:fldCharType="begin"/>
      </w:r>
      <w:r w:rsidR="00B94C86">
        <w:instrText xml:space="preserve"> REF _Ref160108040 \h </w:instrText>
      </w:r>
      <w:r w:rsidR="00B94C86">
        <w:fldChar w:fldCharType="separate"/>
      </w:r>
      <w:r w:rsidR="00E1015C" w:rsidRPr="00887579">
        <w:rPr>
          <w:b/>
        </w:rPr>
        <w:t xml:space="preserve">Figura </w:t>
      </w:r>
      <w:r w:rsidR="00E1015C">
        <w:rPr>
          <w:b/>
          <w:i/>
          <w:noProof/>
        </w:rPr>
        <w:t>40</w:t>
      </w:r>
      <w:r w:rsidR="00B94C86">
        <w:fldChar w:fldCharType="end"/>
      </w:r>
      <w:r>
        <w:t>)</w:t>
      </w:r>
    </w:p>
    <w:p w:rsidR="000B3220" w:rsidRDefault="00EB34D2" w:rsidP="00EB34D2">
      <w:pPr>
        <w:tabs>
          <w:tab w:val="left" w:pos="5011"/>
        </w:tabs>
        <w:rPr>
          <w:rFonts w:eastAsiaTheme="minorEastAsia"/>
          <w:szCs w:val="21"/>
        </w:rPr>
      </w:pPr>
      <w:r>
        <w:rPr>
          <w:rFonts w:eastAsiaTheme="minorEastAsia"/>
          <w:szCs w:val="21"/>
        </w:rPr>
        <w:tab/>
      </w:r>
    </w:p>
    <w:p w:rsidR="00915970" w:rsidRPr="00FF03C1" w:rsidRDefault="00AC3236" w:rsidP="00AC3236">
      <w:pPr>
        <w:jc w:val="center"/>
        <w:rPr>
          <w:rFonts w:eastAsiaTheme="minorEastAsia"/>
          <w:szCs w:val="21"/>
        </w:rPr>
      </w:pPr>
      <w:r w:rsidRPr="00AC3236">
        <w:rPr>
          <w:rFonts w:eastAsiaTheme="minorEastAsia"/>
          <w:noProof/>
          <w:szCs w:val="21"/>
          <w:lang w:eastAsia="es-ES"/>
        </w:rPr>
        <w:drawing>
          <wp:inline distT="0" distB="0" distL="0" distR="0" wp14:anchorId="3D2BFFF7" wp14:editId="5C077D6C">
            <wp:extent cx="4285503" cy="2131621"/>
            <wp:effectExtent l="0" t="0" r="1270" b="2540"/>
            <wp:docPr id="25" name="Imagen 25" descr="D:\Cujae\Tercer Año\PP1\documentacion practicas\esquemas\Nueva carpeta\Nueva carpeta\Nueva carpeta\in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Nueva carpeta\Nueva carpeta\Nueva carpeta\inicio.png"/>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l="10337" t="26389" r="10266" b="20968"/>
                    <a:stretch/>
                  </pic:blipFill>
                  <pic:spPr bwMode="auto">
                    <a:xfrm>
                      <a:off x="0" y="0"/>
                      <a:ext cx="4287453" cy="213259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0B3220">
      <w:pPr>
        <w:pStyle w:val="Descripcin"/>
        <w:jc w:val="center"/>
        <w:rPr>
          <w:i w:val="0"/>
          <w:color w:val="auto"/>
          <w:sz w:val="24"/>
        </w:rPr>
      </w:pPr>
      <w:bookmarkStart w:id="87" w:name="_Ref159867390"/>
      <w:bookmarkStart w:id="88" w:name="_Toc160111410"/>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3</w:t>
      </w:r>
      <w:r w:rsidRPr="00887579">
        <w:rPr>
          <w:b/>
          <w:i w:val="0"/>
          <w:color w:val="auto"/>
          <w:sz w:val="24"/>
        </w:rPr>
        <w:fldChar w:fldCharType="end"/>
      </w:r>
      <w:bookmarkEnd w:id="87"/>
      <w:r w:rsidRPr="00887579">
        <w:rPr>
          <w:b/>
          <w:i w:val="0"/>
          <w:color w:val="auto"/>
          <w:sz w:val="24"/>
        </w:rPr>
        <w:t>:</w:t>
      </w:r>
      <w:r>
        <w:rPr>
          <w:b/>
          <w:i w:val="0"/>
          <w:color w:val="auto"/>
          <w:sz w:val="24"/>
        </w:rPr>
        <w:t xml:space="preserve"> </w:t>
      </w:r>
      <w:r>
        <w:rPr>
          <w:i w:val="0"/>
          <w:color w:val="auto"/>
          <w:sz w:val="24"/>
        </w:rPr>
        <w:t xml:space="preserve">Pantalla de Inici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88"/>
    </w:p>
    <w:p w:rsidR="00915970" w:rsidRDefault="00915970" w:rsidP="00915970"/>
    <w:p w:rsidR="00915970" w:rsidRPr="00915970" w:rsidRDefault="00915970" w:rsidP="00915970">
      <w:pPr>
        <w:jc w:val="center"/>
      </w:pPr>
      <w:r w:rsidRPr="00915970">
        <w:rPr>
          <w:noProof/>
          <w:lang w:eastAsia="es-ES"/>
        </w:rPr>
        <w:drawing>
          <wp:inline distT="0" distB="0" distL="0" distR="0" wp14:anchorId="26637825" wp14:editId="5104EA19">
            <wp:extent cx="4468348" cy="2195646"/>
            <wp:effectExtent l="0" t="0" r="8890" b="0"/>
            <wp:docPr id="11" name="Imagen 11" descr="D:\Cujae\Tercer Año\PP1\documentacion practicas\esquemas\Nueva carpeta\mockuper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mockuper (6).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5389" b="10927"/>
                    <a:stretch/>
                  </pic:blipFill>
                  <pic:spPr bwMode="auto">
                    <a:xfrm>
                      <a:off x="0" y="0"/>
                      <a:ext cx="4525029" cy="2223498"/>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887579">
      <w:pPr>
        <w:pStyle w:val="Descripcin"/>
        <w:jc w:val="center"/>
        <w:rPr>
          <w:i w:val="0"/>
          <w:color w:val="auto"/>
          <w:sz w:val="24"/>
        </w:rPr>
      </w:pPr>
      <w:bookmarkStart w:id="89" w:name="_Ref159867401"/>
      <w:bookmarkStart w:id="90" w:name="_Toc160111411"/>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4</w:t>
      </w:r>
      <w:r w:rsidRPr="00887579">
        <w:rPr>
          <w:b/>
          <w:i w:val="0"/>
          <w:color w:val="auto"/>
          <w:sz w:val="24"/>
        </w:rPr>
        <w:fldChar w:fldCharType="end"/>
      </w:r>
      <w:bookmarkEnd w:id="89"/>
      <w:r w:rsidRPr="00887579">
        <w:rPr>
          <w:b/>
          <w:i w:val="0"/>
          <w:color w:val="auto"/>
          <w:sz w:val="24"/>
        </w:rPr>
        <w:t>:</w:t>
      </w:r>
      <w:r>
        <w:rPr>
          <w:b/>
          <w:i w:val="0"/>
          <w:color w:val="auto"/>
          <w:sz w:val="24"/>
        </w:rPr>
        <w:t xml:space="preserve"> </w:t>
      </w:r>
      <w:r>
        <w:rPr>
          <w:i w:val="0"/>
          <w:color w:val="auto"/>
          <w:sz w:val="24"/>
        </w:rPr>
        <w:t xml:space="preserve">Pantalla de Listado de Documento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0"/>
    </w:p>
    <w:p w:rsidR="00915970" w:rsidRDefault="00915970" w:rsidP="00915970"/>
    <w:p w:rsidR="00915970" w:rsidRPr="00915970" w:rsidRDefault="00915970" w:rsidP="000D2680">
      <w:pPr>
        <w:jc w:val="center"/>
      </w:pPr>
      <w:r w:rsidRPr="00915970">
        <w:rPr>
          <w:noProof/>
          <w:lang w:eastAsia="es-ES"/>
        </w:rPr>
        <w:drawing>
          <wp:inline distT="0" distB="0" distL="0" distR="0" wp14:anchorId="4495A5F0" wp14:editId="3C0BAE65">
            <wp:extent cx="4419814" cy="2189111"/>
            <wp:effectExtent l="0" t="0" r="0" b="1905"/>
            <wp:docPr id="12" name="Imagen 12" descr="D:\Cujae\Tercer Año\PP1\documentacion practicas\esquemas\Nueva carpeta\mockup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mockuper (3).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4425" b="11323"/>
                    <a:stretch/>
                  </pic:blipFill>
                  <pic:spPr bwMode="auto">
                    <a:xfrm>
                      <a:off x="0" y="0"/>
                      <a:ext cx="4476676" cy="2217274"/>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1" w:name="_Ref159867408"/>
      <w:bookmarkStart w:id="92" w:name="_Toc16011141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5</w:t>
      </w:r>
      <w:r w:rsidRPr="00887579">
        <w:rPr>
          <w:b/>
          <w:i w:val="0"/>
          <w:color w:val="auto"/>
          <w:sz w:val="24"/>
        </w:rPr>
        <w:fldChar w:fldCharType="end"/>
      </w:r>
      <w:bookmarkEnd w:id="91"/>
      <w:r w:rsidRPr="00887579">
        <w:rPr>
          <w:b/>
          <w:i w:val="0"/>
          <w:color w:val="auto"/>
          <w:sz w:val="24"/>
        </w:rPr>
        <w:t>:</w:t>
      </w:r>
      <w:r>
        <w:rPr>
          <w:b/>
          <w:i w:val="0"/>
          <w:color w:val="auto"/>
          <w:sz w:val="24"/>
        </w:rPr>
        <w:t xml:space="preserve"> </w:t>
      </w:r>
      <w:r>
        <w:rPr>
          <w:i w:val="0"/>
          <w:color w:val="auto"/>
          <w:sz w:val="24"/>
        </w:rPr>
        <w:t xml:space="preserve">Pantalla de Cre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2"/>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272E3A1A" wp14:editId="3377B004">
            <wp:extent cx="4537254" cy="2148261"/>
            <wp:effectExtent l="0" t="0" r="0" b="0"/>
            <wp:docPr id="13" name="Imagen 13" descr="D:\Cujae\Tercer Año\PP1\documentacion practicas\esquemas\Nueva carpeta\mockup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mockuper (4).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5406" b="13530"/>
                    <a:stretch/>
                  </pic:blipFill>
                  <pic:spPr bwMode="auto">
                    <a:xfrm>
                      <a:off x="0" y="0"/>
                      <a:ext cx="4537254" cy="214826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3" w:name="_Ref159867415"/>
      <w:bookmarkStart w:id="94" w:name="_Toc160111413"/>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6</w:t>
      </w:r>
      <w:r w:rsidRPr="00887579">
        <w:rPr>
          <w:b/>
          <w:i w:val="0"/>
          <w:color w:val="auto"/>
          <w:sz w:val="24"/>
        </w:rPr>
        <w:fldChar w:fldCharType="end"/>
      </w:r>
      <w:bookmarkEnd w:id="93"/>
      <w:r w:rsidRPr="00887579">
        <w:rPr>
          <w:b/>
          <w:i w:val="0"/>
          <w:color w:val="auto"/>
          <w:sz w:val="24"/>
        </w:rPr>
        <w:t>:</w:t>
      </w:r>
      <w:r>
        <w:rPr>
          <w:b/>
          <w:i w:val="0"/>
          <w:color w:val="auto"/>
          <w:sz w:val="24"/>
        </w:rPr>
        <w:t xml:space="preserve"> </w:t>
      </w:r>
      <w:r>
        <w:rPr>
          <w:i w:val="0"/>
          <w:color w:val="auto"/>
          <w:sz w:val="24"/>
        </w:rPr>
        <w:t xml:space="preserve">Pantalla de Descarg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4"/>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11A8689D" wp14:editId="04C21CBD">
            <wp:extent cx="4524505" cy="2194716"/>
            <wp:effectExtent l="0" t="0" r="0" b="0"/>
            <wp:docPr id="14" name="Imagen 14" descr="D:\Cujae\Tercer Año\PP1\documentacion practicas\esquemas\Nueva carpeta\mockup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mockuper (5).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6739" b="10520"/>
                    <a:stretch/>
                  </pic:blipFill>
                  <pic:spPr bwMode="auto">
                    <a:xfrm>
                      <a:off x="0" y="0"/>
                      <a:ext cx="4543870" cy="220411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5" w:name="_Ref159867426"/>
      <w:bookmarkStart w:id="96" w:name="_Toc160111414"/>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7</w:t>
      </w:r>
      <w:r w:rsidRPr="00887579">
        <w:rPr>
          <w:b/>
          <w:i w:val="0"/>
          <w:color w:val="auto"/>
          <w:sz w:val="24"/>
        </w:rPr>
        <w:fldChar w:fldCharType="end"/>
      </w:r>
      <w:bookmarkEnd w:id="95"/>
      <w:r w:rsidRPr="00887579">
        <w:rPr>
          <w:b/>
          <w:i w:val="0"/>
          <w:color w:val="auto"/>
          <w:sz w:val="24"/>
        </w:rPr>
        <w:t>:</w:t>
      </w:r>
      <w:r>
        <w:rPr>
          <w:b/>
          <w:i w:val="0"/>
          <w:color w:val="auto"/>
          <w:sz w:val="24"/>
        </w:rPr>
        <w:t xml:space="preserve"> </w:t>
      </w:r>
      <w:r>
        <w:rPr>
          <w:i w:val="0"/>
          <w:color w:val="auto"/>
          <w:sz w:val="24"/>
        </w:rPr>
        <w:t xml:space="preserve">Pantalla de Detalle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6"/>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25D54000" wp14:editId="01050277">
            <wp:extent cx="4324004" cy="2130566"/>
            <wp:effectExtent l="0" t="0" r="0" b="0"/>
            <wp:docPr id="15" name="Imagen 15" descr="D:\Cujae\Tercer Año\PP1\documentacion practicas\esquemas\Nueva carpeta\mockup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mockuper (2).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045" b="12063"/>
                    <a:stretch/>
                  </pic:blipFill>
                  <pic:spPr bwMode="auto">
                    <a:xfrm>
                      <a:off x="0" y="0"/>
                      <a:ext cx="4354364" cy="2145525"/>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7" w:name="_Ref159867435"/>
      <w:bookmarkStart w:id="98" w:name="_Toc160111415"/>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8</w:t>
      </w:r>
      <w:r w:rsidRPr="00887579">
        <w:rPr>
          <w:b/>
          <w:i w:val="0"/>
          <w:color w:val="auto"/>
          <w:sz w:val="24"/>
        </w:rPr>
        <w:fldChar w:fldCharType="end"/>
      </w:r>
      <w:bookmarkEnd w:id="97"/>
      <w:r w:rsidRPr="00887579">
        <w:rPr>
          <w:b/>
          <w:i w:val="0"/>
          <w:color w:val="auto"/>
          <w:sz w:val="24"/>
        </w:rPr>
        <w:t>:</w:t>
      </w:r>
      <w:r>
        <w:rPr>
          <w:b/>
          <w:i w:val="0"/>
          <w:color w:val="auto"/>
          <w:sz w:val="24"/>
        </w:rPr>
        <w:t xml:space="preserve"> </w:t>
      </w:r>
      <w:r>
        <w:rPr>
          <w:i w:val="0"/>
          <w:color w:val="auto"/>
          <w:sz w:val="24"/>
        </w:rPr>
        <w:t xml:space="preserve">Pantalla de Listado de Descarga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8"/>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383C4721" wp14:editId="7B8183CB">
            <wp:extent cx="4336113" cy="2208766"/>
            <wp:effectExtent l="0" t="0" r="7620" b="0"/>
            <wp:docPr id="16" name="Imagen 16" descr="D:\Cujae\Tercer Año\PP1\documentacion practicas\esquemas\Nueva carpeta\mockup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mockuper (1).png"/>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t="11743" b="11825"/>
                    <a:stretch/>
                  </pic:blipFill>
                  <pic:spPr bwMode="auto">
                    <a:xfrm>
                      <a:off x="0" y="0"/>
                      <a:ext cx="4371765" cy="2226927"/>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43237A" w:rsidRDefault="00887579" w:rsidP="0043237A">
      <w:pPr>
        <w:pStyle w:val="Descripcin"/>
        <w:jc w:val="center"/>
        <w:rPr>
          <w:i w:val="0"/>
          <w:color w:val="auto"/>
          <w:sz w:val="24"/>
        </w:rPr>
      </w:pPr>
      <w:bookmarkStart w:id="99" w:name="_Ref159867444"/>
      <w:bookmarkStart w:id="100" w:name="_Toc160111416"/>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29</w:t>
      </w:r>
      <w:r w:rsidRPr="00887579">
        <w:rPr>
          <w:b/>
          <w:i w:val="0"/>
          <w:color w:val="auto"/>
          <w:sz w:val="24"/>
        </w:rPr>
        <w:fldChar w:fldCharType="end"/>
      </w:r>
      <w:bookmarkEnd w:id="99"/>
      <w:r w:rsidRPr="00887579">
        <w:rPr>
          <w:b/>
          <w:i w:val="0"/>
          <w:color w:val="auto"/>
          <w:sz w:val="24"/>
        </w:rPr>
        <w:t>:</w:t>
      </w:r>
      <w:r>
        <w:rPr>
          <w:b/>
          <w:i w:val="0"/>
          <w:color w:val="auto"/>
          <w:sz w:val="24"/>
        </w:rPr>
        <w:t xml:space="preserve"> </w:t>
      </w:r>
      <w:r>
        <w:rPr>
          <w:i w:val="0"/>
          <w:color w:val="auto"/>
          <w:sz w:val="24"/>
        </w:rPr>
        <w:t xml:space="preserve">Pantalla de Detall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0"/>
    </w:p>
    <w:p w:rsidR="00915970" w:rsidRPr="00915970" w:rsidRDefault="004B68BF" w:rsidP="00915970">
      <w:pPr>
        <w:jc w:val="center"/>
      </w:pPr>
      <w:r w:rsidRPr="004B68BF">
        <w:rPr>
          <w:noProof/>
          <w:lang w:eastAsia="es-ES"/>
        </w:rPr>
        <w:lastRenderedPageBreak/>
        <w:drawing>
          <wp:inline distT="0" distB="0" distL="0" distR="0" wp14:anchorId="32AA0100" wp14:editId="3EF53963">
            <wp:extent cx="4300194" cy="2136038"/>
            <wp:effectExtent l="0" t="0" r="5715" b="0"/>
            <wp:docPr id="35" name="Imagen 35" descr="D:\Cujae\Tercer Año\PP1\documentacion practicas\esquemas\Nueva carpeta\Nueva carpeta\Nueva carpeta\alc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ujae\Tercer Año\PP1\documentacion practicas\esquemas\Nueva carpeta\Nueva carpeta\Nueva carpeta\alcance.png"/>
                    <pic:cNvPicPr>
                      <a:picLocks noChangeAspect="1" noChangeArrowheads="1"/>
                    </pic:cNvPicPr>
                  </pic:nvPicPr>
                  <pic:blipFill rotWithShape="1">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l="10432" t="26193" r="9914" b="21061"/>
                    <a:stretch/>
                  </pic:blipFill>
                  <pic:spPr bwMode="auto">
                    <a:xfrm>
                      <a:off x="0" y="0"/>
                      <a:ext cx="4301306" cy="213659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1" w:name="_Ref159867451"/>
      <w:bookmarkStart w:id="102" w:name="_Toc16011141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0</w:t>
      </w:r>
      <w:r w:rsidRPr="00887579">
        <w:rPr>
          <w:b/>
          <w:i w:val="0"/>
          <w:color w:val="auto"/>
          <w:sz w:val="24"/>
        </w:rPr>
        <w:fldChar w:fldCharType="end"/>
      </w:r>
      <w:bookmarkEnd w:id="101"/>
      <w:r w:rsidRPr="00887579">
        <w:rPr>
          <w:b/>
          <w:i w:val="0"/>
          <w:color w:val="auto"/>
          <w:sz w:val="24"/>
        </w:rPr>
        <w:t>:</w:t>
      </w:r>
      <w:r>
        <w:rPr>
          <w:b/>
          <w:i w:val="0"/>
          <w:color w:val="auto"/>
          <w:sz w:val="24"/>
        </w:rPr>
        <w:t xml:space="preserve"> </w:t>
      </w:r>
      <w:r>
        <w:rPr>
          <w:i w:val="0"/>
          <w:color w:val="auto"/>
          <w:sz w:val="24"/>
        </w:rPr>
        <w:t xml:space="preserve">Pantalla de Listado de </w:t>
      </w:r>
      <w:r w:rsidR="00430B5F">
        <w:rPr>
          <w:i w:val="0"/>
          <w:color w:val="auto"/>
          <w:sz w:val="24"/>
        </w:rPr>
        <w:t xml:space="preserve">Alcances de documento </w:t>
      </w:r>
      <w:r>
        <w:rPr>
          <w:i w:val="0"/>
          <w:color w:val="auto"/>
          <w:sz w:val="24"/>
        </w:rPr>
        <w:t xml:space="preserve">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2"/>
    </w:p>
    <w:p w:rsidR="00915970" w:rsidRDefault="00915970" w:rsidP="00887579">
      <w:pPr>
        <w:pStyle w:val="Descripcin"/>
        <w:jc w:val="center"/>
        <w:rPr>
          <w:b/>
          <w:i w:val="0"/>
          <w:color w:val="auto"/>
          <w:sz w:val="24"/>
        </w:rPr>
      </w:pPr>
    </w:p>
    <w:p w:rsidR="00915970" w:rsidRDefault="004B68BF" w:rsidP="00887579">
      <w:pPr>
        <w:pStyle w:val="Descripcin"/>
        <w:jc w:val="center"/>
        <w:rPr>
          <w:b/>
          <w:i w:val="0"/>
          <w:color w:val="auto"/>
          <w:sz w:val="24"/>
        </w:rPr>
      </w:pPr>
      <w:r w:rsidRPr="004B68BF">
        <w:rPr>
          <w:b/>
          <w:i w:val="0"/>
          <w:noProof/>
          <w:color w:val="auto"/>
          <w:sz w:val="24"/>
          <w:lang w:eastAsia="es-ES"/>
        </w:rPr>
        <w:drawing>
          <wp:inline distT="0" distB="0" distL="0" distR="0" wp14:anchorId="60A76361" wp14:editId="109C66F8">
            <wp:extent cx="4320445" cy="2040941"/>
            <wp:effectExtent l="0" t="0" r="4445" b="0"/>
            <wp:docPr id="36" name="Imagen 36" descr="D:\Cujae\Tercer Año\PP1\documentacion practicas\esquemas\Nueva carpeta\Nueva carpeta\Nueva carpeta\alcance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ujae\Tercer Año\PP1\documentacion practicas\esquemas\Nueva carpeta\Nueva carpeta\Nueva carpeta\alcance editar.png"/>
                    <pic:cNvPicPr>
                      <a:picLocks noChangeAspect="1" noChangeArrowheads="1"/>
                    </pic:cNvPicPr>
                  </pic:nvPicPr>
                  <pic:blipFill rotWithShape="1">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rcRect l="9755" t="27456" r="10185" b="22128"/>
                    <a:stretch/>
                  </pic:blipFill>
                  <pic:spPr bwMode="auto">
                    <a:xfrm>
                      <a:off x="0" y="0"/>
                      <a:ext cx="4323257" cy="2042269"/>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3" w:name="_Ref159867459"/>
      <w:bookmarkStart w:id="104" w:name="_Toc160111418"/>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1</w:t>
      </w:r>
      <w:r w:rsidRPr="00887579">
        <w:rPr>
          <w:b/>
          <w:i w:val="0"/>
          <w:color w:val="auto"/>
          <w:sz w:val="24"/>
        </w:rPr>
        <w:fldChar w:fldCharType="end"/>
      </w:r>
      <w:bookmarkEnd w:id="103"/>
      <w:r w:rsidRPr="00887579">
        <w:rPr>
          <w:b/>
          <w:i w:val="0"/>
          <w:color w:val="auto"/>
          <w:sz w:val="24"/>
        </w:rPr>
        <w:t>:</w:t>
      </w:r>
      <w:r>
        <w:rPr>
          <w:b/>
          <w:i w:val="0"/>
          <w:color w:val="auto"/>
          <w:sz w:val="24"/>
        </w:rPr>
        <w:t xml:space="preserve"> </w:t>
      </w:r>
      <w:r>
        <w:rPr>
          <w:i w:val="0"/>
          <w:color w:val="auto"/>
          <w:sz w:val="24"/>
        </w:rPr>
        <w:t xml:space="preserve">Pantalla de Editar </w:t>
      </w:r>
      <w:r w:rsidR="00430B5F">
        <w:rPr>
          <w:i w:val="0"/>
          <w:color w:val="auto"/>
          <w:sz w:val="24"/>
        </w:rPr>
        <w:t>Alcance de documento</w:t>
      </w:r>
      <w:r>
        <w:rPr>
          <w:i w:val="0"/>
          <w:color w:val="auto"/>
          <w:sz w:val="24"/>
        </w:rPr>
        <w:t xml:space="preserve">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4"/>
    </w:p>
    <w:p w:rsidR="00915970" w:rsidRDefault="00915970" w:rsidP="00887579">
      <w:pPr>
        <w:pStyle w:val="Descripcin"/>
        <w:jc w:val="center"/>
        <w:rPr>
          <w:b/>
          <w:i w:val="0"/>
          <w:color w:val="auto"/>
          <w:sz w:val="24"/>
        </w:rPr>
      </w:pPr>
    </w:p>
    <w:p w:rsidR="00915970" w:rsidRDefault="004B68BF" w:rsidP="00887579">
      <w:pPr>
        <w:pStyle w:val="Descripcin"/>
        <w:jc w:val="center"/>
        <w:rPr>
          <w:b/>
          <w:i w:val="0"/>
          <w:color w:val="auto"/>
          <w:sz w:val="24"/>
        </w:rPr>
      </w:pPr>
      <w:r w:rsidRPr="004B68BF">
        <w:rPr>
          <w:b/>
          <w:i w:val="0"/>
          <w:noProof/>
          <w:color w:val="auto"/>
          <w:sz w:val="24"/>
          <w:lang w:eastAsia="es-ES"/>
        </w:rPr>
        <w:drawing>
          <wp:inline distT="0" distB="0" distL="0" distR="0" wp14:anchorId="5B26ECB1" wp14:editId="7F532FC4">
            <wp:extent cx="4298950" cy="2055572"/>
            <wp:effectExtent l="0" t="0" r="6350" b="1905"/>
            <wp:docPr id="37" name="Imagen 37" descr="D:\Cujae\Tercer Año\PP1\documentacion practicas\esquemas\Nueva carpeta\Nueva carpeta\Nueva carpeta\crear alc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Nueva carpeta\Nueva carpeta\Nueva carpeta\crear alcance.png"/>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l="9890" t="27097" r="10457" b="22130"/>
                    <a:stretch/>
                  </pic:blipFill>
                  <pic:spPr bwMode="auto">
                    <a:xfrm>
                      <a:off x="0" y="0"/>
                      <a:ext cx="4301313" cy="2056702"/>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B94C86" w:rsidRDefault="00887579" w:rsidP="00B94C86">
      <w:pPr>
        <w:pStyle w:val="Descripcin"/>
        <w:jc w:val="center"/>
        <w:rPr>
          <w:i w:val="0"/>
          <w:color w:val="auto"/>
          <w:sz w:val="24"/>
        </w:rPr>
      </w:pPr>
      <w:bookmarkStart w:id="105" w:name="_Ref159867466"/>
      <w:bookmarkStart w:id="106" w:name="_Toc160111419"/>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2</w:t>
      </w:r>
      <w:r w:rsidRPr="00887579">
        <w:rPr>
          <w:b/>
          <w:i w:val="0"/>
          <w:color w:val="auto"/>
          <w:sz w:val="24"/>
        </w:rPr>
        <w:fldChar w:fldCharType="end"/>
      </w:r>
      <w:bookmarkEnd w:id="105"/>
      <w:r w:rsidRPr="00887579">
        <w:rPr>
          <w:b/>
          <w:i w:val="0"/>
          <w:color w:val="auto"/>
          <w:sz w:val="24"/>
        </w:rPr>
        <w:t>:</w:t>
      </w:r>
      <w:r>
        <w:rPr>
          <w:b/>
          <w:i w:val="0"/>
          <w:color w:val="auto"/>
          <w:sz w:val="24"/>
        </w:rPr>
        <w:t xml:space="preserve"> </w:t>
      </w:r>
      <w:r>
        <w:rPr>
          <w:i w:val="0"/>
          <w:color w:val="auto"/>
          <w:sz w:val="24"/>
        </w:rPr>
        <w:t xml:space="preserve">Pantalla de Crear </w:t>
      </w:r>
      <w:r w:rsidR="00430B5F">
        <w:rPr>
          <w:i w:val="0"/>
          <w:color w:val="auto"/>
          <w:sz w:val="24"/>
        </w:rPr>
        <w:t>Alcance de documento</w:t>
      </w:r>
      <w:r>
        <w:rPr>
          <w:i w:val="0"/>
          <w:color w:val="auto"/>
          <w:sz w:val="24"/>
        </w:rPr>
        <w:t xml:space="preserve">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6"/>
    </w:p>
    <w:p w:rsidR="00430B5F" w:rsidRDefault="00B94C86" w:rsidP="00B94C86">
      <w:pPr>
        <w:jc w:val="center"/>
      </w:pPr>
      <w:r w:rsidRPr="00B94C86">
        <w:rPr>
          <w:noProof/>
          <w:lang w:eastAsia="es-ES"/>
        </w:rPr>
        <w:lastRenderedPageBreak/>
        <w:drawing>
          <wp:inline distT="0" distB="0" distL="0" distR="0" wp14:anchorId="355C80DE" wp14:editId="38C8987E">
            <wp:extent cx="4321733" cy="2172081"/>
            <wp:effectExtent l="0" t="0" r="3175" b="0"/>
            <wp:docPr id="39" name="Imagen 39" descr="D:\Cujae\Tercer Año\PP1\documentacion practicas\esquemas\Nueva carpeta\Nueva carpeta\Nueva carpeta\proce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Nueva carpeta\Nueva carpeta\proceso.png"/>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l="9755" t="26195" r="10185" b="20163"/>
                    <a:stretch/>
                  </pic:blipFill>
                  <pic:spPr bwMode="auto">
                    <a:xfrm>
                      <a:off x="0" y="0"/>
                      <a:ext cx="4323257" cy="2172847"/>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07" w:name="_Ref160107952"/>
      <w:bookmarkStart w:id="108" w:name="_Toc160111420"/>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E1015C">
        <w:rPr>
          <w:b/>
          <w:i w:val="0"/>
          <w:noProof/>
          <w:color w:val="000000" w:themeColor="text1"/>
          <w:sz w:val="24"/>
          <w:szCs w:val="24"/>
        </w:rPr>
        <w:t>33</w:t>
      </w:r>
      <w:r w:rsidRPr="00430B5F">
        <w:rPr>
          <w:b/>
          <w:i w:val="0"/>
          <w:color w:val="000000" w:themeColor="text1"/>
          <w:sz w:val="24"/>
          <w:szCs w:val="24"/>
        </w:rPr>
        <w:fldChar w:fldCharType="end"/>
      </w:r>
      <w:bookmarkEnd w:id="107"/>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Proceso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8"/>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028EFD6F" wp14:editId="429D2EC4">
            <wp:extent cx="4326810" cy="2186711"/>
            <wp:effectExtent l="0" t="0" r="0" b="0"/>
            <wp:docPr id="40" name="Imagen 40" descr="D:\Cujae\Tercer Año\PP1\documentacion practicas\esquemas\Nueva carpeta\Nueva carpeta\Nueva carpeta\proceso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Nueva carpeta\Nueva carpeta\proceso editar.png"/>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l="9754" t="25834" r="10089" b="20161"/>
                    <a:stretch/>
                  </pic:blipFill>
                  <pic:spPr bwMode="auto">
                    <a:xfrm>
                      <a:off x="0" y="0"/>
                      <a:ext cx="4328451" cy="2187540"/>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09" w:name="_Ref160107973"/>
      <w:bookmarkStart w:id="110" w:name="_Toc160111421"/>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4</w:t>
      </w:r>
      <w:r w:rsidRPr="00887579">
        <w:rPr>
          <w:b/>
          <w:i w:val="0"/>
          <w:color w:val="auto"/>
          <w:sz w:val="24"/>
        </w:rPr>
        <w:fldChar w:fldCharType="end"/>
      </w:r>
      <w:bookmarkEnd w:id="109"/>
      <w:r w:rsidRPr="00887579">
        <w:rPr>
          <w:b/>
          <w:i w:val="0"/>
          <w:color w:val="auto"/>
          <w:sz w:val="24"/>
        </w:rPr>
        <w:t>:</w:t>
      </w:r>
      <w:r>
        <w:rPr>
          <w:b/>
          <w:i w:val="0"/>
          <w:color w:val="auto"/>
          <w:sz w:val="24"/>
        </w:rPr>
        <w:t xml:space="preserve"> </w:t>
      </w:r>
      <w:r>
        <w:rPr>
          <w:i w:val="0"/>
          <w:color w:val="auto"/>
          <w:sz w:val="24"/>
        </w:rPr>
        <w:t xml:space="preserve">Pantalla de Editar Proces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0"/>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317EBD3" wp14:editId="67BEC73B">
            <wp:extent cx="4314556" cy="2172107"/>
            <wp:effectExtent l="0" t="0" r="0" b="0"/>
            <wp:docPr id="43" name="Imagen 43" descr="D:\Cujae\Tercer Año\PP1\documentacion practicas\esquemas\Nueva carpeta\Nueva carpeta\Nueva carpeta\proceso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Nueva carpeta\Nueva carpeta\proceso crear.png"/>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l="9891" t="25833" r="10185" b="20527"/>
                    <a:stretch/>
                  </pic:blipFill>
                  <pic:spPr bwMode="auto">
                    <a:xfrm>
                      <a:off x="0" y="0"/>
                      <a:ext cx="4315941" cy="2172804"/>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B94C86" w:rsidRDefault="00430B5F" w:rsidP="00B94C86">
      <w:pPr>
        <w:pStyle w:val="Descripcin"/>
        <w:jc w:val="center"/>
        <w:rPr>
          <w:i w:val="0"/>
          <w:color w:val="auto"/>
          <w:sz w:val="24"/>
        </w:rPr>
      </w:pPr>
      <w:bookmarkStart w:id="111" w:name="_Ref160107966"/>
      <w:bookmarkStart w:id="112" w:name="_Toc16011142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5</w:t>
      </w:r>
      <w:r w:rsidRPr="00887579">
        <w:rPr>
          <w:b/>
          <w:i w:val="0"/>
          <w:color w:val="auto"/>
          <w:sz w:val="24"/>
        </w:rPr>
        <w:fldChar w:fldCharType="end"/>
      </w:r>
      <w:bookmarkEnd w:id="111"/>
      <w:r w:rsidRPr="00887579">
        <w:rPr>
          <w:b/>
          <w:i w:val="0"/>
          <w:color w:val="auto"/>
          <w:sz w:val="24"/>
        </w:rPr>
        <w:t>:</w:t>
      </w:r>
      <w:r>
        <w:rPr>
          <w:b/>
          <w:i w:val="0"/>
          <w:color w:val="auto"/>
          <w:sz w:val="24"/>
        </w:rPr>
        <w:t xml:space="preserve"> </w:t>
      </w:r>
      <w:r>
        <w:rPr>
          <w:i w:val="0"/>
          <w:color w:val="auto"/>
          <w:sz w:val="24"/>
        </w:rPr>
        <w:t xml:space="preserve">Pantalla de Crear Proces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2"/>
    </w:p>
    <w:p w:rsidR="00B94C86" w:rsidRPr="00B94C86" w:rsidRDefault="00B94C86" w:rsidP="00B94C86">
      <w:pPr>
        <w:jc w:val="center"/>
      </w:pPr>
      <w:r w:rsidRPr="00B94C86">
        <w:rPr>
          <w:noProof/>
          <w:lang w:eastAsia="es-ES"/>
        </w:rPr>
        <w:lastRenderedPageBreak/>
        <w:drawing>
          <wp:inline distT="0" distB="0" distL="0" distR="0" wp14:anchorId="1CEE0A83" wp14:editId="73160287">
            <wp:extent cx="4307130" cy="2194027"/>
            <wp:effectExtent l="0" t="0" r="0" b="0"/>
            <wp:docPr id="45" name="Imagen 45" descr="D:\Cujae\Tercer Año\PP1\documentacion practicas\esquemas\Nueva carpeta\Nueva carpeta\Nueva carpeta\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Nueva carpeta\Nueva carpeta\tipo.png"/>
                    <pic:cNvPicPr>
                      <a:picLocks noChangeAspect="1" noChangeArrowheads="1"/>
                    </pic:cNvPicPr>
                  </pic:nvPicPr>
                  <pic:blipFill rotWithShape="1">
                    <a:blip r:embed="rId74" cstate="print">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rcRect l="9755" t="25653" r="10457" b="20164"/>
                    <a:stretch/>
                  </pic:blipFill>
                  <pic:spPr bwMode="auto">
                    <a:xfrm>
                      <a:off x="0" y="0"/>
                      <a:ext cx="4308629" cy="2194791"/>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3" w:name="_Ref160107984"/>
      <w:bookmarkStart w:id="114" w:name="_Toc160111423"/>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E1015C">
        <w:rPr>
          <w:b/>
          <w:i w:val="0"/>
          <w:noProof/>
          <w:color w:val="000000" w:themeColor="text1"/>
          <w:sz w:val="24"/>
          <w:szCs w:val="24"/>
        </w:rPr>
        <w:t>36</w:t>
      </w:r>
      <w:r w:rsidRPr="00430B5F">
        <w:rPr>
          <w:b/>
          <w:i w:val="0"/>
          <w:color w:val="000000" w:themeColor="text1"/>
          <w:sz w:val="24"/>
          <w:szCs w:val="24"/>
        </w:rPr>
        <w:fldChar w:fldCharType="end"/>
      </w:r>
      <w:bookmarkEnd w:id="113"/>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Tipo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4"/>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E6BE510" wp14:editId="7C3F5F91">
            <wp:extent cx="4285306" cy="2164791"/>
            <wp:effectExtent l="0" t="0" r="1270" b="0"/>
            <wp:docPr id="46" name="Imagen 46" descr="D:\Cujae\Tercer Año\PP1\documentacion practicas\esquemas\Nueva carpeta\Nueva carpeta\Nueva carpeta\tipo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Nueva carpeta\Nueva carpeta\tipo editar.pn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rcRect l="10161" t="26014" r="10457" b="20527"/>
                    <a:stretch/>
                  </pic:blipFill>
                  <pic:spPr bwMode="auto">
                    <a:xfrm>
                      <a:off x="0" y="0"/>
                      <a:ext cx="4286682" cy="2165486"/>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15" w:name="_Ref160108003"/>
      <w:bookmarkStart w:id="116" w:name="_Toc160111424"/>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7</w:t>
      </w:r>
      <w:r w:rsidRPr="00887579">
        <w:rPr>
          <w:b/>
          <w:i w:val="0"/>
          <w:color w:val="auto"/>
          <w:sz w:val="24"/>
        </w:rPr>
        <w:fldChar w:fldCharType="end"/>
      </w:r>
      <w:bookmarkEnd w:id="115"/>
      <w:r w:rsidRPr="00887579">
        <w:rPr>
          <w:b/>
          <w:i w:val="0"/>
          <w:color w:val="auto"/>
          <w:sz w:val="24"/>
        </w:rPr>
        <w:t>:</w:t>
      </w:r>
      <w:r>
        <w:rPr>
          <w:b/>
          <w:i w:val="0"/>
          <w:color w:val="auto"/>
          <w:sz w:val="24"/>
        </w:rPr>
        <w:t xml:space="preserve"> </w:t>
      </w:r>
      <w:r>
        <w:rPr>
          <w:i w:val="0"/>
          <w:color w:val="auto"/>
          <w:sz w:val="24"/>
        </w:rPr>
        <w:t xml:space="preserve">Pantalla de Editar Tip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6"/>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264225D4" wp14:editId="52B1FC13">
            <wp:extent cx="4292690" cy="2128241"/>
            <wp:effectExtent l="0" t="0" r="0" b="5715"/>
            <wp:docPr id="47" name="Imagen 47" descr="D:\Cujae\Tercer Año\PP1\documentacion practicas\esquemas\Nueva carpeta\Nueva carpeta\Nueva carpeta\tipo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Nueva carpeta\Nueva carpeta\tipo crear.png"/>
                    <pic:cNvPicPr>
                      <a:picLocks noChangeAspect="1" noChangeArrowheads="1"/>
                    </pic:cNvPicPr>
                  </pic:nvPicPr>
                  <pic:blipFill rotWithShape="1">
                    <a:blip r:embed="rId78" cstate="print">
                      <a:extLst>
                        <a:ext uri="{BEBA8EAE-BF5A-486C-A8C5-ECC9F3942E4B}">
                          <a14:imgProps xmlns:a14="http://schemas.microsoft.com/office/drawing/2010/main">
                            <a14:imgLayer r:embed="rId79">
                              <a14:imgEffect>
                                <a14:sharpenSoften amount="50000"/>
                              </a14:imgEffect>
                            </a14:imgLayer>
                          </a14:imgProps>
                        </a:ext>
                        <a:ext uri="{28A0092B-C50C-407E-A947-70E740481C1C}">
                          <a14:useLocalDpi xmlns:a14="http://schemas.microsoft.com/office/drawing/2010/main" val="0"/>
                        </a:ext>
                      </a:extLst>
                    </a:blip>
                    <a:srcRect l="9890" t="26555" r="10591" b="20888"/>
                    <a:stretch/>
                  </pic:blipFill>
                  <pic:spPr bwMode="auto">
                    <a:xfrm>
                      <a:off x="0" y="0"/>
                      <a:ext cx="4294035" cy="2128908"/>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7" w:name="_Ref160107996"/>
      <w:bookmarkStart w:id="118" w:name="_Toc160111425"/>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38</w:t>
      </w:r>
      <w:r w:rsidRPr="00887579">
        <w:rPr>
          <w:b/>
          <w:i w:val="0"/>
          <w:color w:val="auto"/>
          <w:sz w:val="24"/>
        </w:rPr>
        <w:fldChar w:fldCharType="end"/>
      </w:r>
      <w:bookmarkEnd w:id="117"/>
      <w:r w:rsidRPr="00887579">
        <w:rPr>
          <w:b/>
          <w:i w:val="0"/>
          <w:color w:val="auto"/>
          <w:sz w:val="24"/>
        </w:rPr>
        <w:t>:</w:t>
      </w:r>
      <w:r>
        <w:rPr>
          <w:b/>
          <w:i w:val="0"/>
          <w:color w:val="auto"/>
          <w:sz w:val="24"/>
        </w:rPr>
        <w:t xml:space="preserve"> </w:t>
      </w:r>
      <w:r>
        <w:rPr>
          <w:i w:val="0"/>
          <w:color w:val="auto"/>
          <w:sz w:val="24"/>
        </w:rPr>
        <w:t xml:space="preserve">Pantalla de Crear Tipo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8"/>
    </w:p>
    <w:p w:rsidR="00430B5F" w:rsidRDefault="00B94C86" w:rsidP="00B94C86">
      <w:pPr>
        <w:jc w:val="center"/>
      </w:pPr>
      <w:r w:rsidRPr="00B94C86">
        <w:rPr>
          <w:noProof/>
          <w:lang w:eastAsia="es-ES"/>
        </w:rPr>
        <w:lastRenderedPageBreak/>
        <w:drawing>
          <wp:inline distT="0" distB="0" distL="0" distR="0" wp14:anchorId="11203860" wp14:editId="1C1F7BB1">
            <wp:extent cx="4321939" cy="2157502"/>
            <wp:effectExtent l="0" t="0" r="2540" b="0"/>
            <wp:docPr id="48" name="Imagen 48" descr="D:\Cujae\Tercer Año\PP1\documentacion practicas\esquemas\Nueva carpeta\Nueva carpeta\Nueva carpeta\ra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Nueva carpeta\Nueva carpeta\Nueva carpeta\razon.png"/>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sharpenSoften amount="50000"/>
                              </a14:imgEffect>
                            </a14:imgLayer>
                          </a14:imgProps>
                        </a:ext>
                        <a:ext uri="{28A0092B-C50C-407E-A947-70E740481C1C}">
                          <a14:useLocalDpi xmlns:a14="http://schemas.microsoft.com/office/drawing/2010/main" val="0"/>
                        </a:ext>
                      </a:extLst>
                    </a:blip>
                    <a:srcRect l="9619" t="25832" r="10322" b="20888"/>
                    <a:stretch/>
                  </pic:blipFill>
                  <pic:spPr bwMode="auto">
                    <a:xfrm>
                      <a:off x="0" y="0"/>
                      <a:ext cx="4323293" cy="2158178"/>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Default="00430B5F" w:rsidP="00430B5F">
      <w:pPr>
        <w:pStyle w:val="Descripcin"/>
        <w:jc w:val="center"/>
        <w:rPr>
          <w:i w:val="0"/>
          <w:color w:val="auto"/>
          <w:sz w:val="24"/>
        </w:rPr>
      </w:pPr>
      <w:bookmarkStart w:id="119" w:name="_Ref160108022"/>
      <w:bookmarkStart w:id="120" w:name="_Toc160111426"/>
      <w:r w:rsidRPr="00430B5F">
        <w:rPr>
          <w:b/>
          <w:i w:val="0"/>
          <w:color w:val="000000" w:themeColor="text1"/>
          <w:sz w:val="24"/>
          <w:szCs w:val="24"/>
        </w:rPr>
        <w:t xml:space="preserve">Figura </w:t>
      </w:r>
      <w:r w:rsidRPr="00430B5F">
        <w:rPr>
          <w:b/>
          <w:i w:val="0"/>
          <w:color w:val="000000" w:themeColor="text1"/>
          <w:sz w:val="24"/>
          <w:szCs w:val="24"/>
        </w:rPr>
        <w:fldChar w:fldCharType="begin"/>
      </w:r>
      <w:r w:rsidRPr="00430B5F">
        <w:rPr>
          <w:b/>
          <w:i w:val="0"/>
          <w:color w:val="000000" w:themeColor="text1"/>
          <w:sz w:val="24"/>
          <w:szCs w:val="24"/>
        </w:rPr>
        <w:instrText xml:space="preserve"> SEQ Figura \* ARABIC </w:instrText>
      </w:r>
      <w:r w:rsidRPr="00430B5F">
        <w:rPr>
          <w:b/>
          <w:i w:val="0"/>
          <w:color w:val="000000" w:themeColor="text1"/>
          <w:sz w:val="24"/>
          <w:szCs w:val="24"/>
        </w:rPr>
        <w:fldChar w:fldCharType="separate"/>
      </w:r>
      <w:r w:rsidR="00E1015C">
        <w:rPr>
          <w:b/>
          <w:i w:val="0"/>
          <w:noProof/>
          <w:color w:val="000000" w:themeColor="text1"/>
          <w:sz w:val="24"/>
          <w:szCs w:val="24"/>
        </w:rPr>
        <w:t>39</w:t>
      </w:r>
      <w:r w:rsidRPr="00430B5F">
        <w:rPr>
          <w:b/>
          <w:i w:val="0"/>
          <w:color w:val="000000" w:themeColor="text1"/>
          <w:sz w:val="24"/>
          <w:szCs w:val="24"/>
        </w:rPr>
        <w:fldChar w:fldCharType="end"/>
      </w:r>
      <w:bookmarkEnd w:id="119"/>
      <w:r w:rsidRPr="00430B5F">
        <w:rPr>
          <w:b/>
          <w:i w:val="0"/>
          <w:color w:val="000000" w:themeColor="text1"/>
          <w:sz w:val="24"/>
          <w:szCs w:val="24"/>
        </w:rPr>
        <w:t>:</w:t>
      </w:r>
      <w:r w:rsidRPr="00430B5F">
        <w:rPr>
          <w:i w:val="0"/>
          <w:color w:val="000000" w:themeColor="text1"/>
          <w:sz w:val="24"/>
          <w:szCs w:val="24"/>
        </w:rPr>
        <w:t xml:space="preserve"> Pantalla</w:t>
      </w:r>
      <w:r w:rsidRPr="00430B5F">
        <w:rPr>
          <w:i w:val="0"/>
          <w:color w:val="000000" w:themeColor="text1"/>
          <w:sz w:val="24"/>
        </w:rPr>
        <w:t xml:space="preserve"> </w:t>
      </w:r>
      <w:r>
        <w:rPr>
          <w:i w:val="0"/>
          <w:color w:val="auto"/>
          <w:sz w:val="24"/>
        </w:rPr>
        <w:t xml:space="preserve">de Listado de Razon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0"/>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7ED8ED58" wp14:editId="63164413">
            <wp:extent cx="4300097" cy="2150669"/>
            <wp:effectExtent l="0" t="0" r="5715" b="0"/>
            <wp:docPr id="49" name="Imagen 49" descr="D:\Cujae\Tercer Año\PP1\documentacion practicas\esquemas\Nueva carpeta\Nueva carpeta\Nueva carpeta\razon edi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ujae\Tercer Año\PP1\documentacion practicas\esquemas\Nueva carpeta\Nueva carpeta\Nueva carpeta\razon editar.png"/>
                    <pic:cNvPicPr>
                      <a:picLocks noChangeAspect="1" noChangeArrowheads="1"/>
                    </pic:cNvPicPr>
                  </pic:nvPicPr>
                  <pic:blipFill rotWithShape="1">
                    <a:blip r:embed="rId82" cstate="print">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l="9890" t="26551" r="10457" b="20340"/>
                    <a:stretch/>
                  </pic:blipFill>
                  <pic:spPr bwMode="auto">
                    <a:xfrm>
                      <a:off x="0" y="0"/>
                      <a:ext cx="4301313" cy="2151277"/>
                    </a:xfrm>
                    <a:prstGeom prst="rect">
                      <a:avLst/>
                    </a:prstGeom>
                    <a:noFill/>
                    <a:ln>
                      <a:noFill/>
                    </a:ln>
                    <a:extLst>
                      <a:ext uri="{53640926-AAD7-44D8-BBD7-CCE9431645EC}">
                        <a14:shadowObscured xmlns:a14="http://schemas.microsoft.com/office/drawing/2010/main"/>
                      </a:ext>
                    </a:extLst>
                  </pic:spPr>
                </pic:pic>
              </a:graphicData>
            </a:graphic>
          </wp:inline>
        </w:drawing>
      </w:r>
    </w:p>
    <w:p w:rsidR="00430B5F" w:rsidRPr="00887579" w:rsidRDefault="00430B5F" w:rsidP="00430B5F">
      <w:pPr>
        <w:pStyle w:val="Descripcin"/>
        <w:jc w:val="center"/>
        <w:rPr>
          <w:i w:val="0"/>
          <w:color w:val="auto"/>
          <w:sz w:val="24"/>
        </w:rPr>
      </w:pPr>
      <w:bookmarkStart w:id="121" w:name="_Ref160108040"/>
      <w:bookmarkStart w:id="122" w:name="_Toc16011142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40</w:t>
      </w:r>
      <w:r w:rsidRPr="00887579">
        <w:rPr>
          <w:b/>
          <w:i w:val="0"/>
          <w:color w:val="auto"/>
          <w:sz w:val="24"/>
        </w:rPr>
        <w:fldChar w:fldCharType="end"/>
      </w:r>
      <w:bookmarkEnd w:id="121"/>
      <w:r w:rsidRPr="00887579">
        <w:rPr>
          <w:b/>
          <w:i w:val="0"/>
          <w:color w:val="auto"/>
          <w:sz w:val="24"/>
        </w:rPr>
        <w:t>:</w:t>
      </w:r>
      <w:r>
        <w:rPr>
          <w:b/>
          <w:i w:val="0"/>
          <w:color w:val="auto"/>
          <w:sz w:val="24"/>
        </w:rPr>
        <w:t xml:space="preserve"> </w:t>
      </w:r>
      <w:r>
        <w:rPr>
          <w:i w:val="0"/>
          <w:color w:val="auto"/>
          <w:sz w:val="24"/>
        </w:rPr>
        <w:t xml:space="preserve">Pantalla de Editar Razón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2"/>
    </w:p>
    <w:p w:rsidR="00430B5F" w:rsidRDefault="00430B5F" w:rsidP="00430B5F">
      <w:pPr>
        <w:pStyle w:val="Descripcin"/>
        <w:jc w:val="center"/>
        <w:rPr>
          <w:b/>
          <w:i w:val="0"/>
          <w:color w:val="auto"/>
          <w:sz w:val="24"/>
        </w:rPr>
      </w:pPr>
    </w:p>
    <w:p w:rsidR="00B94C86" w:rsidRPr="00B94C86" w:rsidRDefault="00B94C86" w:rsidP="00B94C86">
      <w:pPr>
        <w:jc w:val="center"/>
      </w:pPr>
      <w:r w:rsidRPr="00B94C86">
        <w:rPr>
          <w:noProof/>
          <w:lang w:eastAsia="es-ES"/>
        </w:rPr>
        <w:drawing>
          <wp:inline distT="0" distB="0" distL="0" distR="0" wp14:anchorId="32234FCC" wp14:editId="0FB914FC">
            <wp:extent cx="4271010" cy="2143066"/>
            <wp:effectExtent l="0" t="0" r="0" b="0"/>
            <wp:docPr id="50" name="Imagen 50" descr="D:\Cujae\Tercer Año\PP1\documentacion practicas\esquemas\Nueva carpeta\Nueva carpeta\Nueva carpeta\razon cr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ujae\Tercer Año\PP1\documentacion practicas\esquemas\Nueva carpeta\Nueva carpeta\Nueva carpeta\razon crear.png"/>
                    <pic:cNvPicPr>
                      <a:picLocks noChangeAspect="1" noChangeArrowheads="1"/>
                    </pic:cNvPicPr>
                  </pic:nvPicPr>
                  <pic:blipFill rotWithShape="1">
                    <a:blip r:embed="rId84" cstate="print">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l="10296" t="26373" r="10592" b="20708"/>
                    <a:stretch/>
                  </pic:blipFill>
                  <pic:spPr bwMode="auto">
                    <a:xfrm>
                      <a:off x="0" y="0"/>
                      <a:ext cx="4272088" cy="2143607"/>
                    </a:xfrm>
                    <a:prstGeom prst="rect">
                      <a:avLst/>
                    </a:prstGeom>
                    <a:noFill/>
                    <a:ln>
                      <a:noFill/>
                    </a:ln>
                    <a:extLst>
                      <a:ext uri="{53640926-AAD7-44D8-BBD7-CCE9431645EC}">
                        <a14:shadowObscured xmlns:a14="http://schemas.microsoft.com/office/drawing/2010/main"/>
                      </a:ext>
                    </a:extLst>
                  </pic:spPr>
                </pic:pic>
              </a:graphicData>
            </a:graphic>
          </wp:inline>
        </w:drawing>
      </w:r>
    </w:p>
    <w:p w:rsidR="001E7286" w:rsidRPr="00B94C86" w:rsidRDefault="00430B5F" w:rsidP="00B94C86">
      <w:pPr>
        <w:pStyle w:val="Descripcin"/>
        <w:jc w:val="center"/>
        <w:rPr>
          <w:i w:val="0"/>
          <w:color w:val="auto"/>
          <w:sz w:val="24"/>
        </w:rPr>
      </w:pPr>
      <w:bookmarkStart w:id="123" w:name="_Ref160108033"/>
      <w:bookmarkStart w:id="124" w:name="_Toc160111428"/>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E1015C">
        <w:rPr>
          <w:b/>
          <w:i w:val="0"/>
          <w:noProof/>
          <w:color w:val="auto"/>
          <w:sz w:val="24"/>
        </w:rPr>
        <w:t>41</w:t>
      </w:r>
      <w:r w:rsidRPr="00887579">
        <w:rPr>
          <w:b/>
          <w:i w:val="0"/>
          <w:color w:val="auto"/>
          <w:sz w:val="24"/>
        </w:rPr>
        <w:fldChar w:fldCharType="end"/>
      </w:r>
      <w:bookmarkEnd w:id="123"/>
      <w:r w:rsidRPr="00887579">
        <w:rPr>
          <w:b/>
          <w:i w:val="0"/>
          <w:color w:val="auto"/>
          <w:sz w:val="24"/>
        </w:rPr>
        <w:t>:</w:t>
      </w:r>
      <w:r>
        <w:rPr>
          <w:b/>
          <w:i w:val="0"/>
          <w:color w:val="auto"/>
          <w:sz w:val="24"/>
        </w:rPr>
        <w:t xml:space="preserve"> </w:t>
      </w:r>
      <w:r>
        <w:rPr>
          <w:i w:val="0"/>
          <w:color w:val="auto"/>
          <w:sz w:val="24"/>
        </w:rPr>
        <w:t xml:space="preserve">Pantalla de Crear Razón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24"/>
    </w:p>
    <w:p w:rsidR="001E7286" w:rsidRDefault="001E7286" w:rsidP="00C22507">
      <w:pPr>
        <w:pStyle w:val="Ttulo2"/>
        <w:spacing w:line="360" w:lineRule="auto"/>
        <w:jc w:val="both"/>
      </w:pPr>
      <w:bookmarkStart w:id="125" w:name="_Toc160111378"/>
      <w:r>
        <w:rPr>
          <w:color w:val="auto"/>
        </w:rPr>
        <w:lastRenderedPageBreak/>
        <w:t>4.4</w:t>
      </w:r>
      <w:r w:rsidRPr="001E7286">
        <w:rPr>
          <w:color w:val="auto"/>
        </w:rPr>
        <w:t xml:space="preserve"> </w:t>
      </w:r>
      <w:r>
        <w:rPr>
          <w:color w:val="auto"/>
        </w:rPr>
        <w:t>Conclusiones Parciales</w:t>
      </w:r>
      <w:bookmarkEnd w:id="125"/>
      <w:r w:rsidRPr="001E7286">
        <w:rPr>
          <w:color w:val="auto"/>
        </w:rPr>
        <w:t xml:space="preserve"> </w:t>
      </w:r>
    </w:p>
    <w:p w:rsidR="001E7286" w:rsidRPr="005316DA" w:rsidRDefault="004B4AFD" w:rsidP="00C22507">
      <w:pPr>
        <w:spacing w:line="360" w:lineRule="auto"/>
        <w:jc w:val="both"/>
      </w:pPr>
      <w:r>
        <w:t>En este capítulo se documentó todo e</w:t>
      </w:r>
      <w:r w:rsidR="00451507">
        <w:t xml:space="preserve">l proceso de la creación y despliegue de la aplicación </w:t>
      </w:r>
      <w:r w:rsidR="00451507">
        <w:rPr>
          <w:b/>
        </w:rPr>
        <w:t xml:space="preserve">AicaDocs UI </w:t>
      </w:r>
      <w:r w:rsidR="00451507">
        <w:t xml:space="preserve">que permitió comprobar con éxito el consumo de la API </w:t>
      </w:r>
      <w:r w:rsidR="00451507">
        <w:rPr>
          <w:b/>
        </w:rPr>
        <w:t>AicaDocs</w:t>
      </w:r>
      <w:r w:rsidR="00451507">
        <w:t xml:space="preserve">. </w:t>
      </w:r>
    </w:p>
    <w:p w:rsidR="00C22507" w:rsidRPr="004E553E" w:rsidRDefault="00C22507" w:rsidP="00077F5B">
      <w:pPr>
        <w:spacing w:line="360" w:lineRule="auto"/>
      </w:pPr>
    </w:p>
    <w:p w:rsidR="004E553E" w:rsidRDefault="004E553E" w:rsidP="00077F5B">
      <w:pPr>
        <w:spacing w:line="360" w:lineRule="auto"/>
        <w:rPr>
          <w:rFonts w:eastAsiaTheme="majorEastAsia" w:cs="Arial"/>
          <w:b/>
          <w:color w:val="000000" w:themeColor="text1"/>
          <w:sz w:val="32"/>
          <w:szCs w:val="40"/>
        </w:rPr>
      </w:pPr>
      <w:r>
        <w:rPr>
          <w:rFonts w:cs="Arial"/>
          <w:b/>
          <w:color w:val="000000" w:themeColor="text1"/>
          <w:sz w:val="32"/>
        </w:rPr>
        <w:br w:type="page"/>
      </w:r>
    </w:p>
    <w:p w:rsidR="00F76DEC" w:rsidRPr="00B23512" w:rsidRDefault="00F76DEC" w:rsidP="00077F5B">
      <w:pPr>
        <w:pStyle w:val="Ttulo1"/>
        <w:spacing w:line="360" w:lineRule="auto"/>
        <w:rPr>
          <w:rFonts w:ascii="Arial" w:hAnsi="Arial" w:cs="Arial"/>
          <w:b/>
          <w:color w:val="000000" w:themeColor="text1"/>
          <w:sz w:val="32"/>
        </w:rPr>
      </w:pPr>
      <w:bookmarkStart w:id="126" w:name="_Toc160111379"/>
      <w:r w:rsidRPr="00B23512">
        <w:rPr>
          <w:rFonts w:ascii="Arial" w:hAnsi="Arial" w:cs="Arial"/>
          <w:b/>
          <w:color w:val="000000" w:themeColor="text1"/>
          <w:sz w:val="32"/>
        </w:rPr>
        <w:lastRenderedPageBreak/>
        <w:t>Conclusiones</w:t>
      </w:r>
      <w:bookmarkEnd w:id="126"/>
    </w:p>
    <w:p w:rsidR="006B7435" w:rsidRDefault="006B7435" w:rsidP="006B7435">
      <w:pPr>
        <w:spacing w:line="360" w:lineRule="auto"/>
        <w:jc w:val="both"/>
        <w:rPr>
          <w:color w:val="000000" w:themeColor="text1"/>
        </w:rPr>
      </w:pPr>
      <w:r>
        <w:rPr>
          <w:color w:val="000000" w:themeColor="text1"/>
        </w:rPr>
        <w:t>En el presente trabajo se presentan la investigación, diseño e implementación llevados a cabo para satisfacer el objetivo general del mismo. A partir de lo expuesto en sus capítulos, pueden ser enunciadas las siguientes conclusiones:</w:t>
      </w:r>
    </w:p>
    <w:p w:rsidR="00CE7188" w:rsidRDefault="00CE7188" w:rsidP="00CE7188">
      <w:pPr>
        <w:pStyle w:val="Prrafodelista"/>
        <w:numPr>
          <w:ilvl w:val="0"/>
          <w:numId w:val="10"/>
        </w:numPr>
        <w:spacing w:line="360" w:lineRule="auto"/>
        <w:jc w:val="both"/>
        <w:rPr>
          <w:color w:val="000000" w:themeColor="text1"/>
        </w:rPr>
      </w:pPr>
      <w:r>
        <w:rPr>
          <w:color w:val="000000" w:themeColor="text1"/>
        </w:rPr>
        <w:t>Se logró la asimilación de los conceptos fundamentales para poder comprender el impacto de la industria 4.0 en las empresas.</w:t>
      </w:r>
    </w:p>
    <w:p w:rsidR="00E63213" w:rsidRPr="00CE7188" w:rsidRDefault="00E63213" w:rsidP="00CE7188">
      <w:pPr>
        <w:pStyle w:val="Prrafodelista"/>
        <w:numPr>
          <w:ilvl w:val="0"/>
          <w:numId w:val="10"/>
        </w:numPr>
        <w:spacing w:line="360" w:lineRule="auto"/>
        <w:jc w:val="both"/>
        <w:rPr>
          <w:color w:val="000000" w:themeColor="text1"/>
        </w:rPr>
      </w:pPr>
      <w:r>
        <w:rPr>
          <w:color w:val="000000" w:themeColor="text1"/>
        </w:rPr>
        <w:t xml:space="preserve">Se logró la asimilación del ecosistema .Net, plataforma que se empleará para desarrollar otras implementaciones de capacidades habilitantes para la transición a la industria 4.0, como son los sistemas SCADA, MES y EIS/DSS. </w:t>
      </w:r>
    </w:p>
    <w:p w:rsidR="00CE7188" w:rsidRDefault="009D557D" w:rsidP="00CE7188">
      <w:pPr>
        <w:pStyle w:val="Prrafodelista"/>
        <w:numPr>
          <w:ilvl w:val="0"/>
          <w:numId w:val="10"/>
        </w:numPr>
        <w:spacing w:line="360" w:lineRule="auto"/>
        <w:jc w:val="both"/>
        <w:rPr>
          <w:color w:val="000000" w:themeColor="text1"/>
        </w:rPr>
      </w:pPr>
      <w:r>
        <w:rPr>
          <w:color w:val="000000" w:themeColor="text1"/>
        </w:rPr>
        <w:t xml:space="preserve">El </w:t>
      </w:r>
      <w:r w:rsidRPr="009D557D">
        <w:rPr>
          <w:i/>
          <w:color w:val="000000" w:themeColor="text1"/>
        </w:rPr>
        <w:t>stack</w:t>
      </w:r>
      <w:r>
        <w:rPr>
          <w:i/>
          <w:color w:val="000000" w:themeColor="text1"/>
        </w:rPr>
        <w:t xml:space="preserve"> </w:t>
      </w:r>
      <w:r>
        <w:rPr>
          <w:color w:val="000000" w:themeColor="text1"/>
        </w:rPr>
        <w:t>de tecnologías utilizadas para el desarrollo</w:t>
      </w:r>
      <w:r w:rsidR="00563AC1">
        <w:rPr>
          <w:color w:val="000000" w:themeColor="text1"/>
        </w:rPr>
        <w:t xml:space="preserve"> del sistema </w:t>
      </w:r>
      <w:r w:rsidR="00563AC1">
        <w:rPr>
          <w:i/>
          <w:color w:val="000000" w:themeColor="text1"/>
        </w:rPr>
        <w:t>backend</w:t>
      </w:r>
      <w:r w:rsidR="00563AC1">
        <w:rPr>
          <w:color w:val="000000" w:themeColor="text1"/>
        </w:rPr>
        <w:t xml:space="preserve"> </w:t>
      </w:r>
      <w:r w:rsidR="00CE7188">
        <w:rPr>
          <w:color w:val="000000" w:themeColor="text1"/>
        </w:rPr>
        <w:t>resultó óptimo para lograr mayor rapidez en el desarrollo y despliegue de la solución digital.</w:t>
      </w:r>
    </w:p>
    <w:p w:rsidR="0091400D" w:rsidRDefault="00CD7A5C" w:rsidP="00BA12AF">
      <w:pPr>
        <w:pStyle w:val="Prrafodelista"/>
        <w:numPr>
          <w:ilvl w:val="0"/>
          <w:numId w:val="10"/>
        </w:numPr>
        <w:spacing w:line="360" w:lineRule="auto"/>
        <w:jc w:val="both"/>
        <w:rPr>
          <w:color w:val="000000" w:themeColor="text1"/>
        </w:rPr>
      </w:pPr>
      <w:r>
        <w:rPr>
          <w:color w:val="000000" w:themeColor="text1"/>
        </w:rPr>
        <w:t>Se probó</w:t>
      </w:r>
      <w:r w:rsidR="0091400D">
        <w:rPr>
          <w:color w:val="000000" w:themeColor="text1"/>
        </w:rPr>
        <w:t xml:space="preserve"> con éxito un escenario de despliegue de los servicios de la solución digital</w:t>
      </w:r>
      <w:r w:rsidR="00ED01C7">
        <w:rPr>
          <w:color w:val="000000" w:themeColor="text1"/>
        </w:rPr>
        <w:t xml:space="preserve"> </w:t>
      </w:r>
      <w:r w:rsidR="00ED01C7">
        <w:rPr>
          <w:b/>
          <w:color w:val="000000" w:themeColor="text1"/>
        </w:rPr>
        <w:t>AicaDocs</w:t>
      </w:r>
      <w:r w:rsidR="0091400D">
        <w:rPr>
          <w:color w:val="000000" w:themeColor="text1"/>
        </w:rPr>
        <w:t xml:space="preserve"> desarrollada: la API, la base de datos y el sistema de almacenamiento de objetos.</w:t>
      </w:r>
    </w:p>
    <w:p w:rsidR="00E63213" w:rsidRDefault="00E63213" w:rsidP="00BA12AF">
      <w:pPr>
        <w:pStyle w:val="Prrafodelista"/>
        <w:numPr>
          <w:ilvl w:val="0"/>
          <w:numId w:val="10"/>
        </w:numPr>
        <w:spacing w:line="360" w:lineRule="auto"/>
        <w:jc w:val="both"/>
        <w:rPr>
          <w:color w:val="000000" w:themeColor="text1"/>
        </w:rPr>
      </w:pPr>
      <w:r>
        <w:rPr>
          <w:color w:val="000000" w:themeColor="text1"/>
        </w:rPr>
        <w:t>Se logró diseñar y ejecutar con éxito pruebas de caja negra y de integración automatizadas en diferentes entornos para poder comprobar la efectividad del sistema desarrollado.</w:t>
      </w:r>
    </w:p>
    <w:p w:rsidR="00936644" w:rsidRPr="00CD7A5C" w:rsidRDefault="00CD7A5C" w:rsidP="00CD7A5C">
      <w:pPr>
        <w:pStyle w:val="Prrafodelista"/>
        <w:numPr>
          <w:ilvl w:val="0"/>
          <w:numId w:val="10"/>
        </w:numPr>
        <w:spacing w:line="360" w:lineRule="auto"/>
        <w:jc w:val="both"/>
        <w:rPr>
          <w:color w:val="000000" w:themeColor="text1"/>
        </w:rPr>
      </w:pPr>
      <w:r>
        <w:rPr>
          <w:color w:val="000000" w:themeColor="text1"/>
        </w:rPr>
        <w:t xml:space="preserve">Se logró con eficiencia el desarrollo y despliegue de un recurso GUI web </w:t>
      </w:r>
      <w:r w:rsidR="00ED01C7">
        <w:rPr>
          <w:b/>
          <w:color w:val="000000" w:themeColor="text1"/>
        </w:rPr>
        <w:t xml:space="preserve">AicaDocs UI </w:t>
      </w:r>
      <w:r>
        <w:rPr>
          <w:color w:val="000000" w:themeColor="text1"/>
        </w:rPr>
        <w:t xml:space="preserve">para probar un escenario de consumo de la API, resultando en exitosa la </w:t>
      </w:r>
      <w:r w:rsidR="00061311">
        <w:rPr>
          <w:color w:val="000000" w:themeColor="text1"/>
        </w:rPr>
        <w:t>prueba.</w:t>
      </w:r>
      <w:r w:rsidR="00936644" w:rsidRPr="00CD7A5C">
        <w:rPr>
          <w:color w:val="000000" w:themeColor="text1"/>
        </w:rPr>
        <w:br w:type="page"/>
      </w:r>
    </w:p>
    <w:p w:rsidR="00936644" w:rsidRDefault="00936644" w:rsidP="00077F5B">
      <w:pPr>
        <w:pStyle w:val="Ttulo1"/>
        <w:spacing w:line="360" w:lineRule="auto"/>
        <w:rPr>
          <w:rFonts w:ascii="Arial" w:hAnsi="Arial" w:cs="Arial"/>
          <w:b/>
          <w:color w:val="000000" w:themeColor="text1"/>
          <w:sz w:val="32"/>
        </w:rPr>
      </w:pPr>
      <w:bookmarkStart w:id="127" w:name="_Toc160111380"/>
      <w:r>
        <w:rPr>
          <w:rFonts w:ascii="Arial" w:hAnsi="Arial" w:cs="Arial"/>
          <w:b/>
          <w:color w:val="000000" w:themeColor="text1"/>
          <w:sz w:val="32"/>
        </w:rPr>
        <w:lastRenderedPageBreak/>
        <w:t>Recomendaciones</w:t>
      </w:r>
      <w:bookmarkEnd w:id="127"/>
    </w:p>
    <w:p w:rsidR="00B20DD9" w:rsidRPr="00B20DD9" w:rsidRDefault="00B20DD9" w:rsidP="00077F5B">
      <w:pPr>
        <w:spacing w:line="360" w:lineRule="auto"/>
        <w:jc w:val="both"/>
      </w:pPr>
      <w:r>
        <w:t>Una vez finalizado el desarrollo de la investigación, se plantean los siguientes apartados a modo de recomendación:</w:t>
      </w:r>
    </w:p>
    <w:p w:rsidR="00EF2619" w:rsidRDefault="00EF2619" w:rsidP="00FD172F">
      <w:pPr>
        <w:pStyle w:val="Prrafodelista"/>
        <w:numPr>
          <w:ilvl w:val="0"/>
          <w:numId w:val="1"/>
        </w:numPr>
        <w:spacing w:line="360" w:lineRule="auto"/>
        <w:jc w:val="both"/>
      </w:pPr>
      <w:r>
        <w:t>Mejorar el despliegue de los servicios de la API en los siguientes aspectos:</w:t>
      </w:r>
    </w:p>
    <w:p w:rsidR="00EF2619" w:rsidRDefault="00F74802" w:rsidP="00FD172F">
      <w:pPr>
        <w:pStyle w:val="Prrafodelista"/>
        <w:numPr>
          <w:ilvl w:val="1"/>
          <w:numId w:val="1"/>
        </w:numPr>
        <w:spacing w:line="360" w:lineRule="auto"/>
        <w:jc w:val="both"/>
      </w:pPr>
      <w:r>
        <w:t xml:space="preserve">Desplegar los servicios de la base de datos, la gestión de objetos y el </w:t>
      </w:r>
      <w:r>
        <w:rPr>
          <w:i/>
        </w:rPr>
        <w:t xml:space="preserve">backend </w:t>
      </w:r>
      <w:r>
        <w:t>en sí, en servidores propios o en externos con un servicio profesional real, sustituyendo los despliegues de prueba actuales.</w:t>
      </w:r>
    </w:p>
    <w:p w:rsidR="00BC113D" w:rsidRDefault="00BC113D" w:rsidP="00FD172F">
      <w:pPr>
        <w:pStyle w:val="Prrafodelista"/>
        <w:numPr>
          <w:ilvl w:val="0"/>
          <w:numId w:val="1"/>
        </w:numPr>
        <w:spacing w:line="360" w:lineRule="auto"/>
        <w:jc w:val="both"/>
      </w:pPr>
      <w:r>
        <w:t>Mejorar la implementación del recurso visual para probar el consumo de la API en los siguientes aspectos:</w:t>
      </w:r>
    </w:p>
    <w:p w:rsidR="00BC113D" w:rsidRDefault="00BC113D" w:rsidP="00FD172F">
      <w:pPr>
        <w:pStyle w:val="Prrafodelista"/>
        <w:numPr>
          <w:ilvl w:val="1"/>
          <w:numId w:val="1"/>
        </w:numPr>
        <w:spacing w:line="360" w:lineRule="auto"/>
        <w:jc w:val="both"/>
      </w:pPr>
      <w:r>
        <w:t>Implementar la característica de ordenamiento en las tablas que permiten filtrado.</w:t>
      </w:r>
    </w:p>
    <w:p w:rsidR="00BC113D" w:rsidRDefault="00BC113D" w:rsidP="00FD172F">
      <w:pPr>
        <w:pStyle w:val="Prrafodelista"/>
        <w:numPr>
          <w:ilvl w:val="1"/>
          <w:numId w:val="1"/>
        </w:numPr>
        <w:spacing w:line="360" w:lineRule="auto"/>
        <w:jc w:val="both"/>
      </w:pPr>
      <w:r>
        <w:t xml:space="preserve">Mejorar la implementación del </w:t>
      </w:r>
      <w:r>
        <w:rPr>
          <w:i/>
        </w:rPr>
        <w:t>responsive design</w:t>
      </w:r>
      <w:r>
        <w:t xml:space="preserve"> para dispositivos móviles.</w:t>
      </w:r>
    </w:p>
    <w:p w:rsidR="00BC113D" w:rsidRDefault="00BC113D" w:rsidP="00FD172F">
      <w:pPr>
        <w:pStyle w:val="Prrafodelista"/>
        <w:numPr>
          <w:ilvl w:val="1"/>
          <w:numId w:val="1"/>
        </w:numPr>
        <w:spacing w:line="360" w:lineRule="auto"/>
        <w:jc w:val="both"/>
      </w:pPr>
      <w:r>
        <w:t>Implementar gráficos y resúmenes de datos para incrementar la funcionalidad y productividad.</w:t>
      </w:r>
    </w:p>
    <w:p w:rsidR="00A60CD2" w:rsidRDefault="00A60CD2" w:rsidP="00FD172F">
      <w:pPr>
        <w:pStyle w:val="Prrafodelista"/>
        <w:numPr>
          <w:ilvl w:val="0"/>
          <w:numId w:val="1"/>
        </w:numPr>
        <w:spacing w:line="360" w:lineRule="auto"/>
        <w:jc w:val="both"/>
      </w:pPr>
      <w:r>
        <w:t>Mejorar el diseño y la implementación de las pruebas de caja negra en los siguientes aspectos:</w:t>
      </w:r>
    </w:p>
    <w:p w:rsidR="00A60CD2" w:rsidRDefault="00A60CD2" w:rsidP="00FD172F">
      <w:pPr>
        <w:pStyle w:val="Prrafodelista"/>
        <w:numPr>
          <w:ilvl w:val="1"/>
          <w:numId w:val="1"/>
        </w:numPr>
        <w:spacing w:line="360" w:lineRule="auto"/>
        <w:jc w:val="both"/>
      </w:pPr>
      <w:r>
        <w:t>Incrementar el número de pruebas diseñadas y la cantidad de casos de uso comprendidos para poder incrementar el nivel de cobertura de las pruebas.</w:t>
      </w:r>
    </w:p>
    <w:p w:rsidR="00A60CD2" w:rsidRDefault="00A60CD2" w:rsidP="00FD172F">
      <w:pPr>
        <w:pStyle w:val="Prrafodelista"/>
        <w:numPr>
          <w:ilvl w:val="1"/>
          <w:numId w:val="1"/>
        </w:numPr>
        <w:spacing w:line="360" w:lineRule="auto"/>
        <w:jc w:val="both"/>
      </w:pPr>
      <w:r>
        <w:t>Ejecutar las pruebas en otros entornos aparte de los ya usados para consolidar la validez de los resultados de las mismas.</w:t>
      </w:r>
    </w:p>
    <w:p w:rsidR="00BC113D" w:rsidRDefault="00BC113D" w:rsidP="00FD172F">
      <w:pPr>
        <w:pStyle w:val="Prrafodelista"/>
        <w:numPr>
          <w:ilvl w:val="0"/>
          <w:numId w:val="1"/>
        </w:numPr>
        <w:spacing w:line="360" w:lineRule="auto"/>
        <w:jc w:val="both"/>
      </w:pPr>
      <w:r>
        <w:t>Mejorar las pruebas de integración automatiz</w:t>
      </w:r>
      <w:r w:rsidR="00A60CD2">
        <w:t>adas en los siguientes aspectos</w:t>
      </w:r>
      <w:r>
        <w:t>:</w:t>
      </w:r>
    </w:p>
    <w:p w:rsidR="00BC113D" w:rsidRDefault="00BC113D" w:rsidP="00FD172F">
      <w:pPr>
        <w:pStyle w:val="Prrafodelista"/>
        <w:numPr>
          <w:ilvl w:val="1"/>
          <w:numId w:val="1"/>
        </w:numPr>
        <w:spacing w:line="360" w:lineRule="auto"/>
        <w:jc w:val="both"/>
      </w:pPr>
      <w:r>
        <w:t>Uso de la sintaxis propia de la librería de pruebas XUnit y no la sintaxis general implementada.</w:t>
      </w:r>
    </w:p>
    <w:p w:rsidR="007B0049" w:rsidRDefault="00BC113D" w:rsidP="00FD172F">
      <w:pPr>
        <w:pStyle w:val="Prrafodelista"/>
        <w:numPr>
          <w:ilvl w:val="1"/>
          <w:numId w:val="1"/>
        </w:numPr>
        <w:spacing w:line="360" w:lineRule="auto"/>
        <w:jc w:val="both"/>
      </w:pPr>
      <w:r>
        <w:t>Incrementar el número de pruebas para aumentar el grado de cobertura de las pruebas.</w:t>
      </w:r>
    </w:p>
    <w:p w:rsidR="00A73160" w:rsidRPr="00936644" w:rsidRDefault="00B20DD9" w:rsidP="00FD172F">
      <w:pPr>
        <w:pStyle w:val="Prrafodelista"/>
        <w:numPr>
          <w:ilvl w:val="0"/>
          <w:numId w:val="1"/>
        </w:numPr>
        <w:spacing w:line="360" w:lineRule="auto"/>
        <w:jc w:val="both"/>
      </w:pPr>
      <w:r>
        <w:t xml:space="preserve">Adoptar una arquitectura </w:t>
      </w:r>
      <w:r w:rsidRPr="00B20DD9">
        <w:rPr>
          <w:i/>
        </w:rPr>
        <w:t>Multi</w:t>
      </w:r>
      <w:r>
        <w:t>-</w:t>
      </w:r>
      <w:r w:rsidRPr="00B20DD9">
        <w:rPr>
          <w:i/>
        </w:rPr>
        <w:t>Tenant</w:t>
      </w:r>
      <w:r>
        <w:t xml:space="preserve"> para poder escalar</w:t>
      </w:r>
      <w:r w:rsidR="00077F5B">
        <w:t xml:space="preserve"> a</w:t>
      </w:r>
      <w:r>
        <w:t xml:space="preserve"> Saas (</w:t>
      </w:r>
      <w:r>
        <w:rPr>
          <w:i/>
        </w:rPr>
        <w:t>Software as a Service</w:t>
      </w:r>
      <w:r>
        <w:t>) como modelo de negocio.</w:t>
      </w:r>
    </w:p>
    <w:p w:rsidR="008451AF" w:rsidRPr="00EF157E" w:rsidRDefault="00AD7389" w:rsidP="00012201">
      <w:pPr>
        <w:pStyle w:val="Ttulo1"/>
        <w:spacing w:line="360" w:lineRule="auto"/>
        <w:jc w:val="both"/>
        <w:rPr>
          <w:rFonts w:ascii="Arial" w:hAnsi="Arial" w:cs="Arial"/>
          <w:b/>
          <w:color w:val="000000" w:themeColor="text1"/>
          <w:sz w:val="32"/>
          <w:lang w:val="en-US"/>
        </w:rPr>
      </w:pPr>
      <w:bookmarkStart w:id="128" w:name="_Toc160111381"/>
      <w:r w:rsidRPr="00EF157E">
        <w:rPr>
          <w:rFonts w:ascii="Arial" w:hAnsi="Arial" w:cs="Arial"/>
          <w:b/>
          <w:color w:val="000000" w:themeColor="text1"/>
          <w:sz w:val="32"/>
          <w:lang w:val="en-US"/>
        </w:rPr>
        <w:lastRenderedPageBreak/>
        <w:t>Referencias Bibliográficas</w:t>
      </w:r>
      <w:bookmarkEnd w:id="128"/>
    </w:p>
    <w:p w:rsidR="002423A7" w:rsidRPr="002423A7" w:rsidRDefault="00142560" w:rsidP="002423A7">
      <w:pPr>
        <w:pStyle w:val="EndNoteBibliography"/>
        <w:spacing w:after="0"/>
        <w:ind w:left="720" w:hanging="720"/>
      </w:pPr>
      <w:r>
        <w:rPr>
          <w:rFonts w:eastAsiaTheme="majorEastAsia"/>
          <w:i/>
          <w:color w:val="000000" w:themeColor="text1"/>
          <w:szCs w:val="24"/>
        </w:rPr>
        <w:fldChar w:fldCharType="begin"/>
      </w:r>
      <w:r w:rsidRPr="00EF157E">
        <w:rPr>
          <w:rFonts w:eastAsiaTheme="majorEastAsia"/>
          <w:i/>
          <w:color w:val="000000" w:themeColor="text1"/>
          <w:szCs w:val="24"/>
        </w:rPr>
        <w:instrText xml:space="preserve"> ADDIN EN.REFLIST </w:instrText>
      </w:r>
      <w:r>
        <w:rPr>
          <w:rFonts w:eastAsiaTheme="majorEastAsia"/>
          <w:i/>
          <w:color w:val="000000" w:themeColor="text1"/>
          <w:szCs w:val="24"/>
        </w:rPr>
        <w:fldChar w:fldCharType="separate"/>
      </w:r>
      <w:r w:rsidR="002423A7" w:rsidRPr="002423A7">
        <w:t>[1]</w:t>
      </w:r>
      <w:r w:rsidR="002423A7" w:rsidRPr="002423A7">
        <w:tab/>
        <w:t xml:space="preserve">C. Koldewey, D. Hobscheidt, C. Pierenkemper, A. Kühn, and R. Dumitrescu, "Increasing Firm Performance through Industry 4.0—A Method to Define and Reach Meaningful Goals," </w:t>
      </w:r>
      <w:r w:rsidR="002423A7" w:rsidRPr="002423A7">
        <w:rPr>
          <w:i/>
        </w:rPr>
        <w:t xml:space="preserve">Sci, </w:t>
      </w:r>
      <w:r w:rsidR="002423A7" w:rsidRPr="002423A7">
        <w:t>vol. 4, p. 39, 10/18 2022.</w:t>
      </w:r>
    </w:p>
    <w:p w:rsidR="002423A7" w:rsidRPr="002423A7" w:rsidRDefault="002423A7" w:rsidP="002423A7">
      <w:pPr>
        <w:pStyle w:val="EndNoteBibliography"/>
        <w:spacing w:after="0"/>
        <w:ind w:left="720" w:hanging="720"/>
      </w:pPr>
      <w:r w:rsidRPr="002423A7">
        <w:t>[2]</w:t>
      </w:r>
      <w:r w:rsidRPr="002423A7">
        <w:tab/>
        <w:t xml:space="preserve">M. Piccarozzi, B. Aquilani, and C. Gatti, "Industry 4.0 in Management Studies: A Systematic Literature Review," </w:t>
      </w:r>
      <w:r w:rsidRPr="002423A7">
        <w:rPr>
          <w:i/>
        </w:rPr>
        <w:t xml:space="preserve">Sustainability, </w:t>
      </w:r>
      <w:r w:rsidRPr="002423A7">
        <w:t>vol. 10, p. 3821, 10/22 2018.</w:t>
      </w:r>
    </w:p>
    <w:p w:rsidR="002423A7" w:rsidRPr="002423A7" w:rsidRDefault="002423A7" w:rsidP="002423A7">
      <w:pPr>
        <w:pStyle w:val="EndNoteBibliography"/>
        <w:spacing w:after="0"/>
        <w:ind w:left="720" w:hanging="720"/>
      </w:pPr>
      <w:r w:rsidRPr="002423A7">
        <w:t>[3]</w:t>
      </w:r>
      <w:r w:rsidRPr="002423A7">
        <w:tab/>
        <w:t xml:space="preserve">M. Mladineo, L. Celent, V. Milković, and I. Veza, "Current State Analysis of Croatian Manufacturing Industry with Regard to Industry 4.0/5.0," </w:t>
      </w:r>
      <w:r w:rsidRPr="002423A7">
        <w:rPr>
          <w:i/>
        </w:rPr>
        <w:t xml:space="preserve">Machines, </w:t>
      </w:r>
      <w:r w:rsidRPr="002423A7">
        <w:t>vol. 12, p. 87, 01/23 2024.</w:t>
      </w:r>
    </w:p>
    <w:p w:rsidR="002423A7" w:rsidRPr="002423A7" w:rsidRDefault="002423A7" w:rsidP="002423A7">
      <w:pPr>
        <w:pStyle w:val="EndNoteBibliography"/>
        <w:spacing w:after="0"/>
        <w:ind w:left="720" w:hanging="720"/>
      </w:pPr>
      <w:r w:rsidRPr="002423A7">
        <w:t>[4]</w:t>
      </w:r>
      <w:r w:rsidRPr="002423A7">
        <w:tab/>
        <w:t xml:space="preserve">A. Frank, L. Dalenogare, and N. Ayala, "Industry 4.0 technologies: Implementation patterns in manufacturing companies," </w:t>
      </w:r>
      <w:r w:rsidRPr="002423A7">
        <w:rPr>
          <w:i/>
        </w:rPr>
        <w:t xml:space="preserve">International Journal of Production Economics, </w:t>
      </w:r>
      <w:r w:rsidRPr="002423A7">
        <w:t>vol. 210, 01/09 2019.</w:t>
      </w:r>
    </w:p>
    <w:p w:rsidR="002423A7" w:rsidRPr="002423A7" w:rsidRDefault="002423A7" w:rsidP="002423A7">
      <w:pPr>
        <w:pStyle w:val="EndNoteBibliography"/>
        <w:spacing w:after="0"/>
        <w:ind w:left="720" w:hanging="720"/>
      </w:pPr>
      <w:r w:rsidRPr="002423A7">
        <w:t>[5]</w:t>
      </w:r>
      <w:r w:rsidRPr="002423A7">
        <w:tab/>
        <w:t xml:space="preserve">F. Albayrak and O. Poyrazoğlu, "A Systematic Literature Review on Lean, Industry 4.0, and Digital Factory," </w:t>
      </w:r>
      <w:r w:rsidRPr="002423A7">
        <w:rPr>
          <w:i/>
        </w:rPr>
        <w:t xml:space="preserve">Journal of the Knowledge Economy, </w:t>
      </w:r>
      <w:r w:rsidRPr="002423A7">
        <w:t>12/02 2023.</w:t>
      </w:r>
    </w:p>
    <w:p w:rsidR="002423A7" w:rsidRPr="002423A7" w:rsidRDefault="002423A7" w:rsidP="002423A7">
      <w:pPr>
        <w:pStyle w:val="EndNoteBibliography"/>
        <w:spacing w:after="0"/>
        <w:ind w:left="720" w:hanging="720"/>
      </w:pPr>
      <w:r w:rsidRPr="002423A7">
        <w:t>[6]</w:t>
      </w:r>
      <w:r w:rsidRPr="002423A7">
        <w:tab/>
        <w:t>R. Dumitrescu</w:t>
      </w:r>
      <w:r w:rsidRPr="002423A7">
        <w:rPr>
          <w:i/>
        </w:rPr>
        <w:t xml:space="preserve"> et al.</w:t>
      </w:r>
      <w:r w:rsidRPr="002423A7">
        <w:t xml:space="preserve">, "acatech Maturity Index Smart Services," </w:t>
      </w:r>
      <w:r w:rsidRPr="002423A7">
        <w:rPr>
          <w:i/>
        </w:rPr>
        <w:t xml:space="preserve">acatech National Academy of Science and Engineering, </w:t>
      </w:r>
      <w:r w:rsidRPr="002423A7">
        <w:t>2023.</w:t>
      </w:r>
    </w:p>
    <w:p w:rsidR="002423A7" w:rsidRPr="002423A7" w:rsidRDefault="002423A7" w:rsidP="002423A7">
      <w:pPr>
        <w:pStyle w:val="EndNoteBibliography"/>
        <w:spacing w:after="0"/>
        <w:ind w:left="720" w:hanging="720"/>
      </w:pPr>
      <w:r w:rsidRPr="002423A7">
        <w:t>[7]</w:t>
      </w:r>
      <w:r w:rsidRPr="002423A7">
        <w:tab/>
        <w:t xml:space="preserve">G. Schuh, R. Anderl, R. Dimitrescu, A. Krüger, and M. ten Hompel, "acatech Industrie 4.0 Maturity Index. Managing the Digital Transformation of Companies. Update 2020," </w:t>
      </w:r>
      <w:r w:rsidRPr="002423A7">
        <w:rPr>
          <w:i/>
        </w:rPr>
        <w:t xml:space="preserve">acatech National Academy of Science and Engineering, </w:t>
      </w:r>
      <w:r w:rsidRPr="002423A7">
        <w:t>2020.</w:t>
      </w:r>
    </w:p>
    <w:p w:rsidR="002423A7" w:rsidRPr="002423A7" w:rsidRDefault="002423A7" w:rsidP="002423A7">
      <w:pPr>
        <w:pStyle w:val="EndNoteBibliography"/>
        <w:spacing w:after="0"/>
        <w:ind w:left="720" w:hanging="720"/>
      </w:pPr>
      <w:r w:rsidRPr="002423A7">
        <w:t>[8]</w:t>
      </w:r>
      <w:r w:rsidRPr="002423A7">
        <w:tab/>
        <w:t xml:space="preserve">G. Schuh, R. Anderl, R. Dimitrescu, A. Krüger, and M. ten Hompel, "acatech Using the Industrie 4.0 Maturity Index in Industry. Current challenges, case studies and trends," </w:t>
      </w:r>
      <w:r w:rsidRPr="002423A7">
        <w:rPr>
          <w:i/>
        </w:rPr>
        <w:t xml:space="preserve">acatech National Academy of Science and Engineering, </w:t>
      </w:r>
      <w:r w:rsidRPr="002423A7">
        <w:t>2020.</w:t>
      </w:r>
    </w:p>
    <w:p w:rsidR="002423A7" w:rsidRPr="002423A7" w:rsidRDefault="002423A7" w:rsidP="002423A7">
      <w:pPr>
        <w:pStyle w:val="EndNoteBibliography"/>
        <w:spacing w:after="0"/>
        <w:ind w:left="720" w:hanging="720"/>
      </w:pPr>
      <w:r w:rsidRPr="002423A7">
        <w:t>[9]</w:t>
      </w:r>
      <w:r w:rsidRPr="002423A7">
        <w:tab/>
        <w:t>J. Ahamad, "Applications of Industry 4.0 in the Pharmaceutical Sector," 2023.</w:t>
      </w:r>
    </w:p>
    <w:p w:rsidR="002423A7" w:rsidRPr="002423A7" w:rsidRDefault="002423A7" w:rsidP="002423A7">
      <w:pPr>
        <w:pStyle w:val="EndNoteBibliography"/>
        <w:spacing w:after="0"/>
        <w:ind w:left="720" w:hanging="720"/>
      </w:pPr>
      <w:r w:rsidRPr="002423A7">
        <w:t>[10]</w:t>
      </w:r>
      <w:r w:rsidRPr="002423A7">
        <w:tab/>
        <w:t xml:space="preserve">J. Dawale, R. Singh, K. Gawai, R. Gimonkar, J. Pawar, and C. Ghodke, "Industry 4.0," </w:t>
      </w:r>
      <w:r w:rsidRPr="002423A7">
        <w:rPr>
          <w:i/>
        </w:rPr>
        <w:t xml:space="preserve">International Journal of Advanced Research in Science, Communication and Technology, </w:t>
      </w:r>
      <w:r w:rsidRPr="002423A7">
        <w:t>pp. 9-11, 10/08 2023.</w:t>
      </w:r>
    </w:p>
    <w:p w:rsidR="002423A7" w:rsidRPr="002423A7" w:rsidRDefault="002423A7" w:rsidP="002423A7">
      <w:pPr>
        <w:pStyle w:val="EndNoteBibliography"/>
        <w:spacing w:after="0"/>
        <w:ind w:left="720" w:hanging="720"/>
      </w:pPr>
      <w:r w:rsidRPr="002423A7">
        <w:t>[11]</w:t>
      </w:r>
      <w:r w:rsidRPr="002423A7">
        <w:tab/>
        <w:t xml:space="preserve">A. Digalwar, R. Pandey, S. Singh, and A. Sharma, </w:t>
      </w:r>
      <w:r w:rsidRPr="002423A7">
        <w:rPr>
          <w:i/>
        </w:rPr>
        <w:t>Industry 4.0 Implementation: Evidence from Indian Industries</w:t>
      </w:r>
      <w:r w:rsidRPr="002423A7">
        <w:t>. 2024, pp. 23-34.</w:t>
      </w:r>
    </w:p>
    <w:p w:rsidR="002423A7" w:rsidRPr="002423A7" w:rsidRDefault="002423A7" w:rsidP="002423A7">
      <w:pPr>
        <w:pStyle w:val="EndNoteBibliography"/>
        <w:spacing w:after="0"/>
        <w:ind w:left="720" w:hanging="720"/>
      </w:pPr>
      <w:r w:rsidRPr="002423A7">
        <w:t>[12]</w:t>
      </w:r>
      <w:r w:rsidRPr="002423A7">
        <w:tab/>
        <w:t xml:space="preserve">H. Kagermann and W. Wahlster, "Ten Years of Industrie 4.0," </w:t>
      </w:r>
      <w:r w:rsidRPr="002423A7">
        <w:rPr>
          <w:i/>
        </w:rPr>
        <w:t xml:space="preserve">Sci, </w:t>
      </w:r>
      <w:r w:rsidRPr="002423A7">
        <w:t>vol. 4, p. 26, 06/28 2022.</w:t>
      </w:r>
    </w:p>
    <w:p w:rsidR="002423A7" w:rsidRPr="002423A7" w:rsidRDefault="002423A7" w:rsidP="002423A7">
      <w:pPr>
        <w:pStyle w:val="EndNoteBibliography"/>
        <w:spacing w:after="0"/>
        <w:ind w:left="720" w:hanging="720"/>
      </w:pPr>
      <w:r w:rsidRPr="002423A7">
        <w:t>[13]</w:t>
      </w:r>
      <w:r w:rsidRPr="002423A7">
        <w:tab/>
        <w:t xml:space="preserve">J. Nenadál, D. Vykydal, P. Halfarová, and E. Tylečková, "Quality 4.0 Maturity Assessment in Light of the Current Situation in the Czech Republic," </w:t>
      </w:r>
      <w:r w:rsidRPr="002423A7">
        <w:rPr>
          <w:i/>
        </w:rPr>
        <w:t xml:space="preserve">Sustainability, </w:t>
      </w:r>
      <w:r w:rsidRPr="002423A7">
        <w:t>vol. 14, p. 7519, 06/20 2022.</w:t>
      </w:r>
    </w:p>
    <w:p w:rsidR="002423A7" w:rsidRPr="002423A7" w:rsidRDefault="002423A7" w:rsidP="002423A7">
      <w:pPr>
        <w:pStyle w:val="EndNoteBibliography"/>
        <w:spacing w:after="0"/>
        <w:ind w:left="720" w:hanging="720"/>
      </w:pPr>
      <w:r w:rsidRPr="002423A7">
        <w:t>[14]</w:t>
      </w:r>
      <w:r w:rsidRPr="002423A7">
        <w:tab/>
        <w:t xml:space="preserve">M. Flamini and M. Naldi, "Maturity of Industry 4.0: A Systematic Literature Review of Assessment Campaigns," </w:t>
      </w:r>
      <w:r w:rsidRPr="002423A7">
        <w:rPr>
          <w:i/>
        </w:rPr>
        <w:t xml:space="preserve">Journal of Open Innovation: Technology, Market, and Complexity, </w:t>
      </w:r>
      <w:r w:rsidRPr="002423A7">
        <w:t>vol. 8, p. 51, 03/11 2022.</w:t>
      </w:r>
    </w:p>
    <w:p w:rsidR="002423A7" w:rsidRPr="002423A7" w:rsidRDefault="002423A7" w:rsidP="002423A7">
      <w:pPr>
        <w:pStyle w:val="EndNoteBibliography"/>
        <w:spacing w:after="0"/>
        <w:ind w:left="720" w:hanging="720"/>
      </w:pPr>
      <w:r w:rsidRPr="002423A7">
        <w:t>[15]</w:t>
      </w:r>
      <w:r w:rsidRPr="002423A7">
        <w:tab/>
        <w:t xml:space="preserve">H. Tariq and S. Sultan, "A Secure Interoperable API Wrapper Tunnel for Integration of GIS-Based ICS-IIoT and Digital Twins in Industry 4.0 Clouds," </w:t>
      </w:r>
      <w:r w:rsidRPr="002423A7">
        <w:rPr>
          <w:i/>
        </w:rPr>
        <w:t xml:space="preserve">WSEAS TRANSACTIONS ON COMPUTERS, </w:t>
      </w:r>
      <w:r w:rsidRPr="002423A7">
        <w:t>vol. 21, pp. 131-138, 04/21 2022.</w:t>
      </w:r>
    </w:p>
    <w:p w:rsidR="002423A7" w:rsidRPr="002423A7" w:rsidRDefault="002423A7" w:rsidP="002423A7">
      <w:pPr>
        <w:pStyle w:val="EndNoteBibliography"/>
        <w:spacing w:after="0"/>
        <w:ind w:left="720" w:hanging="720"/>
      </w:pPr>
      <w:r w:rsidRPr="002423A7">
        <w:t>[16]</w:t>
      </w:r>
      <w:r w:rsidRPr="002423A7">
        <w:tab/>
        <w:t>J. Brandenburger</w:t>
      </w:r>
      <w:r w:rsidRPr="002423A7">
        <w:rPr>
          <w:i/>
        </w:rPr>
        <w:t xml:space="preserve"> et al.</w:t>
      </w:r>
      <w:r w:rsidRPr="002423A7">
        <w:t xml:space="preserve">, </w:t>
      </w:r>
      <w:r w:rsidRPr="002423A7">
        <w:rPr>
          <w:i/>
        </w:rPr>
        <w:t>Quality4.0 -- Transparent product quality supervision in the age of Industry 4.0</w:t>
      </w:r>
      <w:r w:rsidRPr="002423A7">
        <w:t>. 2020.</w:t>
      </w:r>
    </w:p>
    <w:p w:rsidR="002423A7" w:rsidRPr="002423A7" w:rsidRDefault="002423A7" w:rsidP="002423A7">
      <w:pPr>
        <w:pStyle w:val="EndNoteBibliography"/>
        <w:spacing w:after="0"/>
        <w:ind w:left="720" w:hanging="720"/>
      </w:pPr>
      <w:r w:rsidRPr="002423A7">
        <w:lastRenderedPageBreak/>
        <w:t>[17]</w:t>
      </w:r>
      <w:r w:rsidRPr="002423A7">
        <w:tab/>
        <w:t xml:space="preserve">P. Amrih and R. Damayanti, "Pharma 4.0 Quality Management Challenge: A Literature Review," </w:t>
      </w:r>
      <w:r w:rsidRPr="002423A7">
        <w:rPr>
          <w:i/>
        </w:rPr>
        <w:t xml:space="preserve">Sci, </w:t>
      </w:r>
      <w:r w:rsidRPr="002423A7">
        <w:t>05/23 2023.</w:t>
      </w:r>
    </w:p>
    <w:p w:rsidR="002423A7" w:rsidRPr="002423A7" w:rsidRDefault="002423A7" w:rsidP="002423A7">
      <w:pPr>
        <w:pStyle w:val="EndNoteBibliography"/>
        <w:spacing w:after="0"/>
        <w:ind w:left="720" w:hanging="720"/>
      </w:pPr>
      <w:r w:rsidRPr="002423A7">
        <w:t>[18]</w:t>
      </w:r>
      <w:r w:rsidRPr="002423A7">
        <w:tab/>
        <w:t xml:space="preserve">A. Giri, "Designing a SAAS Platform for Industry 4.0 Smart Manufacturing," </w:t>
      </w:r>
      <w:r w:rsidRPr="002423A7">
        <w:rPr>
          <w:i/>
        </w:rPr>
        <w:t xml:space="preserve">International Journal for Research in Applied Science and Engineering Technology, </w:t>
      </w:r>
      <w:r w:rsidRPr="002423A7">
        <w:t>vol. 11, pp. 2445-2451, 05/31 2023.</w:t>
      </w:r>
    </w:p>
    <w:p w:rsidR="002423A7" w:rsidRPr="002423A7" w:rsidRDefault="002423A7" w:rsidP="002423A7">
      <w:pPr>
        <w:pStyle w:val="EndNoteBibliography"/>
        <w:spacing w:after="0"/>
        <w:ind w:left="720" w:hanging="720"/>
      </w:pPr>
      <w:r w:rsidRPr="00CC49B1">
        <w:rPr>
          <w:lang w:val="es-ES"/>
        </w:rPr>
        <w:t>[19]</w:t>
      </w:r>
      <w:r w:rsidRPr="00CC49B1">
        <w:rPr>
          <w:lang w:val="es-ES"/>
        </w:rPr>
        <w:tab/>
        <w:t xml:space="preserve">C. R. López Paz, P. Velázquez Borrero, A. L. Infante Abreu, and K. Escalera Fariñas, "Documentation System in the AICA+ Laboratories. </w:t>
      </w:r>
      <w:r w:rsidRPr="002423A7">
        <w:t xml:space="preserve">Case Study of Microservices, Devops and Incidents Management," </w:t>
      </w:r>
      <w:r w:rsidRPr="002423A7">
        <w:rPr>
          <w:i/>
        </w:rPr>
        <w:t xml:space="preserve">RCTD, </w:t>
      </w:r>
      <w:r w:rsidRPr="002423A7">
        <w:t>vol. 4, no. 1, 2023.</w:t>
      </w:r>
    </w:p>
    <w:p w:rsidR="002423A7" w:rsidRPr="002423A7" w:rsidRDefault="002423A7" w:rsidP="002423A7">
      <w:pPr>
        <w:pStyle w:val="EndNoteBibliography"/>
        <w:spacing w:after="0"/>
        <w:ind w:left="720" w:hanging="720"/>
      </w:pPr>
      <w:r w:rsidRPr="002423A7">
        <w:t>[20]</w:t>
      </w:r>
      <w:r w:rsidRPr="002423A7">
        <w:tab/>
        <w:t>Github, "Github Documentation," 2024.</w:t>
      </w:r>
    </w:p>
    <w:p w:rsidR="002423A7" w:rsidRPr="002423A7" w:rsidRDefault="002423A7" w:rsidP="002423A7">
      <w:pPr>
        <w:pStyle w:val="EndNoteBibliography"/>
        <w:spacing w:after="0"/>
        <w:ind w:left="720" w:hanging="720"/>
      </w:pPr>
      <w:r w:rsidRPr="002423A7">
        <w:t>[21]</w:t>
      </w:r>
      <w:r w:rsidRPr="002423A7">
        <w:tab/>
        <w:t>AWS, "Docker," 2024.</w:t>
      </w:r>
    </w:p>
    <w:p w:rsidR="002423A7" w:rsidRPr="00CC49B1" w:rsidRDefault="002423A7" w:rsidP="002423A7">
      <w:pPr>
        <w:pStyle w:val="EndNoteBibliography"/>
        <w:spacing w:after="0"/>
        <w:ind w:left="720" w:hanging="720"/>
        <w:rPr>
          <w:lang w:val="es-ES"/>
        </w:rPr>
      </w:pPr>
      <w:r w:rsidRPr="00CC49B1">
        <w:rPr>
          <w:lang w:val="es-ES"/>
        </w:rPr>
        <w:t>[22]</w:t>
      </w:r>
      <w:r w:rsidRPr="00CC49B1">
        <w:rPr>
          <w:lang w:val="es-ES"/>
        </w:rPr>
        <w:tab/>
        <w:t>Microsoft, "¿Por qué elegir .NET?," 2024.</w:t>
      </w:r>
    </w:p>
    <w:p w:rsidR="002423A7" w:rsidRPr="002423A7" w:rsidRDefault="002423A7" w:rsidP="002423A7">
      <w:pPr>
        <w:pStyle w:val="EndNoteBibliography"/>
        <w:spacing w:after="0"/>
        <w:ind w:left="720" w:hanging="720"/>
      </w:pPr>
      <w:r w:rsidRPr="002423A7">
        <w:t>[23]</w:t>
      </w:r>
      <w:r w:rsidRPr="002423A7">
        <w:tab/>
        <w:t xml:space="preserve">Microsoft. (2024). </w:t>
      </w:r>
      <w:r w:rsidRPr="002423A7">
        <w:rPr>
          <w:i/>
        </w:rPr>
        <w:t>Official Documentation of ASP.NET 8.0</w:t>
      </w:r>
      <w:r w:rsidRPr="002423A7">
        <w:t xml:space="preserve">. Available: </w:t>
      </w:r>
      <w:hyperlink r:id="rId86" w:history="1">
        <w:r w:rsidRPr="002423A7">
          <w:rPr>
            <w:rStyle w:val="Hipervnculo"/>
          </w:rPr>
          <w:t>https://learn.microsoft.com/es-es/aspnet/core/?view=aspnetcore-8.0</w:t>
        </w:r>
      </w:hyperlink>
    </w:p>
    <w:p w:rsidR="002423A7" w:rsidRPr="002423A7" w:rsidRDefault="002423A7" w:rsidP="002423A7">
      <w:pPr>
        <w:pStyle w:val="EndNoteBibliography"/>
        <w:spacing w:after="0"/>
        <w:ind w:left="720" w:hanging="720"/>
      </w:pPr>
      <w:r w:rsidRPr="002423A7">
        <w:t>[24]</w:t>
      </w:r>
      <w:r w:rsidRPr="002423A7">
        <w:tab/>
        <w:t>TechEmpower, "Best plaintext responses per second," 2023.</w:t>
      </w:r>
    </w:p>
    <w:p w:rsidR="002423A7" w:rsidRPr="002423A7" w:rsidRDefault="002423A7" w:rsidP="002423A7">
      <w:pPr>
        <w:pStyle w:val="EndNoteBibliography"/>
        <w:spacing w:after="0"/>
        <w:ind w:left="720" w:hanging="720"/>
      </w:pPr>
      <w:r w:rsidRPr="002423A7">
        <w:t>[25]</w:t>
      </w:r>
      <w:r w:rsidRPr="002423A7">
        <w:tab/>
        <w:t xml:space="preserve">A. Giretti, </w:t>
      </w:r>
      <w:r w:rsidRPr="002423A7">
        <w:rPr>
          <w:i/>
        </w:rPr>
        <w:t>Coding Clean, Reliable, and Safe REST APIs with ASP.NET Core 8: Develop Robust Minimal APIs with .NET 8</w:t>
      </w:r>
      <w:r w:rsidRPr="002423A7">
        <w:t>. 2023.</w:t>
      </w:r>
    </w:p>
    <w:p w:rsidR="002423A7" w:rsidRPr="002423A7" w:rsidRDefault="002423A7" w:rsidP="002423A7">
      <w:pPr>
        <w:pStyle w:val="EndNoteBibliography"/>
        <w:spacing w:after="0"/>
        <w:ind w:left="720" w:hanging="720"/>
      </w:pPr>
      <w:r w:rsidRPr="002423A7">
        <w:t>[26]</w:t>
      </w:r>
      <w:r w:rsidRPr="002423A7">
        <w:tab/>
        <w:t>S. M. Khan, "Simplified ASP.NET Core Web API with Clean Architecture and Chain of Responsibility," 11/03 2023.</w:t>
      </w:r>
    </w:p>
    <w:p w:rsidR="002423A7" w:rsidRPr="002423A7" w:rsidRDefault="002423A7" w:rsidP="002423A7">
      <w:pPr>
        <w:pStyle w:val="EndNoteBibliography"/>
        <w:spacing w:after="0"/>
        <w:ind w:left="720" w:hanging="720"/>
      </w:pPr>
      <w:r w:rsidRPr="002423A7">
        <w:t>[27]</w:t>
      </w:r>
      <w:r w:rsidRPr="002423A7">
        <w:tab/>
        <w:t xml:space="preserve">S. M. Khan, </w:t>
      </w:r>
      <w:r w:rsidRPr="002423A7">
        <w:rPr>
          <w:i/>
        </w:rPr>
        <w:t>API Development Using Asp.Net Core Web API A practical approach for developing the APIs in Asp.net Core</w:t>
      </w:r>
      <w:r w:rsidRPr="002423A7">
        <w:t>. 2023.</w:t>
      </w:r>
    </w:p>
    <w:p w:rsidR="002423A7" w:rsidRPr="002423A7" w:rsidRDefault="002423A7" w:rsidP="002423A7">
      <w:pPr>
        <w:pStyle w:val="EndNoteBibliography"/>
        <w:spacing w:after="0"/>
        <w:ind w:left="720" w:hanging="720"/>
      </w:pPr>
      <w:r w:rsidRPr="002423A7">
        <w:t>[28]</w:t>
      </w:r>
      <w:r w:rsidRPr="002423A7">
        <w:tab/>
        <w:t>A. Giretti, "Basics of Clean REST APIs," 2023, pp. 91-212.</w:t>
      </w:r>
    </w:p>
    <w:p w:rsidR="002423A7" w:rsidRPr="00CC49B1" w:rsidRDefault="002423A7" w:rsidP="002423A7">
      <w:pPr>
        <w:pStyle w:val="EndNoteBibliography"/>
        <w:spacing w:after="0"/>
        <w:ind w:left="720" w:hanging="720"/>
        <w:rPr>
          <w:lang w:val="es-ES"/>
        </w:rPr>
      </w:pPr>
      <w:r w:rsidRPr="00CC49B1">
        <w:rPr>
          <w:lang w:val="es-ES"/>
        </w:rPr>
        <w:t>[29]</w:t>
      </w:r>
      <w:r w:rsidRPr="00CC49B1">
        <w:rPr>
          <w:lang w:val="es-ES"/>
        </w:rPr>
        <w:tab/>
        <w:t>Microsoft, "Minimal APIs quick reference," 2024.</w:t>
      </w:r>
    </w:p>
    <w:p w:rsidR="002423A7" w:rsidRPr="00CC49B1" w:rsidRDefault="002423A7" w:rsidP="002423A7">
      <w:pPr>
        <w:pStyle w:val="EndNoteBibliography"/>
        <w:spacing w:after="0"/>
        <w:ind w:left="720" w:hanging="720"/>
        <w:rPr>
          <w:lang w:val="es-ES"/>
        </w:rPr>
      </w:pPr>
      <w:r w:rsidRPr="00CC49B1">
        <w:rPr>
          <w:lang w:val="es-ES"/>
        </w:rPr>
        <w:t>[30]</w:t>
      </w:r>
      <w:r w:rsidRPr="00CC49B1">
        <w:rPr>
          <w:lang w:val="es-ES"/>
        </w:rPr>
        <w:tab/>
        <w:t>MinIO, "MinIO," 2024.</w:t>
      </w:r>
    </w:p>
    <w:p w:rsidR="002423A7" w:rsidRPr="00CC49B1" w:rsidRDefault="002423A7" w:rsidP="002423A7">
      <w:pPr>
        <w:pStyle w:val="EndNoteBibliography"/>
        <w:spacing w:after="0"/>
        <w:ind w:left="720" w:hanging="720"/>
        <w:rPr>
          <w:lang w:val="es-ES"/>
        </w:rPr>
      </w:pPr>
      <w:r w:rsidRPr="00CC49B1">
        <w:rPr>
          <w:lang w:val="es-ES"/>
        </w:rPr>
        <w:t>[31]</w:t>
      </w:r>
      <w:r w:rsidRPr="00CC49B1">
        <w:rPr>
          <w:lang w:val="es-ES"/>
        </w:rPr>
        <w:tab/>
        <w:t>Postgres, "PostgreSQL," 2024.</w:t>
      </w:r>
    </w:p>
    <w:p w:rsidR="002423A7" w:rsidRPr="002423A7" w:rsidRDefault="002423A7" w:rsidP="002423A7">
      <w:pPr>
        <w:pStyle w:val="EndNoteBibliography"/>
        <w:spacing w:after="0"/>
        <w:ind w:left="720" w:hanging="720"/>
      </w:pPr>
      <w:r w:rsidRPr="002423A7">
        <w:t>[32]</w:t>
      </w:r>
      <w:r w:rsidRPr="002423A7">
        <w:tab/>
        <w:t>L. Liu, M. Bahrami, J. Park, and W.-P. Chen, "Web API Search: Discover Web API and Its Endpoint with Natural Language Queries," 2020, pp. 96-113.</w:t>
      </w:r>
    </w:p>
    <w:p w:rsidR="002423A7" w:rsidRPr="002423A7" w:rsidRDefault="002423A7" w:rsidP="002423A7">
      <w:pPr>
        <w:pStyle w:val="EndNoteBibliography"/>
        <w:spacing w:after="0"/>
        <w:ind w:left="720" w:hanging="720"/>
      </w:pPr>
      <w:r w:rsidRPr="002423A7">
        <w:t>[33]</w:t>
      </w:r>
      <w:r w:rsidRPr="002423A7">
        <w:tab/>
        <w:t xml:space="preserve">M. MiloŠEviĆ, V. Mladenovic, and U. Pešović, "Evaluation of HTTP/3 Protocol for Internet of Things and Fog Computing Scenarios," </w:t>
      </w:r>
      <w:r w:rsidRPr="002423A7">
        <w:rPr>
          <w:i/>
        </w:rPr>
        <w:t xml:space="preserve">Studies in Informatics and Control, </w:t>
      </w:r>
      <w:r w:rsidRPr="002423A7">
        <w:t>vol. 30, pp. 75-84, 09/30 2021.</w:t>
      </w:r>
    </w:p>
    <w:p w:rsidR="002423A7" w:rsidRPr="00CC49B1" w:rsidRDefault="002423A7" w:rsidP="002423A7">
      <w:pPr>
        <w:pStyle w:val="EndNoteBibliography"/>
        <w:spacing w:after="0"/>
        <w:ind w:left="720" w:hanging="720"/>
        <w:rPr>
          <w:lang w:val="es-ES"/>
        </w:rPr>
      </w:pPr>
      <w:r w:rsidRPr="002423A7">
        <w:t>[34]</w:t>
      </w:r>
      <w:r w:rsidRPr="002423A7">
        <w:tab/>
        <w:t xml:space="preserve">A. Martin-Lopez, A. Arcuri, S. Segura, and A. Ruiz-Cortés, </w:t>
      </w:r>
      <w:r w:rsidRPr="002423A7">
        <w:rPr>
          <w:i/>
        </w:rPr>
        <w:t>Black-Box and White-Box Test Case Generation for RESTful APIs: Enemies or Allies?</w:t>
      </w:r>
      <w:r w:rsidRPr="002423A7">
        <w:t xml:space="preserve"> </w:t>
      </w:r>
      <w:r w:rsidRPr="00CC49B1">
        <w:rPr>
          <w:lang w:val="es-ES"/>
        </w:rPr>
        <w:t>2021.</w:t>
      </w:r>
    </w:p>
    <w:p w:rsidR="002423A7" w:rsidRPr="00CC49B1" w:rsidRDefault="002423A7" w:rsidP="002423A7">
      <w:pPr>
        <w:pStyle w:val="EndNoteBibliography"/>
        <w:ind w:left="720" w:hanging="720"/>
        <w:rPr>
          <w:lang w:val="es-ES"/>
        </w:rPr>
      </w:pPr>
      <w:r w:rsidRPr="00CC49B1">
        <w:rPr>
          <w:lang w:val="es-ES"/>
        </w:rPr>
        <w:t>[35]</w:t>
      </w:r>
      <w:r w:rsidRPr="00CC49B1">
        <w:rPr>
          <w:lang w:val="es-ES"/>
        </w:rPr>
        <w:tab/>
        <w:t>A. Freeman, "Using Razor Pages," 2022, pp. 629-661.</w:t>
      </w:r>
    </w:p>
    <w:p w:rsidR="00DE22B0" w:rsidRPr="00CC49B1" w:rsidRDefault="00142560" w:rsidP="00012201">
      <w:pPr>
        <w:spacing w:line="360" w:lineRule="auto"/>
        <w:jc w:val="both"/>
        <w:rPr>
          <w:rFonts w:asciiTheme="minorHAnsi" w:hAnsiTheme="minorHAnsi"/>
          <w:noProof/>
          <w:sz w:val="22"/>
        </w:rPr>
      </w:pPr>
      <w:r>
        <w:rPr>
          <w:rFonts w:eastAsiaTheme="majorEastAsia" w:cs="Arial"/>
          <w:i/>
          <w:color w:val="000000" w:themeColor="text1"/>
          <w:szCs w:val="24"/>
        </w:rPr>
        <w:fldChar w:fldCharType="end"/>
      </w:r>
      <w:r w:rsidR="00DE22B0">
        <w:rPr>
          <w:rFonts w:cs="Arial"/>
          <w:b/>
          <w:color w:val="000000" w:themeColor="text1"/>
          <w:sz w:val="32"/>
        </w:rPr>
        <w:fldChar w:fldCharType="begin"/>
      </w:r>
      <w:r w:rsidR="00DE22B0" w:rsidRPr="00CC49B1">
        <w:rPr>
          <w:rFonts w:cs="Arial"/>
          <w:b/>
          <w:color w:val="000000" w:themeColor="text1"/>
          <w:sz w:val="32"/>
        </w:rPr>
        <w:instrText xml:space="preserve"> BIBLIOGRAPHY  \l 3082 </w:instrText>
      </w:r>
      <w:r w:rsidR="00DE22B0">
        <w:rPr>
          <w:rFonts w:cs="Arial"/>
          <w:b/>
          <w:color w:val="000000" w:themeColor="text1"/>
          <w:sz w:val="32"/>
        </w:rPr>
        <w:fldChar w:fldCharType="separate"/>
      </w:r>
    </w:p>
    <w:p w:rsidR="00DE22B0" w:rsidRPr="00CC49B1" w:rsidRDefault="00DE22B0" w:rsidP="00012201">
      <w:pPr>
        <w:spacing w:line="360" w:lineRule="auto"/>
        <w:jc w:val="both"/>
        <w:divId w:val="1150832178"/>
        <w:rPr>
          <w:rFonts w:eastAsia="Times New Roman"/>
          <w:noProof/>
        </w:rPr>
      </w:pPr>
    </w:p>
    <w:p w:rsidR="008451AF" w:rsidRPr="00CC49B1" w:rsidRDefault="00DE22B0" w:rsidP="00142560">
      <w:pPr>
        <w:spacing w:line="360" w:lineRule="auto"/>
        <w:rPr>
          <w:rFonts w:eastAsiaTheme="majorEastAsia" w:cs="Arial"/>
          <w:b/>
          <w:color w:val="000000" w:themeColor="text1"/>
          <w:sz w:val="32"/>
          <w:szCs w:val="40"/>
        </w:rPr>
      </w:pPr>
      <w:r>
        <w:rPr>
          <w:rFonts w:cs="Arial"/>
          <w:b/>
          <w:color w:val="000000" w:themeColor="text1"/>
          <w:sz w:val="32"/>
        </w:rPr>
        <w:fldChar w:fldCharType="end"/>
      </w:r>
      <w:r w:rsidR="008451AF" w:rsidRPr="00CC49B1">
        <w:rPr>
          <w:rFonts w:cs="Arial"/>
          <w:b/>
          <w:color w:val="000000" w:themeColor="text1"/>
          <w:sz w:val="32"/>
        </w:rPr>
        <w:br w:type="page"/>
      </w:r>
    </w:p>
    <w:p w:rsidR="009D52CA" w:rsidRPr="00CC49B1" w:rsidRDefault="009D52CA" w:rsidP="00A03CA1">
      <w:pPr>
        <w:pStyle w:val="Ttulo1"/>
        <w:rPr>
          <w:rFonts w:ascii="Arial" w:hAnsi="Arial" w:cs="Arial"/>
          <w:b/>
          <w:color w:val="000000" w:themeColor="text1"/>
          <w:sz w:val="32"/>
        </w:rPr>
        <w:sectPr w:rsidR="009D52CA" w:rsidRPr="00CC49B1" w:rsidSect="0075573F">
          <w:footerReference w:type="default" r:id="rId87"/>
          <w:pgSz w:w="11906" w:h="16838"/>
          <w:pgMar w:top="1417" w:right="1701" w:bottom="1417" w:left="1701" w:header="708" w:footer="708" w:gutter="0"/>
          <w:pgNumType w:start="1"/>
          <w:cols w:space="708"/>
          <w:docGrid w:linePitch="360"/>
        </w:sectPr>
      </w:pPr>
    </w:p>
    <w:p w:rsidR="00360987" w:rsidRPr="00A03CA1" w:rsidRDefault="00F76DEC" w:rsidP="00A03CA1">
      <w:pPr>
        <w:pStyle w:val="Ttulo1"/>
        <w:rPr>
          <w:rFonts w:ascii="Arial" w:hAnsi="Arial" w:cs="Arial"/>
          <w:b/>
          <w:color w:val="000000" w:themeColor="text1"/>
          <w:sz w:val="32"/>
        </w:rPr>
      </w:pPr>
      <w:bookmarkStart w:id="129" w:name="_Toc160111382"/>
      <w:r w:rsidRPr="00B23512">
        <w:rPr>
          <w:rFonts w:ascii="Arial" w:hAnsi="Arial" w:cs="Arial"/>
          <w:b/>
          <w:color w:val="000000" w:themeColor="text1"/>
          <w:sz w:val="32"/>
        </w:rPr>
        <w:lastRenderedPageBreak/>
        <w:t>Anexos</w:t>
      </w:r>
      <w:bookmarkEnd w:id="129"/>
    </w:p>
    <w:p w:rsidR="00360987" w:rsidRPr="00360987" w:rsidRDefault="00360987" w:rsidP="00360987"/>
    <w:p w:rsidR="00563E89" w:rsidRPr="00A02835" w:rsidRDefault="00A02835" w:rsidP="00A02835">
      <w:pPr>
        <w:pStyle w:val="Descripcin"/>
        <w:rPr>
          <w:b/>
          <w:i w:val="0"/>
          <w:color w:val="auto"/>
          <w:sz w:val="24"/>
        </w:rPr>
      </w:pPr>
      <w:r w:rsidRPr="00A02835">
        <w:rPr>
          <w:b/>
          <w:i w:val="0"/>
          <w:color w:val="auto"/>
          <w:sz w:val="24"/>
        </w:rPr>
        <w:t xml:space="preserve">Anexo </w:t>
      </w:r>
      <w:r w:rsidRPr="00A02835">
        <w:rPr>
          <w:b/>
          <w:i w:val="0"/>
          <w:color w:val="auto"/>
          <w:sz w:val="24"/>
        </w:rPr>
        <w:fldChar w:fldCharType="begin"/>
      </w:r>
      <w:r w:rsidRPr="00A02835">
        <w:rPr>
          <w:b/>
          <w:i w:val="0"/>
          <w:color w:val="auto"/>
          <w:sz w:val="24"/>
        </w:rPr>
        <w:instrText xml:space="preserve"> SEQ Anexo \* ARABIC </w:instrText>
      </w:r>
      <w:r w:rsidRPr="00A02835">
        <w:rPr>
          <w:b/>
          <w:i w:val="0"/>
          <w:color w:val="auto"/>
          <w:sz w:val="24"/>
        </w:rPr>
        <w:fldChar w:fldCharType="separate"/>
      </w:r>
      <w:r w:rsidR="00E1015C">
        <w:rPr>
          <w:b/>
          <w:i w:val="0"/>
          <w:noProof/>
          <w:color w:val="auto"/>
          <w:sz w:val="24"/>
        </w:rPr>
        <w:t>1</w:t>
      </w:r>
      <w:r w:rsidRPr="00A02835">
        <w:rPr>
          <w:b/>
          <w:i w:val="0"/>
          <w:color w:val="auto"/>
          <w:sz w:val="24"/>
        </w:rPr>
        <w:fldChar w:fldCharType="end"/>
      </w:r>
      <w:r w:rsidRPr="00A02835">
        <w:rPr>
          <w:b/>
          <w:i w:val="0"/>
          <w:color w:val="auto"/>
          <w:sz w:val="24"/>
        </w:rPr>
        <w:t xml:space="preserve">: </w:t>
      </w:r>
      <w:r w:rsidRPr="00A02835">
        <w:rPr>
          <w:i w:val="0"/>
          <w:color w:val="auto"/>
          <w:sz w:val="24"/>
        </w:rPr>
        <w:t>Anexo A de Lilian Rosa Rojas Rodríguez</w:t>
      </w:r>
    </w:p>
    <w:tbl>
      <w:tblPr>
        <w:tblStyle w:val="Tablaconcuadrcula"/>
        <w:tblW w:w="13745" w:type="dxa"/>
        <w:tblInd w:w="0" w:type="dxa"/>
        <w:tblLayout w:type="fixed"/>
        <w:tblLook w:val="04A0" w:firstRow="1" w:lastRow="0" w:firstColumn="1" w:lastColumn="0" w:noHBand="0" w:noVBand="1"/>
      </w:tblPr>
      <w:tblGrid>
        <w:gridCol w:w="7933"/>
        <w:gridCol w:w="2694"/>
        <w:gridCol w:w="3118"/>
      </w:tblGrid>
      <w:tr w:rsidR="00A03CA1" w:rsidRPr="00DB6B25" w:rsidTr="009D52CA">
        <w:tc>
          <w:tcPr>
            <w:tcW w:w="7933" w:type="dxa"/>
            <w:vAlign w:val="center"/>
          </w:tcPr>
          <w:p w:rsidR="00A03CA1" w:rsidRPr="00DB6B25" w:rsidRDefault="00A03CA1" w:rsidP="00A03CA1">
            <w:pPr>
              <w:spacing w:before="120" w:line="293" w:lineRule="exact"/>
              <w:ind w:right="6"/>
              <w:jc w:val="center"/>
              <w:rPr>
                <w:b/>
                <w:bCs/>
              </w:rPr>
            </w:pPr>
            <w:r w:rsidRPr="00DB6B25">
              <w:rPr>
                <w:b/>
                <w:bCs/>
              </w:rPr>
              <w:t>Tareas</w:t>
            </w:r>
          </w:p>
        </w:tc>
        <w:tc>
          <w:tcPr>
            <w:tcW w:w="2694" w:type="dxa"/>
            <w:vAlign w:val="center"/>
          </w:tcPr>
          <w:p w:rsidR="00A03CA1" w:rsidRPr="00DB6B25" w:rsidRDefault="00A03CA1" w:rsidP="00A03CA1">
            <w:pPr>
              <w:spacing w:before="120" w:line="293" w:lineRule="exact"/>
              <w:ind w:right="6"/>
              <w:jc w:val="center"/>
              <w:rPr>
                <w:b/>
                <w:bCs/>
              </w:rPr>
            </w:pPr>
            <w:r w:rsidRPr="00DB6B25">
              <w:rPr>
                <w:b/>
                <w:bCs/>
              </w:rPr>
              <w:t>Fecha de entrega</w:t>
            </w:r>
          </w:p>
        </w:tc>
        <w:tc>
          <w:tcPr>
            <w:tcW w:w="3118" w:type="dxa"/>
            <w:vAlign w:val="center"/>
          </w:tcPr>
          <w:p w:rsidR="00A03CA1" w:rsidRPr="00DB6B25" w:rsidRDefault="00A03CA1" w:rsidP="00A03CA1">
            <w:pPr>
              <w:spacing w:before="120" w:line="293" w:lineRule="exact"/>
              <w:ind w:right="6"/>
              <w:jc w:val="center"/>
              <w:rPr>
                <w:b/>
                <w:bCs/>
              </w:rPr>
            </w:pPr>
            <w:r w:rsidRPr="00DB6B25">
              <w:rPr>
                <w:b/>
                <w:bCs/>
              </w:rPr>
              <w:t>Rol(es) que desarrolla(n) con la tarea</w:t>
            </w:r>
          </w:p>
        </w:tc>
      </w:tr>
      <w:tr w:rsidR="00A03CA1" w:rsidRPr="00DB6B25" w:rsidTr="009D52CA">
        <w:trPr>
          <w:trHeight w:val="359"/>
        </w:trPr>
        <w:tc>
          <w:tcPr>
            <w:tcW w:w="7933" w:type="dxa"/>
          </w:tcPr>
          <w:p w:rsidR="00A03CA1" w:rsidRPr="00DB6B25" w:rsidRDefault="00A03CA1" w:rsidP="00002FF9">
            <w:pPr>
              <w:spacing w:before="120" w:line="293" w:lineRule="exact"/>
              <w:ind w:right="6"/>
              <w:rPr>
                <w:bCs/>
              </w:rPr>
            </w:pPr>
            <w:r w:rsidRPr="00DB6B25">
              <w:rPr>
                <w:bCs/>
              </w:rPr>
              <w:t>Reunión de inicio de la práctica</w:t>
            </w:r>
          </w:p>
        </w:tc>
        <w:tc>
          <w:tcPr>
            <w:tcW w:w="2694" w:type="dxa"/>
          </w:tcPr>
          <w:p w:rsidR="00A03CA1" w:rsidRPr="00DB6B25" w:rsidRDefault="00A03CA1" w:rsidP="00002FF9">
            <w:pPr>
              <w:spacing w:before="120" w:line="293" w:lineRule="exact"/>
              <w:ind w:right="6"/>
              <w:rPr>
                <w:bCs/>
              </w:rPr>
            </w:pPr>
            <w:r w:rsidRPr="00DB6B25">
              <w:rPr>
                <w:bCs/>
              </w:rPr>
              <w:t>15/1/2024 (Semana 1)</w:t>
            </w:r>
          </w:p>
        </w:tc>
        <w:tc>
          <w:tcPr>
            <w:tcW w:w="3118" w:type="dxa"/>
          </w:tcPr>
          <w:p w:rsidR="00A03CA1" w:rsidRPr="00DB6B25" w:rsidRDefault="00A03CA1" w:rsidP="00002FF9">
            <w:pPr>
              <w:spacing w:before="120" w:line="293" w:lineRule="exact"/>
              <w:ind w:right="6"/>
              <w:rPr>
                <w:bCs/>
              </w:rPr>
            </w:pPr>
            <w:r w:rsidRPr="00DB6B25">
              <w:rPr>
                <w:bCs/>
              </w:rPr>
              <w:t>-</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el contexto de industria 4.0 en el dominio de calidad 4.0 (sistema de documentación)</w:t>
            </w:r>
          </w:p>
        </w:tc>
        <w:tc>
          <w:tcPr>
            <w:tcW w:w="2694" w:type="dxa"/>
          </w:tcPr>
          <w:p w:rsidR="00A03CA1" w:rsidRPr="00DB6B25" w:rsidRDefault="00A03CA1" w:rsidP="00002FF9">
            <w:pPr>
              <w:spacing w:before="120" w:line="293" w:lineRule="exact"/>
              <w:ind w:right="6"/>
              <w:rPr>
                <w:bCs/>
              </w:rPr>
            </w:pPr>
            <w:r w:rsidRPr="00DB6B25">
              <w:rPr>
                <w:bCs/>
              </w:rPr>
              <w:t>Semana 1</w:t>
            </w:r>
          </w:p>
        </w:tc>
        <w:tc>
          <w:tcPr>
            <w:tcW w:w="3118" w:type="dxa"/>
          </w:tcPr>
          <w:p w:rsidR="00A03CA1" w:rsidRPr="00DB6B25" w:rsidRDefault="00A03CA1" w:rsidP="00002FF9">
            <w:pPr>
              <w:spacing w:before="120" w:line="293" w:lineRule="exact"/>
              <w:ind w:right="6"/>
              <w:rPr>
                <w:bCs/>
              </w:rPr>
            </w:pPr>
            <w:r w:rsidRPr="00DB6B25">
              <w:rPr>
                <w:bCs/>
              </w:rPr>
              <w:t>AN, AS</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las tecnologías habilitantes en los niveles gerenciales (componente backend)</w:t>
            </w:r>
          </w:p>
        </w:tc>
        <w:tc>
          <w:tcPr>
            <w:tcW w:w="2694" w:type="dxa"/>
          </w:tcPr>
          <w:p w:rsidR="00A03CA1" w:rsidRPr="00DB6B25" w:rsidRDefault="00A03CA1" w:rsidP="00002FF9">
            <w:pPr>
              <w:spacing w:before="120" w:line="293" w:lineRule="exact"/>
              <w:ind w:right="6"/>
              <w:rPr>
                <w:bCs/>
              </w:rPr>
            </w:pPr>
            <w:r w:rsidRPr="00DB6B25">
              <w:rPr>
                <w:bCs/>
              </w:rPr>
              <w:t>Semana 2</w:t>
            </w:r>
          </w:p>
        </w:tc>
        <w:tc>
          <w:tcPr>
            <w:tcW w:w="3118" w:type="dxa"/>
          </w:tcPr>
          <w:p w:rsidR="00A03CA1" w:rsidRPr="00DB6B25" w:rsidRDefault="00A03CA1" w:rsidP="00002FF9">
            <w:pPr>
              <w:spacing w:before="120" w:line="293" w:lineRule="exact"/>
              <w:ind w:right="6"/>
              <w:rPr>
                <w:bCs/>
              </w:rPr>
            </w:pPr>
            <w:r w:rsidRPr="00DB6B25">
              <w:rPr>
                <w:bCs/>
              </w:rPr>
              <w:t>DS, PG, GC</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Implementar sistema de documentación – nomencladores (alcance, proceso, tipo de documento, motivo de descarga)</w:t>
            </w:r>
          </w:p>
        </w:tc>
        <w:tc>
          <w:tcPr>
            <w:tcW w:w="2694" w:type="dxa"/>
          </w:tcPr>
          <w:p w:rsidR="00A03CA1" w:rsidRPr="00DB6B25" w:rsidRDefault="00A03CA1" w:rsidP="00002FF9">
            <w:pPr>
              <w:spacing w:before="120" w:line="293" w:lineRule="exact"/>
              <w:ind w:right="6"/>
              <w:rPr>
                <w:bCs/>
              </w:rPr>
            </w:pPr>
            <w:r w:rsidRPr="00DB6B25">
              <w:rPr>
                <w:bCs/>
              </w:rPr>
              <w:t>Semana 2-7</w:t>
            </w:r>
          </w:p>
        </w:tc>
        <w:tc>
          <w:tcPr>
            <w:tcW w:w="3118" w:type="dxa"/>
          </w:tcPr>
          <w:p w:rsidR="00A03CA1" w:rsidRPr="00DB6B25" w:rsidRDefault="00A03CA1" w:rsidP="00002FF9">
            <w:pPr>
              <w:spacing w:before="120" w:line="293" w:lineRule="exact"/>
              <w:ind w:right="6"/>
              <w:rPr>
                <w:bCs/>
              </w:rPr>
            </w:pPr>
            <w:r w:rsidRPr="00DB6B25">
              <w:rPr>
                <w:bCs/>
              </w:rPr>
              <w:t>DS, PG</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Implementar sistema de documentación – crear documento, listar documentos, filtrar documentos por nombre, código, alcance, proceso y tipo de documento, descargar documento.</w:t>
            </w:r>
          </w:p>
        </w:tc>
        <w:tc>
          <w:tcPr>
            <w:tcW w:w="2694" w:type="dxa"/>
          </w:tcPr>
          <w:p w:rsidR="00A03CA1" w:rsidRPr="00DB6B25" w:rsidRDefault="00A03CA1" w:rsidP="00002FF9">
            <w:pPr>
              <w:spacing w:before="120" w:line="293" w:lineRule="exact"/>
              <w:ind w:right="6"/>
              <w:rPr>
                <w:bCs/>
              </w:rPr>
            </w:pPr>
            <w:r w:rsidRPr="00DB6B25">
              <w:rPr>
                <w:bCs/>
              </w:rPr>
              <w:t>Semana 2-7</w:t>
            </w:r>
          </w:p>
        </w:tc>
        <w:tc>
          <w:tcPr>
            <w:tcW w:w="3118" w:type="dxa"/>
          </w:tcPr>
          <w:p w:rsidR="00A03CA1" w:rsidRPr="00DB6B25" w:rsidRDefault="00A03CA1" w:rsidP="00002FF9">
            <w:pPr>
              <w:spacing w:before="120" w:line="293" w:lineRule="exact"/>
              <w:ind w:right="6"/>
              <w:rPr>
                <w:bCs/>
              </w:rPr>
            </w:pPr>
            <w:r w:rsidRPr="00DB6B25">
              <w:rPr>
                <w:bCs/>
              </w:rPr>
              <w:t>DS, PG</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Asimilar la infraestructura básica para las pruebas del backend</w:t>
            </w:r>
          </w:p>
        </w:tc>
        <w:tc>
          <w:tcPr>
            <w:tcW w:w="2694" w:type="dxa"/>
          </w:tcPr>
          <w:p w:rsidR="00A03CA1" w:rsidRPr="00DB6B25" w:rsidRDefault="00A03CA1" w:rsidP="00002FF9">
            <w:pPr>
              <w:spacing w:before="120" w:line="293" w:lineRule="exact"/>
              <w:ind w:right="6"/>
              <w:rPr>
                <w:bCs/>
              </w:rPr>
            </w:pPr>
            <w:r w:rsidRPr="00DB6B25">
              <w:rPr>
                <w:bCs/>
              </w:rPr>
              <w:t>Semana 5-6</w:t>
            </w:r>
          </w:p>
        </w:tc>
        <w:tc>
          <w:tcPr>
            <w:tcW w:w="3118" w:type="dxa"/>
          </w:tcPr>
          <w:p w:rsidR="00A03CA1" w:rsidRPr="00DB6B25" w:rsidRDefault="00A03CA1" w:rsidP="00002FF9">
            <w:pPr>
              <w:spacing w:before="120" w:line="293" w:lineRule="exact"/>
              <w:ind w:right="6"/>
              <w:rPr>
                <w:bCs/>
              </w:rPr>
            </w:pPr>
            <w:r w:rsidRPr="00DB6B25">
              <w:rPr>
                <w:bCs/>
              </w:rPr>
              <w:t>PB</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Ejecutar y analizar las pruebas diseñadas del backend</w:t>
            </w:r>
          </w:p>
        </w:tc>
        <w:tc>
          <w:tcPr>
            <w:tcW w:w="2694" w:type="dxa"/>
          </w:tcPr>
          <w:p w:rsidR="00A03CA1" w:rsidRPr="00DB6B25" w:rsidRDefault="00A03CA1" w:rsidP="00002FF9">
            <w:pPr>
              <w:spacing w:before="120" w:line="293" w:lineRule="exact"/>
              <w:ind w:right="6"/>
              <w:rPr>
                <w:bCs/>
              </w:rPr>
            </w:pPr>
            <w:r w:rsidRPr="00DB6B25">
              <w:rPr>
                <w:bCs/>
              </w:rPr>
              <w:t>Semana 5-6</w:t>
            </w:r>
          </w:p>
        </w:tc>
        <w:tc>
          <w:tcPr>
            <w:tcW w:w="3118" w:type="dxa"/>
          </w:tcPr>
          <w:p w:rsidR="00A03CA1" w:rsidRPr="00DB6B25" w:rsidRDefault="00A03CA1" w:rsidP="00002FF9">
            <w:pPr>
              <w:spacing w:before="120" w:line="293" w:lineRule="exact"/>
              <w:ind w:right="6"/>
              <w:rPr>
                <w:bCs/>
              </w:rPr>
            </w:pPr>
            <w:r w:rsidRPr="00DB6B25">
              <w:rPr>
                <w:bCs/>
              </w:rPr>
              <w:t>PB</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Elaborar informe de la práctica </w:t>
            </w:r>
          </w:p>
        </w:tc>
        <w:tc>
          <w:tcPr>
            <w:tcW w:w="2694" w:type="dxa"/>
          </w:tcPr>
          <w:p w:rsidR="00A03CA1" w:rsidRPr="00DB6B25" w:rsidRDefault="00A03CA1" w:rsidP="00002FF9">
            <w:pPr>
              <w:spacing w:before="120" w:line="293" w:lineRule="exact"/>
              <w:ind w:right="6"/>
              <w:rPr>
                <w:bCs/>
              </w:rPr>
            </w:pPr>
            <w:r w:rsidRPr="00DB6B25">
              <w:rPr>
                <w:bCs/>
              </w:rPr>
              <w:t>Semana 4-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Entregar informe de la práctica al tutor</w:t>
            </w:r>
          </w:p>
        </w:tc>
        <w:tc>
          <w:tcPr>
            <w:tcW w:w="2694" w:type="dxa"/>
          </w:tcPr>
          <w:p w:rsidR="00A03CA1" w:rsidRPr="00DB6B25" w:rsidRDefault="00A03CA1" w:rsidP="00002FF9">
            <w:pPr>
              <w:spacing w:before="120" w:line="293" w:lineRule="exact"/>
              <w:ind w:right="6"/>
              <w:rPr>
                <w:bCs/>
              </w:rPr>
            </w:pPr>
            <w:r w:rsidRPr="00DB6B25">
              <w:rPr>
                <w:bCs/>
              </w:rPr>
              <w:t>Semana 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Rectificar señalamientos del informe </w:t>
            </w:r>
          </w:p>
        </w:tc>
        <w:tc>
          <w:tcPr>
            <w:tcW w:w="2694" w:type="dxa"/>
          </w:tcPr>
          <w:p w:rsidR="00A03CA1" w:rsidRPr="00DB6B25" w:rsidRDefault="00A03CA1" w:rsidP="00002FF9">
            <w:pPr>
              <w:spacing w:before="120" w:line="293" w:lineRule="exact"/>
              <w:ind w:right="6"/>
              <w:rPr>
                <w:bCs/>
              </w:rPr>
            </w:pPr>
            <w:r w:rsidRPr="00DB6B25">
              <w:rPr>
                <w:bCs/>
              </w:rPr>
              <w:t>Semana 7</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lastRenderedPageBreak/>
              <w:t>Entrega del informe final de la práctica</w:t>
            </w:r>
          </w:p>
        </w:tc>
        <w:tc>
          <w:tcPr>
            <w:tcW w:w="2694" w:type="dxa"/>
          </w:tcPr>
          <w:p w:rsidR="00A03CA1" w:rsidRPr="00DB6B25" w:rsidRDefault="00A03CA1" w:rsidP="00002FF9">
            <w:pPr>
              <w:spacing w:before="120" w:line="293" w:lineRule="exact"/>
              <w:ind w:right="6"/>
              <w:rPr>
                <w:bCs/>
              </w:rPr>
            </w:pPr>
            <w:r w:rsidRPr="00DB6B25">
              <w:rPr>
                <w:bCs/>
              </w:rPr>
              <w:t>4/3/24 (semana 8)</w:t>
            </w:r>
          </w:p>
        </w:tc>
        <w:tc>
          <w:tcPr>
            <w:tcW w:w="3118" w:type="dxa"/>
          </w:tcPr>
          <w:p w:rsidR="00A03CA1" w:rsidRPr="00DB6B25" w:rsidRDefault="00A03CA1" w:rsidP="00002FF9">
            <w:pPr>
              <w:spacing w:before="120" w:line="293" w:lineRule="exact"/>
              <w:ind w:right="6"/>
              <w:rPr>
                <w:bCs/>
              </w:rPr>
            </w:pPr>
            <w:r w:rsidRPr="00DB6B25">
              <w:rPr>
                <w:bCs/>
              </w:rPr>
              <w:t>EE</w:t>
            </w:r>
          </w:p>
        </w:tc>
      </w:tr>
      <w:tr w:rsidR="00A03CA1" w:rsidRPr="00DB6B25" w:rsidTr="009D52CA">
        <w:tc>
          <w:tcPr>
            <w:tcW w:w="7933" w:type="dxa"/>
          </w:tcPr>
          <w:p w:rsidR="00A03CA1" w:rsidRPr="00DB6B25" w:rsidRDefault="00A03CA1" w:rsidP="00002FF9">
            <w:pPr>
              <w:spacing w:before="120" w:line="293" w:lineRule="exact"/>
              <w:ind w:right="6"/>
              <w:rPr>
                <w:bCs/>
              </w:rPr>
            </w:pPr>
            <w:r w:rsidRPr="00DB6B25">
              <w:rPr>
                <w:bCs/>
              </w:rPr>
              <w:t xml:space="preserve">Defensa de la práctica </w:t>
            </w:r>
          </w:p>
        </w:tc>
        <w:tc>
          <w:tcPr>
            <w:tcW w:w="2694" w:type="dxa"/>
          </w:tcPr>
          <w:p w:rsidR="00A03CA1" w:rsidRPr="00DB6B25" w:rsidRDefault="00A03CA1" w:rsidP="00002FF9">
            <w:pPr>
              <w:spacing w:before="120" w:line="293" w:lineRule="exact"/>
              <w:ind w:right="6"/>
              <w:rPr>
                <w:bCs/>
              </w:rPr>
            </w:pPr>
            <w:r w:rsidRPr="00DB6B25">
              <w:rPr>
                <w:bCs/>
              </w:rPr>
              <w:t>6-8/3/24 (semana 8)</w:t>
            </w:r>
          </w:p>
        </w:tc>
        <w:tc>
          <w:tcPr>
            <w:tcW w:w="3118" w:type="dxa"/>
          </w:tcPr>
          <w:p w:rsidR="00A03CA1" w:rsidRPr="00DB6B25" w:rsidRDefault="00A03CA1" w:rsidP="00002FF9">
            <w:pPr>
              <w:spacing w:before="120" w:line="293" w:lineRule="exact"/>
              <w:ind w:right="6"/>
              <w:rPr>
                <w:bCs/>
              </w:rPr>
            </w:pPr>
            <w:r w:rsidRPr="00DB6B25">
              <w:rPr>
                <w:bCs/>
              </w:rPr>
              <w:t>Todos</w:t>
            </w:r>
          </w:p>
        </w:tc>
      </w:tr>
    </w:tbl>
    <w:p w:rsidR="00012201" w:rsidRDefault="00012201" w:rsidP="00A02835">
      <w:pPr>
        <w:pStyle w:val="Descripcin"/>
        <w:rPr>
          <w:i w:val="0"/>
          <w:iCs w:val="0"/>
          <w:color w:val="auto"/>
          <w:sz w:val="24"/>
          <w:szCs w:val="24"/>
        </w:rPr>
      </w:pPr>
    </w:p>
    <w:p w:rsidR="009D52CA" w:rsidRPr="009D52CA" w:rsidRDefault="009D52CA" w:rsidP="009D52CA"/>
    <w:p w:rsidR="00E15D7E" w:rsidRPr="00DB6B25" w:rsidRDefault="00A02835" w:rsidP="00A02835">
      <w:pPr>
        <w:pStyle w:val="Descripcin"/>
        <w:rPr>
          <w:i w:val="0"/>
          <w:color w:val="auto"/>
          <w:sz w:val="24"/>
          <w:szCs w:val="24"/>
        </w:rPr>
      </w:pPr>
      <w:r w:rsidRPr="00DB6B25">
        <w:rPr>
          <w:b/>
          <w:i w:val="0"/>
          <w:color w:val="auto"/>
          <w:sz w:val="24"/>
          <w:szCs w:val="24"/>
        </w:rPr>
        <w:t xml:space="preserve">Anexo </w:t>
      </w:r>
      <w:r w:rsidRPr="00DB6B25">
        <w:rPr>
          <w:b/>
          <w:i w:val="0"/>
          <w:color w:val="auto"/>
          <w:sz w:val="24"/>
          <w:szCs w:val="24"/>
        </w:rPr>
        <w:fldChar w:fldCharType="begin"/>
      </w:r>
      <w:r w:rsidRPr="00DB6B25">
        <w:rPr>
          <w:b/>
          <w:i w:val="0"/>
          <w:color w:val="auto"/>
          <w:sz w:val="24"/>
          <w:szCs w:val="24"/>
        </w:rPr>
        <w:instrText xml:space="preserve"> SEQ Anexo \* ARABIC </w:instrText>
      </w:r>
      <w:r w:rsidRPr="00DB6B25">
        <w:rPr>
          <w:b/>
          <w:i w:val="0"/>
          <w:color w:val="auto"/>
          <w:sz w:val="24"/>
          <w:szCs w:val="24"/>
        </w:rPr>
        <w:fldChar w:fldCharType="separate"/>
      </w:r>
      <w:r w:rsidR="00E1015C">
        <w:rPr>
          <w:b/>
          <w:i w:val="0"/>
          <w:noProof/>
          <w:color w:val="auto"/>
          <w:sz w:val="24"/>
          <w:szCs w:val="24"/>
        </w:rPr>
        <w:t>2</w:t>
      </w:r>
      <w:r w:rsidRPr="00DB6B25">
        <w:rPr>
          <w:b/>
          <w:i w:val="0"/>
          <w:color w:val="auto"/>
          <w:sz w:val="24"/>
          <w:szCs w:val="24"/>
        </w:rPr>
        <w:fldChar w:fldCharType="end"/>
      </w:r>
      <w:r w:rsidRPr="00DB6B25">
        <w:rPr>
          <w:b/>
          <w:i w:val="0"/>
          <w:color w:val="auto"/>
          <w:sz w:val="24"/>
          <w:szCs w:val="24"/>
        </w:rPr>
        <w:t xml:space="preserve">: </w:t>
      </w:r>
      <w:r w:rsidRPr="00DB6B25">
        <w:rPr>
          <w:i w:val="0"/>
          <w:color w:val="auto"/>
          <w:sz w:val="24"/>
          <w:szCs w:val="24"/>
        </w:rPr>
        <w:t>Anexo A de Eduardo Alejandro González Martell</w:t>
      </w:r>
    </w:p>
    <w:tbl>
      <w:tblPr>
        <w:tblStyle w:val="Tablaconcuadrcula"/>
        <w:tblW w:w="13745" w:type="dxa"/>
        <w:tblInd w:w="0" w:type="dxa"/>
        <w:tblLayout w:type="fixed"/>
        <w:tblLook w:val="04A0" w:firstRow="1" w:lastRow="0" w:firstColumn="1" w:lastColumn="0" w:noHBand="0" w:noVBand="1"/>
      </w:tblPr>
      <w:tblGrid>
        <w:gridCol w:w="7933"/>
        <w:gridCol w:w="2694"/>
        <w:gridCol w:w="3118"/>
      </w:tblGrid>
      <w:tr w:rsidR="00703E82" w:rsidRPr="00DB6B25" w:rsidTr="009D52CA">
        <w:tc>
          <w:tcPr>
            <w:tcW w:w="7933" w:type="dxa"/>
            <w:vAlign w:val="center"/>
          </w:tcPr>
          <w:p w:rsidR="00703E82" w:rsidRPr="00DB6B25" w:rsidRDefault="00703E82" w:rsidP="00703E82">
            <w:pPr>
              <w:spacing w:before="120" w:line="293" w:lineRule="exact"/>
              <w:ind w:right="6"/>
              <w:jc w:val="center"/>
              <w:rPr>
                <w:b/>
                <w:bCs/>
              </w:rPr>
            </w:pPr>
            <w:r w:rsidRPr="00DB6B25">
              <w:rPr>
                <w:b/>
                <w:bCs/>
              </w:rPr>
              <w:t>Tareas</w:t>
            </w:r>
          </w:p>
        </w:tc>
        <w:tc>
          <w:tcPr>
            <w:tcW w:w="2694" w:type="dxa"/>
            <w:vAlign w:val="center"/>
          </w:tcPr>
          <w:p w:rsidR="00703E82" w:rsidRPr="00DB6B25" w:rsidRDefault="00703E82" w:rsidP="00703E82">
            <w:pPr>
              <w:spacing w:before="120" w:line="293" w:lineRule="exact"/>
              <w:ind w:right="6"/>
              <w:jc w:val="center"/>
              <w:rPr>
                <w:b/>
                <w:bCs/>
              </w:rPr>
            </w:pPr>
            <w:r w:rsidRPr="00DB6B25">
              <w:rPr>
                <w:b/>
                <w:bCs/>
              </w:rPr>
              <w:t>Fecha de entrega</w:t>
            </w:r>
          </w:p>
        </w:tc>
        <w:tc>
          <w:tcPr>
            <w:tcW w:w="3118" w:type="dxa"/>
            <w:vAlign w:val="center"/>
          </w:tcPr>
          <w:p w:rsidR="00703E82" w:rsidRPr="00DB6B25" w:rsidRDefault="00703E82" w:rsidP="00703E82">
            <w:pPr>
              <w:spacing w:before="120" w:line="293" w:lineRule="exact"/>
              <w:ind w:right="6"/>
              <w:jc w:val="center"/>
              <w:rPr>
                <w:b/>
                <w:bCs/>
              </w:rPr>
            </w:pPr>
            <w:r w:rsidRPr="00DB6B25">
              <w:rPr>
                <w:b/>
                <w:bCs/>
              </w:rPr>
              <w:t>Rol(es) que desarrolla(n) con la tarea</w:t>
            </w:r>
          </w:p>
        </w:tc>
      </w:tr>
      <w:tr w:rsidR="00703E82" w:rsidRPr="00DB6B25" w:rsidTr="009D52CA">
        <w:trPr>
          <w:trHeight w:val="359"/>
        </w:trPr>
        <w:tc>
          <w:tcPr>
            <w:tcW w:w="7933" w:type="dxa"/>
          </w:tcPr>
          <w:p w:rsidR="00703E82" w:rsidRPr="00DB6B25" w:rsidRDefault="00703E82" w:rsidP="00002FF9">
            <w:pPr>
              <w:spacing w:before="120" w:line="293" w:lineRule="exact"/>
              <w:ind w:right="6"/>
              <w:rPr>
                <w:bCs/>
              </w:rPr>
            </w:pPr>
            <w:r w:rsidRPr="00DB6B25">
              <w:rPr>
                <w:bCs/>
              </w:rPr>
              <w:t>Reunión de inicio de la práctica</w:t>
            </w:r>
          </w:p>
        </w:tc>
        <w:tc>
          <w:tcPr>
            <w:tcW w:w="2694" w:type="dxa"/>
          </w:tcPr>
          <w:p w:rsidR="00703E82" w:rsidRPr="00DB6B25" w:rsidRDefault="00703E82" w:rsidP="00002FF9">
            <w:pPr>
              <w:spacing w:before="120" w:line="293" w:lineRule="exact"/>
              <w:ind w:right="6"/>
              <w:rPr>
                <w:bCs/>
              </w:rPr>
            </w:pPr>
            <w:r w:rsidRPr="00DB6B25">
              <w:rPr>
                <w:bCs/>
              </w:rPr>
              <w:t>15/1/2024 (Semana 1)</w:t>
            </w:r>
          </w:p>
        </w:tc>
        <w:tc>
          <w:tcPr>
            <w:tcW w:w="3118" w:type="dxa"/>
          </w:tcPr>
          <w:p w:rsidR="00703E82" w:rsidRPr="00DB6B25" w:rsidRDefault="00703E82" w:rsidP="00002FF9">
            <w:pPr>
              <w:spacing w:before="120" w:line="293" w:lineRule="exact"/>
              <w:ind w:right="6"/>
              <w:rPr>
                <w:bCs/>
              </w:rPr>
            </w:pPr>
            <w:r w:rsidRPr="00DB6B25">
              <w:rPr>
                <w:bCs/>
              </w:rPr>
              <w:t>-</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el contexto de industria 4.0 en el dominio de calidad 4.0 (sistema de documentación)</w:t>
            </w:r>
          </w:p>
        </w:tc>
        <w:tc>
          <w:tcPr>
            <w:tcW w:w="2694" w:type="dxa"/>
          </w:tcPr>
          <w:p w:rsidR="00703E82" w:rsidRPr="00DB6B25" w:rsidRDefault="00703E82" w:rsidP="00002FF9">
            <w:pPr>
              <w:spacing w:before="120" w:line="293" w:lineRule="exact"/>
              <w:ind w:right="6"/>
              <w:rPr>
                <w:bCs/>
              </w:rPr>
            </w:pPr>
            <w:r w:rsidRPr="00DB6B25">
              <w:rPr>
                <w:bCs/>
              </w:rPr>
              <w:t>Semana 1</w:t>
            </w:r>
          </w:p>
        </w:tc>
        <w:tc>
          <w:tcPr>
            <w:tcW w:w="3118" w:type="dxa"/>
          </w:tcPr>
          <w:p w:rsidR="00703E82" w:rsidRPr="00DB6B25" w:rsidRDefault="00703E82" w:rsidP="00002FF9">
            <w:pPr>
              <w:spacing w:before="120" w:line="293" w:lineRule="exact"/>
              <w:ind w:right="6"/>
              <w:rPr>
                <w:bCs/>
              </w:rPr>
            </w:pPr>
            <w:r w:rsidRPr="00DB6B25">
              <w:rPr>
                <w:bCs/>
              </w:rPr>
              <w:t>AN, AS</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las tecnologías habilitantes en los niveles gerenciales (componente backend)</w:t>
            </w:r>
          </w:p>
        </w:tc>
        <w:tc>
          <w:tcPr>
            <w:tcW w:w="2694" w:type="dxa"/>
          </w:tcPr>
          <w:p w:rsidR="00703E82" w:rsidRPr="00DB6B25" w:rsidRDefault="00703E82" w:rsidP="00002FF9">
            <w:pPr>
              <w:spacing w:before="120" w:line="293" w:lineRule="exact"/>
              <w:ind w:right="6"/>
              <w:rPr>
                <w:bCs/>
              </w:rPr>
            </w:pPr>
            <w:r w:rsidRPr="00DB6B25">
              <w:rPr>
                <w:bCs/>
              </w:rPr>
              <w:t>Semana 2</w:t>
            </w:r>
          </w:p>
        </w:tc>
        <w:tc>
          <w:tcPr>
            <w:tcW w:w="3118" w:type="dxa"/>
          </w:tcPr>
          <w:p w:rsidR="00703E82" w:rsidRPr="00DB6B25" w:rsidRDefault="00703E82" w:rsidP="00002FF9">
            <w:pPr>
              <w:spacing w:before="120" w:line="293" w:lineRule="exact"/>
              <w:ind w:right="6"/>
              <w:rPr>
                <w:bCs/>
              </w:rPr>
            </w:pPr>
            <w:r w:rsidRPr="00DB6B25">
              <w:rPr>
                <w:bCs/>
              </w:rPr>
              <w:t>DS, PG, GC</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Implementar sistema de documentación – nomencladores (alcance, proceso, tipo de documento, motivo de descarga)</w:t>
            </w:r>
          </w:p>
        </w:tc>
        <w:tc>
          <w:tcPr>
            <w:tcW w:w="2694" w:type="dxa"/>
          </w:tcPr>
          <w:p w:rsidR="00703E82" w:rsidRPr="00DB6B25" w:rsidRDefault="00703E82" w:rsidP="00002FF9">
            <w:pPr>
              <w:spacing w:before="120" w:line="293" w:lineRule="exact"/>
              <w:ind w:right="6"/>
              <w:rPr>
                <w:bCs/>
              </w:rPr>
            </w:pPr>
            <w:r w:rsidRPr="00DB6B25">
              <w:rPr>
                <w:bCs/>
              </w:rPr>
              <w:t>Semana 2-7</w:t>
            </w:r>
          </w:p>
        </w:tc>
        <w:tc>
          <w:tcPr>
            <w:tcW w:w="3118" w:type="dxa"/>
          </w:tcPr>
          <w:p w:rsidR="00703E82" w:rsidRPr="00DB6B25" w:rsidRDefault="00703E82" w:rsidP="00002FF9">
            <w:pPr>
              <w:spacing w:before="120" w:line="293" w:lineRule="exact"/>
              <w:ind w:right="6"/>
              <w:rPr>
                <w:bCs/>
              </w:rPr>
            </w:pPr>
            <w:r w:rsidRPr="00DB6B25">
              <w:rPr>
                <w:bCs/>
              </w:rPr>
              <w:t>DS, PG</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Implementar sistema de documentación – crear documento, listar documentos, filtrar documentos por nombre, código, alcance, proceso y tipo de documento, descargar documento.</w:t>
            </w:r>
          </w:p>
        </w:tc>
        <w:tc>
          <w:tcPr>
            <w:tcW w:w="2694" w:type="dxa"/>
          </w:tcPr>
          <w:p w:rsidR="00703E82" w:rsidRPr="00DB6B25" w:rsidRDefault="00703E82" w:rsidP="00002FF9">
            <w:pPr>
              <w:spacing w:before="120" w:line="293" w:lineRule="exact"/>
              <w:ind w:right="6"/>
              <w:rPr>
                <w:bCs/>
              </w:rPr>
            </w:pPr>
            <w:r w:rsidRPr="00DB6B25">
              <w:rPr>
                <w:bCs/>
              </w:rPr>
              <w:t>Semana 2-7</w:t>
            </w:r>
          </w:p>
        </w:tc>
        <w:tc>
          <w:tcPr>
            <w:tcW w:w="3118" w:type="dxa"/>
          </w:tcPr>
          <w:p w:rsidR="00703E82" w:rsidRPr="00DB6B25" w:rsidRDefault="00703E82" w:rsidP="00002FF9">
            <w:pPr>
              <w:spacing w:before="120" w:line="293" w:lineRule="exact"/>
              <w:ind w:right="6"/>
              <w:rPr>
                <w:bCs/>
              </w:rPr>
            </w:pPr>
            <w:r w:rsidRPr="00DB6B25">
              <w:rPr>
                <w:bCs/>
              </w:rPr>
              <w:t>DS, PG</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Asimilar la infraestructura básica para las pruebas del backend</w:t>
            </w:r>
          </w:p>
        </w:tc>
        <w:tc>
          <w:tcPr>
            <w:tcW w:w="2694" w:type="dxa"/>
          </w:tcPr>
          <w:p w:rsidR="00703E82" w:rsidRPr="00DB6B25" w:rsidRDefault="00703E82" w:rsidP="00002FF9">
            <w:pPr>
              <w:spacing w:before="120" w:line="293" w:lineRule="exact"/>
              <w:ind w:right="6"/>
              <w:rPr>
                <w:bCs/>
              </w:rPr>
            </w:pPr>
            <w:r w:rsidRPr="00DB6B25">
              <w:rPr>
                <w:bCs/>
              </w:rPr>
              <w:t>Semana 5-6</w:t>
            </w:r>
          </w:p>
        </w:tc>
        <w:tc>
          <w:tcPr>
            <w:tcW w:w="3118" w:type="dxa"/>
          </w:tcPr>
          <w:p w:rsidR="00703E82" w:rsidRPr="00DB6B25" w:rsidRDefault="00703E82" w:rsidP="00002FF9">
            <w:pPr>
              <w:spacing w:before="120" w:line="293" w:lineRule="exact"/>
              <w:ind w:right="6"/>
              <w:rPr>
                <w:bCs/>
              </w:rPr>
            </w:pPr>
            <w:r w:rsidRPr="00DB6B25">
              <w:rPr>
                <w:bCs/>
              </w:rPr>
              <w:t>PB</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jecutar y analizar las pruebas diseñadas del backend</w:t>
            </w:r>
          </w:p>
        </w:tc>
        <w:tc>
          <w:tcPr>
            <w:tcW w:w="2694" w:type="dxa"/>
          </w:tcPr>
          <w:p w:rsidR="00703E82" w:rsidRPr="00DB6B25" w:rsidRDefault="00703E82" w:rsidP="00002FF9">
            <w:pPr>
              <w:spacing w:before="120" w:line="293" w:lineRule="exact"/>
              <w:ind w:right="6"/>
              <w:rPr>
                <w:bCs/>
              </w:rPr>
            </w:pPr>
            <w:r w:rsidRPr="00DB6B25">
              <w:rPr>
                <w:bCs/>
              </w:rPr>
              <w:t>Semana 5-6</w:t>
            </w:r>
          </w:p>
        </w:tc>
        <w:tc>
          <w:tcPr>
            <w:tcW w:w="3118" w:type="dxa"/>
          </w:tcPr>
          <w:p w:rsidR="00703E82" w:rsidRPr="00DB6B25" w:rsidRDefault="00703E82" w:rsidP="00002FF9">
            <w:pPr>
              <w:spacing w:before="120" w:line="293" w:lineRule="exact"/>
              <w:ind w:right="6"/>
              <w:rPr>
                <w:bCs/>
              </w:rPr>
            </w:pPr>
            <w:r w:rsidRPr="00DB6B25">
              <w:rPr>
                <w:bCs/>
              </w:rPr>
              <w:t>PB</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 xml:space="preserve">Elaborar informe de la práctica </w:t>
            </w:r>
          </w:p>
        </w:tc>
        <w:tc>
          <w:tcPr>
            <w:tcW w:w="2694" w:type="dxa"/>
          </w:tcPr>
          <w:p w:rsidR="00703E82" w:rsidRPr="00DB6B25" w:rsidRDefault="00703E82" w:rsidP="00002FF9">
            <w:pPr>
              <w:spacing w:before="120" w:line="293" w:lineRule="exact"/>
              <w:ind w:right="6"/>
              <w:rPr>
                <w:bCs/>
              </w:rPr>
            </w:pPr>
            <w:r w:rsidRPr="00DB6B25">
              <w:rPr>
                <w:bCs/>
              </w:rPr>
              <w:t>Semana 4-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ntregar informe de la práctica al tutor</w:t>
            </w:r>
          </w:p>
        </w:tc>
        <w:tc>
          <w:tcPr>
            <w:tcW w:w="2694" w:type="dxa"/>
          </w:tcPr>
          <w:p w:rsidR="00703E82" w:rsidRPr="00DB6B25" w:rsidRDefault="00703E82" w:rsidP="00002FF9">
            <w:pPr>
              <w:spacing w:before="120" w:line="293" w:lineRule="exact"/>
              <w:ind w:right="6"/>
              <w:rPr>
                <w:bCs/>
              </w:rPr>
            </w:pPr>
            <w:r w:rsidRPr="00DB6B25">
              <w:rPr>
                <w:bCs/>
              </w:rPr>
              <w:t>Semana 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lastRenderedPageBreak/>
              <w:t xml:space="preserve">Rectificar señalamientos del informe </w:t>
            </w:r>
          </w:p>
        </w:tc>
        <w:tc>
          <w:tcPr>
            <w:tcW w:w="2694" w:type="dxa"/>
          </w:tcPr>
          <w:p w:rsidR="00703E82" w:rsidRPr="00DB6B25" w:rsidRDefault="00703E82" w:rsidP="00002FF9">
            <w:pPr>
              <w:spacing w:before="120" w:line="293" w:lineRule="exact"/>
              <w:ind w:right="6"/>
              <w:rPr>
                <w:bCs/>
              </w:rPr>
            </w:pPr>
            <w:r w:rsidRPr="00DB6B25">
              <w:rPr>
                <w:bCs/>
              </w:rPr>
              <w:t>Semana 7</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Entrega del informe final de la práctica</w:t>
            </w:r>
          </w:p>
        </w:tc>
        <w:tc>
          <w:tcPr>
            <w:tcW w:w="2694" w:type="dxa"/>
          </w:tcPr>
          <w:p w:rsidR="00703E82" w:rsidRPr="00DB6B25" w:rsidRDefault="00703E82" w:rsidP="00002FF9">
            <w:pPr>
              <w:spacing w:before="120" w:line="293" w:lineRule="exact"/>
              <w:ind w:right="6"/>
              <w:rPr>
                <w:bCs/>
              </w:rPr>
            </w:pPr>
            <w:r w:rsidRPr="00DB6B25">
              <w:rPr>
                <w:bCs/>
              </w:rPr>
              <w:t>4/3/24 (semana 8)</w:t>
            </w:r>
          </w:p>
        </w:tc>
        <w:tc>
          <w:tcPr>
            <w:tcW w:w="3118" w:type="dxa"/>
          </w:tcPr>
          <w:p w:rsidR="00703E82" w:rsidRPr="00DB6B25" w:rsidRDefault="00703E82" w:rsidP="00002FF9">
            <w:pPr>
              <w:spacing w:before="120" w:line="293" w:lineRule="exact"/>
              <w:ind w:right="6"/>
              <w:rPr>
                <w:bCs/>
              </w:rPr>
            </w:pPr>
            <w:r w:rsidRPr="00DB6B25">
              <w:rPr>
                <w:bCs/>
              </w:rPr>
              <w:t>EE</w:t>
            </w:r>
          </w:p>
        </w:tc>
      </w:tr>
      <w:tr w:rsidR="00703E82" w:rsidRPr="00DB6B25" w:rsidTr="009D52CA">
        <w:tc>
          <w:tcPr>
            <w:tcW w:w="7933" w:type="dxa"/>
          </w:tcPr>
          <w:p w:rsidR="00703E82" w:rsidRPr="00DB6B25" w:rsidRDefault="00703E82" w:rsidP="00002FF9">
            <w:pPr>
              <w:spacing w:before="120" w:line="293" w:lineRule="exact"/>
              <w:ind w:right="6"/>
              <w:rPr>
                <w:bCs/>
              </w:rPr>
            </w:pPr>
            <w:r w:rsidRPr="00DB6B25">
              <w:rPr>
                <w:bCs/>
              </w:rPr>
              <w:t xml:space="preserve">Defensa de la práctica </w:t>
            </w:r>
          </w:p>
        </w:tc>
        <w:tc>
          <w:tcPr>
            <w:tcW w:w="2694" w:type="dxa"/>
          </w:tcPr>
          <w:p w:rsidR="00703E82" w:rsidRPr="00DB6B25" w:rsidRDefault="00703E82" w:rsidP="00002FF9">
            <w:pPr>
              <w:spacing w:before="120" w:line="293" w:lineRule="exact"/>
              <w:ind w:right="6"/>
              <w:rPr>
                <w:bCs/>
              </w:rPr>
            </w:pPr>
            <w:r w:rsidRPr="00DB6B25">
              <w:rPr>
                <w:bCs/>
              </w:rPr>
              <w:t>6-8/3/24 (semana 8)</w:t>
            </w:r>
          </w:p>
        </w:tc>
        <w:tc>
          <w:tcPr>
            <w:tcW w:w="3118" w:type="dxa"/>
          </w:tcPr>
          <w:p w:rsidR="00703E82" w:rsidRPr="00DB6B25" w:rsidRDefault="00703E82" w:rsidP="00002FF9">
            <w:pPr>
              <w:spacing w:before="120" w:line="293" w:lineRule="exact"/>
              <w:ind w:right="6"/>
              <w:rPr>
                <w:bCs/>
              </w:rPr>
            </w:pPr>
            <w:r w:rsidRPr="00DB6B25">
              <w:rPr>
                <w:bCs/>
              </w:rPr>
              <w:t>Todos</w:t>
            </w:r>
          </w:p>
        </w:tc>
      </w:tr>
    </w:tbl>
    <w:p w:rsidR="00E15D7E" w:rsidRDefault="00E15D7E" w:rsidP="00E15D7E">
      <w:pPr>
        <w:pStyle w:val="Ttulo2"/>
        <w:rPr>
          <w:color w:val="000000" w:themeColor="text1"/>
        </w:rPr>
      </w:pPr>
    </w:p>
    <w:p w:rsidR="00012201" w:rsidRDefault="00012201" w:rsidP="00902F9C">
      <w:pPr>
        <w:pStyle w:val="Descripcin"/>
        <w:keepNext/>
        <w:jc w:val="both"/>
        <w:rPr>
          <w:b/>
          <w:i w:val="0"/>
          <w:color w:val="auto"/>
          <w:sz w:val="24"/>
        </w:rPr>
      </w:pPr>
      <w:bookmarkStart w:id="130" w:name="_Ref159885172"/>
    </w:p>
    <w:p w:rsidR="00902F9C" w:rsidRPr="00700928" w:rsidRDefault="00902F9C" w:rsidP="00902F9C">
      <w:pPr>
        <w:pStyle w:val="Descripcin"/>
        <w:keepNext/>
        <w:jc w:val="both"/>
        <w:rPr>
          <w:i w:val="0"/>
          <w:sz w:val="24"/>
          <w:szCs w:val="24"/>
        </w:rPr>
      </w:pPr>
      <w:bookmarkStart w:id="131" w:name="_Ref15995037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3</w:t>
      </w:r>
      <w:r w:rsidRPr="00700928">
        <w:rPr>
          <w:b/>
          <w:i w:val="0"/>
          <w:color w:val="auto"/>
          <w:sz w:val="24"/>
          <w:szCs w:val="24"/>
        </w:rPr>
        <w:fldChar w:fldCharType="end"/>
      </w:r>
      <w:bookmarkEnd w:id="130"/>
      <w:bookmarkEnd w:id="131"/>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cument/{id}”</w:t>
      </w:r>
    </w:p>
    <w:tbl>
      <w:tblPr>
        <w:tblW w:w="0" w:type="auto"/>
        <w:tblLook w:val="04A0" w:firstRow="1" w:lastRow="0" w:firstColumn="1" w:lastColumn="0" w:noHBand="0" w:noVBand="1"/>
      </w:tblPr>
      <w:tblGrid>
        <w:gridCol w:w="3397"/>
        <w:gridCol w:w="10348"/>
      </w:tblGrid>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1: Obtener un documento dado su id</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695A1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0" w:type="auto"/>
        <w:tblLook w:val="04A0" w:firstRow="1" w:lastRow="0" w:firstColumn="1" w:lastColumn="0" w:noHBand="0" w:noVBand="1"/>
      </w:tblPr>
      <w:tblGrid>
        <w:gridCol w:w="558"/>
        <w:gridCol w:w="2386"/>
        <w:gridCol w:w="1587"/>
        <w:gridCol w:w="851"/>
        <w:gridCol w:w="4252"/>
        <w:gridCol w:w="4111"/>
      </w:tblGrid>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rFonts w:asciiTheme="minorHAnsi" w:hAnsiTheme="minorHAnsi"/>
                <w:b/>
                <w:szCs w:val="24"/>
              </w:rPr>
            </w:pPr>
            <w:r w:rsidRPr="00700928">
              <w:rPr>
                <w:b/>
                <w:szCs w:val="24"/>
              </w:rPr>
              <w:t>CP</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Escenari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Nombre de variable de entrada</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492A46">
            <w:pPr>
              <w:jc w:val="center"/>
              <w:rPr>
                <w:b/>
                <w:szCs w:val="24"/>
              </w:rPr>
            </w:pPr>
            <w:r w:rsidRPr="00700928">
              <w:rPr>
                <w:b/>
                <w:szCs w:val="24"/>
              </w:rPr>
              <w:t>Resultados Esperados</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492A46">
            <w:pPr>
              <w:jc w:val="center"/>
              <w:rPr>
                <w:b/>
                <w:szCs w:val="24"/>
              </w:rPr>
            </w:pPr>
            <w:r>
              <w:rPr>
                <w:b/>
                <w:szCs w:val="24"/>
              </w:rPr>
              <w:t>Resultados Obtenidos</w:t>
            </w:r>
          </w:p>
        </w:tc>
      </w:tr>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center"/>
              <w:rPr>
                <w:szCs w:val="24"/>
              </w:rPr>
            </w:pPr>
            <w:r w:rsidRPr="00700928">
              <w:rPr>
                <w:szCs w:val="24"/>
              </w:rPr>
              <w:t>1</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Obtener documento dado un id correct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id</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1</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 xml:space="preserve">Se muestra el código de respuesta 200 (OK) y el json </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data": {</w:t>
            </w:r>
          </w:p>
          <w:p w:rsidR="00695A1F" w:rsidRPr="00700928" w:rsidRDefault="00695A1F" w:rsidP="00695A1F">
            <w:pPr>
              <w:jc w:val="both"/>
              <w:rPr>
                <w:szCs w:val="24"/>
                <w:lang w:val="en-US"/>
              </w:rPr>
            </w:pPr>
            <w:r w:rsidRPr="00700928">
              <w:rPr>
                <w:szCs w:val="24"/>
                <w:lang w:val="en-US"/>
              </w:rPr>
              <w:t xml:space="preserve">    "id": 0,</w:t>
            </w:r>
          </w:p>
          <w:p w:rsidR="00695A1F" w:rsidRPr="00700928" w:rsidRDefault="00695A1F" w:rsidP="00695A1F">
            <w:pPr>
              <w:jc w:val="both"/>
              <w:rPr>
                <w:szCs w:val="24"/>
                <w:lang w:val="en-US"/>
              </w:rPr>
            </w:pPr>
            <w:r w:rsidRPr="00700928">
              <w:rPr>
                <w:szCs w:val="24"/>
                <w:lang w:val="en-US"/>
              </w:rPr>
              <w:lastRenderedPageBreak/>
              <w:t xml:space="preserve">    "code": "string",</w:t>
            </w:r>
          </w:p>
          <w:p w:rsidR="00695A1F" w:rsidRPr="00700928" w:rsidRDefault="00695A1F" w:rsidP="00695A1F">
            <w:pPr>
              <w:jc w:val="both"/>
              <w:rPr>
                <w:szCs w:val="24"/>
                <w:lang w:val="en-US"/>
              </w:rPr>
            </w:pPr>
            <w:r w:rsidRPr="00700928">
              <w:rPr>
                <w:szCs w:val="24"/>
                <w:lang w:val="en-US"/>
              </w:rPr>
              <w:t xml:space="preserve">    "title": "string",</w:t>
            </w:r>
          </w:p>
          <w:p w:rsidR="00695A1F" w:rsidRPr="00700928" w:rsidRDefault="00695A1F" w:rsidP="00695A1F">
            <w:pPr>
              <w:jc w:val="both"/>
              <w:rPr>
                <w:szCs w:val="24"/>
                <w:lang w:val="en-US"/>
              </w:rPr>
            </w:pPr>
            <w:r w:rsidRPr="00700928">
              <w:rPr>
                <w:szCs w:val="24"/>
                <w:lang w:val="en-US"/>
              </w:rPr>
              <w:t xml:space="preserve">    "edition": 0,</w:t>
            </w:r>
          </w:p>
          <w:p w:rsidR="00695A1F" w:rsidRPr="00700928" w:rsidRDefault="00695A1F" w:rsidP="00695A1F">
            <w:pPr>
              <w:jc w:val="both"/>
              <w:rPr>
                <w:szCs w:val="24"/>
                <w:lang w:val="en-US"/>
              </w:rPr>
            </w:pPr>
            <w:r w:rsidRPr="00700928">
              <w:rPr>
                <w:szCs w:val="24"/>
                <w:lang w:val="en-US"/>
              </w:rPr>
              <w:t xml:space="preserve">    "pages": 0,</w:t>
            </w:r>
          </w:p>
          <w:p w:rsidR="00695A1F" w:rsidRPr="00700928" w:rsidRDefault="00695A1F" w:rsidP="00695A1F">
            <w:pPr>
              <w:jc w:val="both"/>
              <w:rPr>
                <w:szCs w:val="24"/>
                <w:lang w:val="en-US"/>
              </w:rPr>
            </w:pPr>
            <w:r w:rsidRPr="00700928">
              <w:rPr>
                <w:szCs w:val="24"/>
                <w:lang w:val="en-US"/>
              </w:rPr>
              <w:t xml:space="preserve">    "dateOfValidity": "2024-02-18T04:35:36.462Z",</w:t>
            </w:r>
          </w:p>
          <w:p w:rsidR="00695A1F" w:rsidRPr="00700928" w:rsidRDefault="00695A1F" w:rsidP="00695A1F">
            <w:pPr>
              <w:jc w:val="both"/>
              <w:rPr>
                <w:szCs w:val="24"/>
              </w:rPr>
            </w:pPr>
            <w:r w:rsidRPr="00700928">
              <w:rPr>
                <w:szCs w:val="24"/>
                <w:lang w:val="en-US"/>
              </w:rPr>
              <w:t xml:space="preserve">    </w:t>
            </w:r>
            <w:r w:rsidRPr="00700928">
              <w:rPr>
                <w:szCs w:val="24"/>
              </w:rPr>
              <w:t>"typeId": 0,</w:t>
            </w:r>
          </w:p>
          <w:p w:rsidR="00695A1F" w:rsidRPr="00700928" w:rsidRDefault="00695A1F" w:rsidP="00695A1F">
            <w:pPr>
              <w:jc w:val="both"/>
              <w:rPr>
                <w:szCs w:val="24"/>
              </w:rPr>
            </w:pPr>
            <w:r w:rsidRPr="00700928">
              <w:rPr>
                <w:szCs w:val="24"/>
              </w:rPr>
              <w:t xml:space="preserve">    "processId": 0,</w:t>
            </w:r>
          </w:p>
          <w:p w:rsidR="00695A1F" w:rsidRPr="00700928" w:rsidRDefault="00695A1F" w:rsidP="00695A1F">
            <w:pPr>
              <w:jc w:val="both"/>
              <w:rPr>
                <w:szCs w:val="24"/>
              </w:rPr>
            </w:pPr>
            <w:r w:rsidRPr="00700928">
              <w:rPr>
                <w:szCs w:val="24"/>
              </w:rPr>
              <w:t xml:space="preserve">    "scopeId": 0</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695A1F">
            <w:pPr>
              <w:jc w:val="both"/>
              <w:rPr>
                <w:szCs w:val="24"/>
              </w:rPr>
            </w:pPr>
            <w:r w:rsidRPr="00700928">
              <w:rPr>
                <w:szCs w:val="24"/>
              </w:rPr>
              <w:lastRenderedPageBreak/>
              <w:t xml:space="preserve">Se muestra el código de respuesta 200 (OK) y el json </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data": {</w:t>
            </w:r>
          </w:p>
          <w:p w:rsidR="00695A1F" w:rsidRPr="00700928" w:rsidRDefault="00695A1F" w:rsidP="00695A1F">
            <w:pPr>
              <w:jc w:val="both"/>
              <w:rPr>
                <w:szCs w:val="24"/>
                <w:lang w:val="en-US"/>
              </w:rPr>
            </w:pPr>
            <w:r w:rsidRPr="00700928">
              <w:rPr>
                <w:szCs w:val="24"/>
                <w:lang w:val="en-US"/>
              </w:rPr>
              <w:t xml:space="preserve">    "id": 0,</w:t>
            </w:r>
          </w:p>
          <w:p w:rsidR="00695A1F" w:rsidRPr="00700928" w:rsidRDefault="00695A1F" w:rsidP="00695A1F">
            <w:pPr>
              <w:jc w:val="both"/>
              <w:rPr>
                <w:szCs w:val="24"/>
                <w:lang w:val="en-US"/>
              </w:rPr>
            </w:pPr>
            <w:r w:rsidRPr="00700928">
              <w:rPr>
                <w:szCs w:val="24"/>
                <w:lang w:val="en-US"/>
              </w:rPr>
              <w:lastRenderedPageBreak/>
              <w:t xml:space="preserve">    "code": "string",</w:t>
            </w:r>
          </w:p>
          <w:p w:rsidR="00695A1F" w:rsidRPr="00700928" w:rsidRDefault="00695A1F" w:rsidP="00695A1F">
            <w:pPr>
              <w:jc w:val="both"/>
              <w:rPr>
                <w:szCs w:val="24"/>
                <w:lang w:val="en-US"/>
              </w:rPr>
            </w:pPr>
            <w:r w:rsidRPr="00700928">
              <w:rPr>
                <w:szCs w:val="24"/>
                <w:lang w:val="en-US"/>
              </w:rPr>
              <w:t xml:space="preserve">    "title": "string",</w:t>
            </w:r>
          </w:p>
          <w:p w:rsidR="00695A1F" w:rsidRPr="00700928" w:rsidRDefault="00695A1F" w:rsidP="00695A1F">
            <w:pPr>
              <w:jc w:val="both"/>
              <w:rPr>
                <w:szCs w:val="24"/>
                <w:lang w:val="en-US"/>
              </w:rPr>
            </w:pPr>
            <w:r w:rsidRPr="00700928">
              <w:rPr>
                <w:szCs w:val="24"/>
                <w:lang w:val="en-US"/>
              </w:rPr>
              <w:t xml:space="preserve">    "edition": 0,</w:t>
            </w:r>
          </w:p>
          <w:p w:rsidR="00695A1F" w:rsidRPr="00700928" w:rsidRDefault="00695A1F" w:rsidP="00695A1F">
            <w:pPr>
              <w:jc w:val="both"/>
              <w:rPr>
                <w:szCs w:val="24"/>
                <w:lang w:val="en-US"/>
              </w:rPr>
            </w:pPr>
            <w:r w:rsidRPr="00700928">
              <w:rPr>
                <w:szCs w:val="24"/>
                <w:lang w:val="en-US"/>
              </w:rPr>
              <w:t xml:space="preserve">    "pages": 0,</w:t>
            </w:r>
          </w:p>
          <w:p w:rsidR="00695A1F" w:rsidRPr="00700928" w:rsidRDefault="00695A1F" w:rsidP="00695A1F">
            <w:pPr>
              <w:jc w:val="both"/>
              <w:rPr>
                <w:szCs w:val="24"/>
                <w:lang w:val="en-US"/>
              </w:rPr>
            </w:pPr>
            <w:r w:rsidRPr="00700928">
              <w:rPr>
                <w:szCs w:val="24"/>
                <w:lang w:val="en-US"/>
              </w:rPr>
              <w:t xml:space="preserve">    "dateOfValidity": "2024-02-18T04:35:36.462Z",</w:t>
            </w:r>
          </w:p>
          <w:p w:rsidR="00695A1F" w:rsidRPr="00700928" w:rsidRDefault="00695A1F" w:rsidP="00695A1F">
            <w:pPr>
              <w:jc w:val="both"/>
              <w:rPr>
                <w:szCs w:val="24"/>
              </w:rPr>
            </w:pPr>
            <w:r w:rsidRPr="00700928">
              <w:rPr>
                <w:szCs w:val="24"/>
                <w:lang w:val="en-US"/>
              </w:rPr>
              <w:t xml:space="preserve">    </w:t>
            </w:r>
            <w:r w:rsidRPr="00700928">
              <w:rPr>
                <w:szCs w:val="24"/>
              </w:rPr>
              <w:t>"typeId": 0,</w:t>
            </w:r>
          </w:p>
          <w:p w:rsidR="00695A1F" w:rsidRPr="00700928" w:rsidRDefault="00695A1F" w:rsidP="00695A1F">
            <w:pPr>
              <w:jc w:val="both"/>
              <w:rPr>
                <w:szCs w:val="24"/>
              </w:rPr>
            </w:pPr>
            <w:r w:rsidRPr="00700928">
              <w:rPr>
                <w:szCs w:val="24"/>
              </w:rPr>
              <w:t xml:space="preserve">    "processId": 0,</w:t>
            </w:r>
          </w:p>
          <w:p w:rsidR="00695A1F" w:rsidRPr="00700928" w:rsidRDefault="00695A1F" w:rsidP="00695A1F">
            <w:pPr>
              <w:jc w:val="both"/>
              <w:rPr>
                <w:szCs w:val="24"/>
              </w:rPr>
            </w:pPr>
            <w:r w:rsidRPr="00700928">
              <w:rPr>
                <w:szCs w:val="24"/>
              </w:rPr>
              <w:t xml:space="preserve">    "scopeId": 0</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r>
      <w:tr w:rsidR="00695A1F" w:rsidRPr="00700928" w:rsidTr="00695A1F">
        <w:tc>
          <w:tcPr>
            <w:tcW w:w="558"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center"/>
              <w:rPr>
                <w:szCs w:val="24"/>
              </w:rPr>
            </w:pPr>
            <w:r w:rsidRPr="00700928">
              <w:rPr>
                <w:szCs w:val="24"/>
              </w:rPr>
              <w:lastRenderedPageBreak/>
              <w:t>2</w:t>
            </w:r>
          </w:p>
        </w:tc>
        <w:tc>
          <w:tcPr>
            <w:tcW w:w="2386"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No obtener documento por id incorrecto</w:t>
            </w:r>
          </w:p>
        </w:tc>
        <w:tc>
          <w:tcPr>
            <w:tcW w:w="1587"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id</w:t>
            </w:r>
          </w:p>
        </w:tc>
        <w:tc>
          <w:tcPr>
            <w:tcW w:w="851"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300</w:t>
            </w:r>
          </w:p>
        </w:tc>
        <w:tc>
          <w:tcPr>
            <w:tcW w:w="4252" w:type="dxa"/>
            <w:tcBorders>
              <w:top w:val="single" w:sz="4" w:space="0" w:color="auto"/>
              <w:left w:val="single" w:sz="4" w:space="0" w:color="auto"/>
              <w:bottom w:val="single" w:sz="4" w:space="0" w:color="auto"/>
              <w:right w:val="single" w:sz="4" w:space="0" w:color="auto"/>
            </w:tcBorders>
            <w:hideMark/>
          </w:tcPr>
          <w:p w:rsidR="00695A1F" w:rsidRPr="00700928" w:rsidRDefault="00695A1F" w:rsidP="00695A1F">
            <w:pPr>
              <w:jc w:val="both"/>
              <w:rPr>
                <w:szCs w:val="24"/>
              </w:rPr>
            </w:pPr>
            <w:r w:rsidRPr="00700928">
              <w:rPr>
                <w:szCs w:val="24"/>
              </w:rPr>
              <w:t>Se muestra el código de respuesta 404 (Not Found) y el json</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problemDetails": {</w:t>
            </w:r>
          </w:p>
          <w:p w:rsidR="00695A1F" w:rsidRPr="00700928" w:rsidRDefault="00695A1F" w:rsidP="00695A1F">
            <w:pPr>
              <w:jc w:val="both"/>
              <w:rPr>
                <w:szCs w:val="24"/>
                <w:lang w:val="en-US"/>
              </w:rPr>
            </w:pPr>
            <w:r w:rsidRPr="00700928">
              <w:rPr>
                <w:szCs w:val="24"/>
                <w:lang w:val="en-US"/>
              </w:rPr>
              <w:t xml:space="preserve">    "status": 404,</w:t>
            </w:r>
          </w:p>
          <w:p w:rsidR="00695A1F" w:rsidRPr="00700928" w:rsidRDefault="00695A1F" w:rsidP="00695A1F">
            <w:pPr>
              <w:jc w:val="both"/>
              <w:rPr>
                <w:szCs w:val="24"/>
                <w:lang w:val="en-US"/>
              </w:rPr>
            </w:pPr>
            <w:r w:rsidRPr="00700928">
              <w:rPr>
                <w:szCs w:val="24"/>
                <w:lang w:val="en-US"/>
              </w:rPr>
              <w:t xml:space="preserve">    "errors": {</w:t>
            </w:r>
          </w:p>
          <w:p w:rsidR="00695A1F" w:rsidRPr="00700928" w:rsidRDefault="00695A1F" w:rsidP="00695A1F">
            <w:pPr>
              <w:jc w:val="both"/>
              <w:rPr>
                <w:szCs w:val="24"/>
                <w:lang w:val="en-US"/>
              </w:rPr>
            </w:pPr>
            <w:r w:rsidRPr="00700928">
              <w:rPr>
                <w:szCs w:val="24"/>
                <w:lang w:val="en-US"/>
              </w:rPr>
              <w:t xml:space="preserve">      "Document Id": [</w:t>
            </w:r>
          </w:p>
          <w:p w:rsidR="00695A1F" w:rsidRPr="00700928" w:rsidRDefault="00695A1F" w:rsidP="00695A1F">
            <w:pPr>
              <w:jc w:val="both"/>
              <w:rPr>
                <w:szCs w:val="24"/>
                <w:lang w:val="en-US"/>
              </w:rPr>
            </w:pPr>
            <w:r w:rsidRPr="00700928">
              <w:rPr>
                <w:szCs w:val="24"/>
                <w:lang w:val="en-US"/>
              </w:rPr>
              <w:lastRenderedPageBreak/>
              <w:t xml:space="preserve">        "Doesn`t exist a document with the given id"</w:t>
            </w:r>
          </w:p>
          <w:p w:rsidR="00695A1F" w:rsidRPr="00700928" w:rsidRDefault="00695A1F" w:rsidP="00695A1F">
            <w:pPr>
              <w:jc w:val="both"/>
              <w:rPr>
                <w:szCs w:val="24"/>
              </w:rPr>
            </w:pPr>
            <w:r w:rsidRPr="00700928">
              <w:rPr>
                <w:szCs w:val="24"/>
                <w:lang w:val="en-US"/>
              </w:rPr>
              <w:t xml:space="preserve">      </w:t>
            </w:r>
            <w:r w:rsidRPr="00700928">
              <w:rPr>
                <w:szCs w:val="24"/>
              </w:rPr>
              <w:t>]</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695A1F" w:rsidRPr="00700928" w:rsidRDefault="00695A1F" w:rsidP="00695A1F">
            <w:pPr>
              <w:jc w:val="both"/>
              <w:rPr>
                <w:szCs w:val="24"/>
              </w:rPr>
            </w:pPr>
            <w:r w:rsidRPr="00700928">
              <w:rPr>
                <w:szCs w:val="24"/>
              </w:rPr>
              <w:lastRenderedPageBreak/>
              <w:t>Se muestra el código de respuesta 404 (Not Found) y el json</w:t>
            </w:r>
          </w:p>
          <w:p w:rsidR="00695A1F" w:rsidRPr="00700928" w:rsidRDefault="00695A1F" w:rsidP="00695A1F">
            <w:pPr>
              <w:jc w:val="both"/>
              <w:rPr>
                <w:szCs w:val="24"/>
                <w:lang w:val="en-US"/>
              </w:rPr>
            </w:pPr>
            <w:r w:rsidRPr="00700928">
              <w:rPr>
                <w:szCs w:val="24"/>
                <w:lang w:val="en-US"/>
              </w:rPr>
              <w:t>{</w:t>
            </w:r>
          </w:p>
          <w:p w:rsidR="00695A1F" w:rsidRPr="00700928" w:rsidRDefault="00695A1F" w:rsidP="00695A1F">
            <w:pPr>
              <w:jc w:val="both"/>
              <w:rPr>
                <w:szCs w:val="24"/>
                <w:lang w:val="en-US"/>
              </w:rPr>
            </w:pPr>
            <w:r w:rsidRPr="00700928">
              <w:rPr>
                <w:szCs w:val="24"/>
                <w:lang w:val="en-US"/>
              </w:rPr>
              <w:t xml:space="preserve">  "problemDetails": {</w:t>
            </w:r>
          </w:p>
          <w:p w:rsidR="00695A1F" w:rsidRPr="00700928" w:rsidRDefault="00695A1F" w:rsidP="00695A1F">
            <w:pPr>
              <w:jc w:val="both"/>
              <w:rPr>
                <w:szCs w:val="24"/>
                <w:lang w:val="en-US"/>
              </w:rPr>
            </w:pPr>
            <w:r w:rsidRPr="00700928">
              <w:rPr>
                <w:szCs w:val="24"/>
                <w:lang w:val="en-US"/>
              </w:rPr>
              <w:t xml:space="preserve">    "status": 404,</w:t>
            </w:r>
          </w:p>
          <w:p w:rsidR="00695A1F" w:rsidRPr="00700928" w:rsidRDefault="00695A1F" w:rsidP="00695A1F">
            <w:pPr>
              <w:jc w:val="both"/>
              <w:rPr>
                <w:szCs w:val="24"/>
                <w:lang w:val="en-US"/>
              </w:rPr>
            </w:pPr>
            <w:r w:rsidRPr="00700928">
              <w:rPr>
                <w:szCs w:val="24"/>
                <w:lang w:val="en-US"/>
              </w:rPr>
              <w:t xml:space="preserve">    "errors": {</w:t>
            </w:r>
          </w:p>
          <w:p w:rsidR="00695A1F" w:rsidRPr="00700928" w:rsidRDefault="00695A1F" w:rsidP="00695A1F">
            <w:pPr>
              <w:jc w:val="both"/>
              <w:rPr>
                <w:szCs w:val="24"/>
                <w:lang w:val="en-US"/>
              </w:rPr>
            </w:pPr>
            <w:r w:rsidRPr="00700928">
              <w:rPr>
                <w:szCs w:val="24"/>
                <w:lang w:val="en-US"/>
              </w:rPr>
              <w:t xml:space="preserve">      "Document Id": [</w:t>
            </w:r>
          </w:p>
          <w:p w:rsidR="00695A1F" w:rsidRPr="00700928" w:rsidRDefault="00695A1F" w:rsidP="00695A1F">
            <w:pPr>
              <w:jc w:val="both"/>
              <w:rPr>
                <w:szCs w:val="24"/>
                <w:lang w:val="en-US"/>
              </w:rPr>
            </w:pPr>
            <w:r w:rsidRPr="00700928">
              <w:rPr>
                <w:szCs w:val="24"/>
                <w:lang w:val="en-US"/>
              </w:rPr>
              <w:lastRenderedPageBreak/>
              <w:t xml:space="preserve">        "Doesn`t exist a document with the given id"</w:t>
            </w:r>
          </w:p>
          <w:p w:rsidR="00695A1F" w:rsidRPr="00700928" w:rsidRDefault="00695A1F" w:rsidP="00695A1F">
            <w:pPr>
              <w:jc w:val="both"/>
              <w:rPr>
                <w:szCs w:val="24"/>
              </w:rPr>
            </w:pPr>
            <w:r w:rsidRPr="00700928">
              <w:rPr>
                <w:szCs w:val="24"/>
                <w:lang w:val="en-US"/>
              </w:rPr>
              <w:t xml:space="preserve">      </w:t>
            </w:r>
            <w:r w:rsidRPr="00700928">
              <w:rPr>
                <w:szCs w:val="24"/>
              </w:rPr>
              <w:t>]</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 xml:space="preserve">  }</w:t>
            </w:r>
          </w:p>
          <w:p w:rsidR="00695A1F" w:rsidRPr="00700928" w:rsidRDefault="00695A1F" w:rsidP="00695A1F">
            <w:pPr>
              <w:jc w:val="both"/>
              <w:rPr>
                <w:szCs w:val="24"/>
              </w:rPr>
            </w:pPr>
            <w:r w:rsidRPr="00700928">
              <w:rPr>
                <w:szCs w:val="24"/>
              </w:rPr>
              <w:t>}</w:t>
            </w:r>
          </w:p>
        </w:tc>
      </w:tr>
    </w:tbl>
    <w:p w:rsidR="00902F9C" w:rsidRPr="00700928" w:rsidRDefault="00902F9C" w:rsidP="00902F9C">
      <w:pPr>
        <w:rPr>
          <w:rFonts w:eastAsiaTheme="majorEastAsia" w:cs="Arial"/>
          <w:i/>
          <w:color w:val="000000" w:themeColor="text1"/>
          <w:szCs w:val="24"/>
        </w:rPr>
      </w:pPr>
      <w:r>
        <w:rPr>
          <w:rFonts w:eastAsiaTheme="majorEastAsia" w:cs="Arial"/>
          <w:i/>
          <w:color w:val="000000" w:themeColor="text1"/>
          <w:szCs w:val="24"/>
        </w:rPr>
        <w:lastRenderedPageBreak/>
        <w:br/>
      </w:r>
    </w:p>
    <w:p w:rsidR="00902F9C" w:rsidRPr="00700928" w:rsidRDefault="00902F9C" w:rsidP="00902F9C">
      <w:pPr>
        <w:pStyle w:val="Descripcin"/>
        <w:keepNext/>
        <w:jc w:val="both"/>
        <w:rPr>
          <w:color w:val="auto"/>
          <w:sz w:val="24"/>
          <w:szCs w:val="24"/>
        </w:rPr>
      </w:pPr>
      <w:bookmarkStart w:id="132" w:name="_Ref159886585"/>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4</w:t>
      </w:r>
      <w:r w:rsidRPr="00700928">
        <w:rPr>
          <w:b/>
          <w:i w:val="0"/>
          <w:color w:val="auto"/>
          <w:sz w:val="24"/>
          <w:szCs w:val="24"/>
        </w:rPr>
        <w:fldChar w:fldCharType="end"/>
      </w:r>
      <w:bookmarkEnd w:id="132"/>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filter”</w:t>
      </w:r>
    </w:p>
    <w:tbl>
      <w:tblPr>
        <w:tblW w:w="0" w:type="auto"/>
        <w:tblLook w:val="04A0" w:firstRow="1" w:lastRow="0" w:firstColumn="1" w:lastColumn="0" w:noHBand="0" w:noVBand="1"/>
      </w:tblPr>
      <w:tblGrid>
        <w:gridCol w:w="3397"/>
        <w:gridCol w:w="10348"/>
      </w:tblGrid>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2: Obtener los documentos con una característica determinada</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CC49B1">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13745" w:type="dxa"/>
        <w:tblLayout w:type="fixed"/>
        <w:tblLook w:val="04A0" w:firstRow="1" w:lastRow="0" w:firstColumn="1" w:lastColumn="0" w:noHBand="0" w:noVBand="1"/>
      </w:tblPr>
      <w:tblGrid>
        <w:gridCol w:w="704"/>
        <w:gridCol w:w="1701"/>
        <w:gridCol w:w="1701"/>
        <w:gridCol w:w="1276"/>
        <w:gridCol w:w="4252"/>
        <w:gridCol w:w="4111"/>
      </w:tblGrid>
      <w:tr w:rsidR="00CC49B1" w:rsidRPr="00700928" w:rsidTr="00CC49B1">
        <w:tc>
          <w:tcPr>
            <w:tcW w:w="704"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Nombre de variable de entrada</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b/>
                <w:szCs w:val="24"/>
              </w:rPr>
            </w:pPr>
            <w:r w:rsidRPr="00700928">
              <w:rPr>
                <w:b/>
                <w:szCs w:val="24"/>
              </w:rPr>
              <w:t>Resultados Esperados</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center"/>
              <w:rPr>
                <w:b/>
                <w:szCs w:val="24"/>
              </w:rPr>
            </w:pPr>
            <w:r w:rsidRPr="00700928">
              <w:rPr>
                <w:b/>
                <w:szCs w:val="24"/>
              </w:rPr>
              <w:t>Resultados Esperados</w:t>
            </w: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Obtener los documentos dados todos los </w:t>
            </w:r>
            <w:r w:rsidRPr="00700928">
              <w:rPr>
                <w:szCs w:val="24"/>
              </w:rPr>
              <w:lastRenderedPageBreak/>
              <w:t>parámetros correct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Obtener los documentos dados todos los </w:t>
            </w:r>
            <w:r w:rsidRPr="00700928">
              <w:rPr>
                <w:szCs w:val="24"/>
              </w:rPr>
              <w:lastRenderedPageBreak/>
              <w:t>parámetros en null</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E1015C" w:rsidRDefault="00CC49B1" w:rsidP="00CC49B1">
            <w:pPr>
              <w:jc w:val="both"/>
              <w:rPr>
                <w:szCs w:val="24"/>
              </w:rPr>
            </w:pPr>
            <w:r w:rsidRPr="00700928">
              <w:rPr>
                <w:szCs w:val="24"/>
                <w:lang w:val="en-US"/>
              </w:rPr>
              <w:t xml:space="preserve">        </w:t>
            </w:r>
            <w:r w:rsidRPr="00E1015C">
              <w:rPr>
                <w:szCs w:val="24"/>
              </w:rPr>
              <w:t>"processId": 30,</w:t>
            </w:r>
          </w:p>
          <w:p w:rsidR="00CC49B1" w:rsidRPr="00700928" w:rsidRDefault="00CC49B1" w:rsidP="00CC49B1">
            <w:pPr>
              <w:jc w:val="both"/>
              <w:rPr>
                <w:szCs w:val="24"/>
              </w:rPr>
            </w:pPr>
            <w:r w:rsidRPr="00E1015C">
              <w:rPr>
                <w:szCs w:val="24"/>
              </w:rPr>
              <w:t xml:space="preserve">        </w:t>
            </w:r>
            <w:r w:rsidRPr="00700928">
              <w:rPr>
                <w:szCs w:val="24"/>
              </w:rPr>
              <w:t>"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5,</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2",</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lastRenderedPageBreak/>
              <w:t xml:space="preserve">        "dateOfValidity": "2024-02-18T03:40:27.429+00:00",</w:t>
            </w:r>
          </w:p>
          <w:p w:rsidR="00CC49B1" w:rsidRPr="00700928" w:rsidRDefault="00CC49B1" w:rsidP="00CC49B1">
            <w:pPr>
              <w:jc w:val="both"/>
              <w:rPr>
                <w:szCs w:val="24"/>
              </w:rPr>
            </w:pPr>
            <w:r w:rsidRPr="00700928">
              <w:rPr>
                <w:szCs w:val="24"/>
                <w:lang w:val="en-US"/>
              </w:rPr>
              <w:t xml:space="preserve">        </w:t>
            </w:r>
            <w:r w:rsidRPr="00700928">
              <w:rPr>
                <w:szCs w:val="24"/>
              </w:rPr>
              <w:t>"typeId": 16,</w:t>
            </w:r>
          </w:p>
          <w:p w:rsidR="00CC49B1" w:rsidRPr="00700928" w:rsidRDefault="00CC49B1" w:rsidP="00CC49B1">
            <w:pPr>
              <w:jc w:val="both"/>
              <w:rPr>
                <w:szCs w:val="24"/>
              </w:rPr>
            </w:pPr>
            <w:r w:rsidRPr="00700928">
              <w:rPr>
                <w:szCs w:val="24"/>
              </w:rPr>
              <w:t xml:space="preserve">        "processId": 31,</w:t>
            </w:r>
          </w:p>
          <w:p w:rsidR="00CC49B1" w:rsidRPr="00700928" w:rsidRDefault="00CC49B1" w:rsidP="00CC49B1">
            <w:pPr>
              <w:jc w:val="both"/>
              <w:rPr>
                <w:szCs w:val="24"/>
              </w:rPr>
            </w:pPr>
            <w:r w:rsidRPr="00700928">
              <w:rPr>
                <w:szCs w:val="24"/>
              </w:rPr>
              <w:t xml:space="preserve">        "scopeId":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3</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5,</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2",</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lastRenderedPageBreak/>
              <w:t xml:space="preserve">        "dateOfValidity": "2024-02-18T03:40:27.429+00:00",</w:t>
            </w:r>
          </w:p>
          <w:p w:rsidR="00CC49B1" w:rsidRPr="00700928" w:rsidRDefault="00CC49B1" w:rsidP="00CC49B1">
            <w:pPr>
              <w:jc w:val="both"/>
              <w:rPr>
                <w:szCs w:val="24"/>
              </w:rPr>
            </w:pPr>
            <w:r w:rsidRPr="00700928">
              <w:rPr>
                <w:szCs w:val="24"/>
                <w:lang w:val="en-US"/>
              </w:rPr>
              <w:t xml:space="preserve">        </w:t>
            </w:r>
            <w:r w:rsidRPr="00700928">
              <w:rPr>
                <w:szCs w:val="24"/>
              </w:rPr>
              <w:t>"typeId": 16,</w:t>
            </w:r>
          </w:p>
          <w:p w:rsidR="00CC49B1" w:rsidRPr="00700928" w:rsidRDefault="00CC49B1" w:rsidP="00CC49B1">
            <w:pPr>
              <w:jc w:val="both"/>
              <w:rPr>
                <w:szCs w:val="24"/>
              </w:rPr>
            </w:pPr>
            <w:r w:rsidRPr="00700928">
              <w:rPr>
                <w:szCs w:val="24"/>
              </w:rPr>
              <w:t xml:space="preserve">        "processId": 31,</w:t>
            </w:r>
          </w:p>
          <w:p w:rsidR="00CC49B1" w:rsidRPr="00700928" w:rsidRDefault="00CC49B1" w:rsidP="00CC49B1">
            <w:pPr>
              <w:jc w:val="both"/>
              <w:rPr>
                <w:szCs w:val="24"/>
              </w:rPr>
            </w:pPr>
            <w:r w:rsidRPr="00700928">
              <w:rPr>
                <w:szCs w:val="24"/>
              </w:rPr>
              <w:t xml:space="preserve">        "scopeId":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3</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w:t>
            </w:r>
            <w:r w:rsidRPr="00700928">
              <w:rPr>
                <w:szCs w:val="24"/>
              </w:rPr>
              <w:t>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código y el títul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rPr>
              <w:t xml:space="preserve"> </w:t>
            </w: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lastRenderedPageBreak/>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E1015C" w:rsidRDefault="00CC49B1" w:rsidP="00CC49B1">
            <w:pPr>
              <w:jc w:val="both"/>
              <w:rPr>
                <w:szCs w:val="24"/>
              </w:rPr>
            </w:pPr>
            <w:r w:rsidRPr="00E1015C">
              <w:rPr>
                <w:szCs w:val="24"/>
              </w:rPr>
              <w:lastRenderedPageBreak/>
              <w:t xml:space="preserve">        "title": "Prueba 3",</w:t>
            </w:r>
          </w:p>
          <w:p w:rsidR="00CC49B1" w:rsidRPr="00700928" w:rsidRDefault="00CC49B1" w:rsidP="00CC49B1">
            <w:pPr>
              <w:jc w:val="both"/>
              <w:rPr>
                <w:szCs w:val="24"/>
                <w:lang w:val="en-US"/>
              </w:rPr>
            </w:pPr>
            <w:r w:rsidRPr="00E1015C">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7,</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lastRenderedPageBreak/>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8,</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rPr>
              <w:t xml:space="preserve"> </w:t>
            </w: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lastRenderedPageBreak/>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2,</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t xml:space="preserve">        "title": "Prueba 2",</w:t>
            </w:r>
          </w:p>
          <w:p w:rsidR="00CC49B1" w:rsidRPr="00700928" w:rsidRDefault="00CC49B1" w:rsidP="00CC49B1">
            <w:pPr>
              <w:jc w:val="both"/>
              <w:rPr>
                <w:szCs w:val="24"/>
                <w:lang w:val="en-US"/>
              </w:rPr>
            </w:pPr>
            <w:r w:rsidRPr="00700928">
              <w:rPr>
                <w:szCs w:val="24"/>
              </w:rPr>
              <w:t xml:space="preserve">        </w:t>
            </w:r>
            <w:r w:rsidRPr="00700928">
              <w:rPr>
                <w:szCs w:val="24"/>
                <w:lang w:val="en-US"/>
              </w:rPr>
              <w:t>"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3,</w:t>
            </w:r>
          </w:p>
          <w:p w:rsidR="00CC49B1" w:rsidRPr="00700928" w:rsidRDefault="00CC49B1" w:rsidP="00CC49B1">
            <w:pPr>
              <w:jc w:val="both"/>
              <w:rPr>
                <w:szCs w:val="24"/>
              </w:rPr>
            </w:pPr>
            <w:r w:rsidRPr="00700928">
              <w:rPr>
                <w:szCs w:val="24"/>
              </w:rPr>
              <w:t xml:space="preserve">        "code": "Prueba",</w:t>
            </w:r>
          </w:p>
          <w:p w:rsidR="00CC49B1" w:rsidRPr="00700928" w:rsidRDefault="00CC49B1" w:rsidP="00CC49B1">
            <w:pPr>
              <w:jc w:val="both"/>
              <w:rPr>
                <w:szCs w:val="24"/>
              </w:rPr>
            </w:pPr>
            <w:r w:rsidRPr="00700928">
              <w:rPr>
                <w:szCs w:val="24"/>
              </w:rPr>
              <w:lastRenderedPageBreak/>
              <w:t xml:space="preserve">        "title": "Prueba 3",</w:t>
            </w:r>
          </w:p>
          <w:p w:rsidR="00CC49B1" w:rsidRPr="00700928" w:rsidRDefault="00CC49B1" w:rsidP="00CC49B1">
            <w:pPr>
              <w:jc w:val="both"/>
              <w:rPr>
                <w:szCs w:val="24"/>
                <w:lang w:val="en-US"/>
              </w:rPr>
            </w:pPr>
            <w:r w:rsidRPr="00700928">
              <w:rPr>
                <w:szCs w:val="24"/>
              </w:rPr>
              <w:t xml:space="preserve">        </w:t>
            </w:r>
            <w:r w:rsidRPr="00700928">
              <w:rPr>
                <w:szCs w:val="24"/>
                <w:lang w:val="en-US"/>
              </w:rPr>
              <w:t>"edition": 3,</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7,</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lastRenderedPageBreak/>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8,</w:t>
            </w:r>
          </w:p>
          <w:p w:rsidR="00CC49B1" w:rsidRPr="00700928" w:rsidRDefault="00CC49B1" w:rsidP="00CC49B1">
            <w:pPr>
              <w:jc w:val="both"/>
              <w:rPr>
                <w:szCs w:val="24"/>
              </w:rPr>
            </w:pPr>
            <w:r w:rsidRPr="00700928">
              <w:rPr>
                <w:szCs w:val="24"/>
              </w:rPr>
              <w:t xml:space="preserve">        "code": "Prueba P",</w:t>
            </w:r>
          </w:p>
          <w:p w:rsidR="00CC49B1" w:rsidRPr="00700928" w:rsidRDefault="00CC49B1" w:rsidP="00CC49B1">
            <w:pPr>
              <w:jc w:val="both"/>
              <w:rPr>
                <w:szCs w:val="24"/>
                <w:lang w:val="en-US"/>
              </w:rPr>
            </w:pPr>
            <w:r w:rsidRPr="00700928">
              <w:rPr>
                <w:szCs w:val="24"/>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2,</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rPr>
            </w:pPr>
            <w:r w:rsidRPr="00700928">
              <w:rPr>
                <w:szCs w:val="24"/>
                <w:lang w:val="en-US"/>
              </w:rPr>
              <w:t xml:space="preserve">        </w:t>
            </w:r>
            <w:r w:rsidRPr="00700928">
              <w:rPr>
                <w:szCs w:val="24"/>
              </w:rPr>
              <w:t>"processId": 33,</w:t>
            </w:r>
          </w:p>
          <w:p w:rsidR="00CC49B1" w:rsidRPr="00700928" w:rsidRDefault="00CC49B1" w:rsidP="00CC49B1">
            <w:pPr>
              <w:jc w:val="both"/>
              <w:rPr>
                <w:szCs w:val="24"/>
              </w:rPr>
            </w:pPr>
            <w:r w:rsidRPr="00700928">
              <w:rPr>
                <w:szCs w:val="24"/>
              </w:rPr>
              <w:t xml:space="preserve">        "scopeId": 4</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2</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código y el título n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Prueba Pruebaprueba prueba prueba prueba prueba </w:t>
            </w:r>
            <w:r w:rsidRPr="00700928">
              <w:rPr>
                <w:szCs w:val="24"/>
              </w:rPr>
              <w:lastRenderedPageBreak/>
              <w:t>prueba prueba prueba prueba prueba prueba prueba 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lastRenderedPageBreak/>
              <w:t xml:space="preserve">    "errors": {</w:t>
            </w:r>
          </w:p>
          <w:p w:rsidR="00CC49B1" w:rsidRPr="00700928" w:rsidRDefault="00CC49B1" w:rsidP="00CC49B1">
            <w:pPr>
              <w:jc w:val="both"/>
              <w:rPr>
                <w:szCs w:val="24"/>
                <w:lang w:val="en-US"/>
              </w:rPr>
            </w:pPr>
            <w:r w:rsidRPr="00700928">
              <w:rPr>
                <w:szCs w:val="24"/>
                <w:lang w:val="en-US"/>
              </w:rPr>
              <w:t xml:space="preserve">      "Title": [</w:t>
            </w:r>
          </w:p>
          <w:p w:rsidR="00CC49B1" w:rsidRPr="00700928" w:rsidRDefault="00CC49B1" w:rsidP="00CC49B1">
            <w:pPr>
              <w:jc w:val="both"/>
              <w:rPr>
                <w:szCs w:val="24"/>
                <w:lang w:val="en-US"/>
              </w:rPr>
            </w:pPr>
            <w:r w:rsidRPr="00700928">
              <w:rPr>
                <w:szCs w:val="24"/>
                <w:lang w:val="en-US"/>
              </w:rPr>
              <w:t xml:space="preserve">        "Title must have a maximum length of 64 characters"</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Code": [</w:t>
            </w:r>
          </w:p>
          <w:p w:rsidR="00CC49B1" w:rsidRPr="00700928" w:rsidRDefault="00CC49B1" w:rsidP="00CC49B1">
            <w:pPr>
              <w:jc w:val="both"/>
              <w:rPr>
                <w:szCs w:val="24"/>
                <w:lang w:val="en-US"/>
              </w:rPr>
            </w:pPr>
            <w:r w:rsidRPr="00700928">
              <w:rPr>
                <w:szCs w:val="24"/>
                <w:lang w:val="en-US"/>
              </w:rPr>
              <w:t xml:space="preserve">        "Code must have a maximum length of 64 characters"</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lastRenderedPageBreak/>
              <w:t xml:space="preserve">    "errors": {</w:t>
            </w:r>
          </w:p>
          <w:p w:rsidR="00CC49B1" w:rsidRPr="00700928" w:rsidRDefault="00CC49B1" w:rsidP="00CC49B1">
            <w:pPr>
              <w:jc w:val="both"/>
              <w:rPr>
                <w:szCs w:val="24"/>
                <w:lang w:val="en-US"/>
              </w:rPr>
            </w:pPr>
            <w:r w:rsidRPr="00700928">
              <w:rPr>
                <w:szCs w:val="24"/>
                <w:lang w:val="en-US"/>
              </w:rPr>
              <w:t xml:space="preserve">      "Title": [</w:t>
            </w:r>
          </w:p>
          <w:p w:rsidR="00CC49B1" w:rsidRPr="00700928" w:rsidRDefault="00CC49B1" w:rsidP="00CC49B1">
            <w:pPr>
              <w:jc w:val="both"/>
              <w:rPr>
                <w:szCs w:val="24"/>
                <w:lang w:val="en-US"/>
              </w:rPr>
            </w:pPr>
            <w:r w:rsidRPr="00700928">
              <w:rPr>
                <w:szCs w:val="24"/>
                <w:lang w:val="en-US"/>
              </w:rPr>
              <w:t xml:space="preserve">        "Title must have a maximum length of 64 characters"</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Code": [</w:t>
            </w:r>
          </w:p>
          <w:p w:rsidR="00CC49B1" w:rsidRPr="00700928" w:rsidRDefault="00CC49B1" w:rsidP="00CC49B1">
            <w:pPr>
              <w:jc w:val="both"/>
              <w:rPr>
                <w:szCs w:val="24"/>
                <w:lang w:val="en-US"/>
              </w:rPr>
            </w:pPr>
            <w:r w:rsidRPr="00700928">
              <w:rPr>
                <w:szCs w:val="24"/>
                <w:lang w:val="en-US"/>
              </w:rPr>
              <w:t xml:space="preserve">        "Code must have a maximum length of 64 characters"</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Pruebaprueba prueba prueba prueba prueba prueba prueba prueba prueba prueba </w:t>
            </w:r>
            <w:r w:rsidRPr="00700928">
              <w:rPr>
                <w:szCs w:val="24"/>
              </w:rPr>
              <w:lastRenderedPageBreak/>
              <w:t>prueba prueba 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edición correcta</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E1015C" w:rsidRDefault="00CC49B1" w:rsidP="00CC49B1">
            <w:pPr>
              <w:jc w:val="both"/>
              <w:rPr>
                <w:szCs w:val="24"/>
                <w:lang w:val="en-US"/>
              </w:rPr>
            </w:pPr>
            <w:r w:rsidRPr="00700928">
              <w:rPr>
                <w:szCs w:val="24"/>
                <w:lang w:val="en-US"/>
              </w:rPr>
              <w:t xml:space="preserve">        </w:t>
            </w:r>
            <w:r w:rsidRPr="00E1015C">
              <w:rPr>
                <w:szCs w:val="24"/>
                <w:lang w:val="en-US"/>
              </w:rPr>
              <w:t>"scopeId": 2</w:t>
            </w:r>
          </w:p>
          <w:p w:rsidR="00CC49B1" w:rsidRPr="00E1015C" w:rsidRDefault="00CC49B1" w:rsidP="00CC49B1">
            <w:pPr>
              <w:jc w:val="both"/>
              <w:rPr>
                <w:szCs w:val="24"/>
                <w:lang w:val="en-US"/>
              </w:rPr>
            </w:pPr>
            <w:r w:rsidRPr="00E1015C">
              <w:rPr>
                <w:szCs w:val="24"/>
                <w:lang w:val="en-US"/>
              </w:rPr>
              <w:t xml:space="preserve">      },</w:t>
            </w:r>
          </w:p>
          <w:p w:rsidR="00CC49B1" w:rsidRPr="00E1015C" w:rsidRDefault="00CC49B1" w:rsidP="00CC49B1">
            <w:pPr>
              <w:jc w:val="both"/>
              <w:rPr>
                <w:szCs w:val="24"/>
                <w:lang w:val="en-US"/>
              </w:rPr>
            </w:pPr>
            <w:r w:rsidRPr="00E1015C">
              <w:rPr>
                <w:szCs w:val="24"/>
                <w:lang w:val="en-US"/>
              </w:rPr>
              <w:t xml:space="preserve">      {</w:t>
            </w:r>
          </w:p>
          <w:p w:rsidR="00CC49B1" w:rsidRPr="00E1015C" w:rsidRDefault="00CC49B1" w:rsidP="00CC49B1">
            <w:pPr>
              <w:jc w:val="both"/>
              <w:rPr>
                <w:szCs w:val="24"/>
                <w:lang w:val="en-US"/>
              </w:rPr>
            </w:pPr>
            <w:r w:rsidRPr="00E1015C">
              <w:rPr>
                <w:szCs w:val="24"/>
                <w:lang w:val="en-US"/>
              </w:rPr>
              <w:t xml:space="preserve">        "id": 7,</w:t>
            </w:r>
          </w:p>
          <w:p w:rsidR="00CC49B1" w:rsidRPr="00E1015C" w:rsidRDefault="00CC49B1" w:rsidP="00CC49B1">
            <w:pPr>
              <w:jc w:val="both"/>
              <w:rPr>
                <w:szCs w:val="24"/>
                <w:lang w:val="en-US"/>
              </w:rPr>
            </w:pPr>
            <w:r w:rsidRPr="00E1015C">
              <w:rPr>
                <w:szCs w:val="24"/>
                <w:lang w:val="en-US"/>
              </w:rPr>
              <w:t xml:space="preserve">        "code": "Prueba P",</w:t>
            </w:r>
          </w:p>
          <w:p w:rsidR="00CC49B1" w:rsidRPr="00700928" w:rsidRDefault="00CC49B1" w:rsidP="00CC49B1">
            <w:pPr>
              <w:jc w:val="both"/>
              <w:rPr>
                <w:szCs w:val="24"/>
                <w:lang w:val="en-US"/>
              </w:rPr>
            </w:pPr>
            <w:r w:rsidRPr="00E1015C">
              <w:rPr>
                <w:szCs w:val="24"/>
                <w:lang w:val="en-US"/>
              </w:rPr>
              <w:t xml:space="preserve">        </w:t>
            </w:r>
            <w:r w:rsidRPr="00700928">
              <w:rPr>
                <w:szCs w:val="24"/>
                <w:lang w:val="en-US"/>
              </w:rPr>
              <w:t>"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lang w:val="en-US"/>
              </w:rPr>
            </w:pPr>
            <w:r w:rsidRPr="00700928">
              <w:rPr>
                <w:szCs w:val="24"/>
                <w:lang w:val="en-US"/>
              </w:rPr>
              <w:t xml:space="preserve">        "processId": 33,</w:t>
            </w:r>
          </w:p>
          <w:p w:rsidR="00CC49B1" w:rsidRPr="00700928" w:rsidRDefault="00CC49B1" w:rsidP="00CC49B1">
            <w:pPr>
              <w:jc w:val="both"/>
              <w:rPr>
                <w:szCs w:val="24"/>
                <w:lang w:val="en-US"/>
              </w:rPr>
            </w:pPr>
            <w:r w:rsidRPr="00700928">
              <w:rPr>
                <w:szCs w:val="24"/>
                <w:lang w:val="en-US"/>
              </w:rPr>
              <w:t xml:space="preserve">        "scopeId": 4</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10,</w:t>
            </w:r>
          </w:p>
          <w:p w:rsidR="00CC49B1" w:rsidRPr="00700928" w:rsidRDefault="00CC49B1" w:rsidP="00CC49B1">
            <w:pPr>
              <w:jc w:val="both"/>
              <w:rPr>
                <w:szCs w:val="24"/>
                <w:lang w:val="en-US"/>
              </w:rPr>
            </w:pPr>
            <w:r w:rsidRPr="00700928">
              <w:rPr>
                <w:szCs w:val="24"/>
                <w:lang w:val="en-US"/>
              </w:rPr>
              <w:t xml:space="preserve">        "code": "Test P",</w:t>
            </w:r>
          </w:p>
          <w:p w:rsidR="00CC49B1" w:rsidRPr="00700928" w:rsidRDefault="00CC49B1" w:rsidP="00CC49B1">
            <w:pPr>
              <w:jc w:val="both"/>
              <w:rPr>
                <w:szCs w:val="24"/>
                <w:lang w:val="en-US"/>
              </w:rPr>
            </w:pPr>
            <w:r w:rsidRPr="00700928">
              <w:rPr>
                <w:szCs w:val="24"/>
                <w:lang w:val="en-US"/>
              </w:rPr>
              <w:t xml:space="preserve">        "title": "Test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9,</w:t>
            </w:r>
          </w:p>
          <w:p w:rsidR="00CC49B1" w:rsidRPr="00E1015C" w:rsidRDefault="00CC49B1" w:rsidP="00CC49B1">
            <w:pPr>
              <w:jc w:val="both"/>
              <w:rPr>
                <w:szCs w:val="24"/>
                <w:lang w:val="en-US"/>
              </w:rPr>
            </w:pPr>
            <w:r w:rsidRPr="00700928">
              <w:rPr>
                <w:szCs w:val="24"/>
                <w:lang w:val="en-US"/>
              </w:rPr>
              <w:t xml:space="preserve">        </w:t>
            </w:r>
            <w:r w:rsidRPr="00E1015C">
              <w:rPr>
                <w:szCs w:val="24"/>
                <w:lang w:val="en-US"/>
              </w:rPr>
              <w:t>"processId": 34,</w:t>
            </w:r>
          </w:p>
          <w:p w:rsidR="00CC49B1" w:rsidRPr="00E1015C" w:rsidRDefault="00CC49B1" w:rsidP="00CC49B1">
            <w:pPr>
              <w:jc w:val="both"/>
              <w:rPr>
                <w:szCs w:val="24"/>
                <w:lang w:val="en-US"/>
              </w:rPr>
            </w:pPr>
            <w:r w:rsidRPr="00E1015C">
              <w:rPr>
                <w:szCs w:val="24"/>
                <w:lang w:val="en-US"/>
              </w:rPr>
              <w:t xml:space="preserve">        "scopeId": 5</w:t>
            </w:r>
          </w:p>
          <w:p w:rsidR="00CC49B1" w:rsidRPr="00700928" w:rsidRDefault="00CC49B1" w:rsidP="00CC49B1">
            <w:pPr>
              <w:jc w:val="both"/>
              <w:rPr>
                <w:szCs w:val="24"/>
              </w:rPr>
            </w:pPr>
            <w:r w:rsidRPr="00E1015C">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11,</w:t>
            </w:r>
          </w:p>
          <w:p w:rsidR="00CC49B1" w:rsidRPr="00700928" w:rsidRDefault="00CC49B1" w:rsidP="00CC49B1">
            <w:pPr>
              <w:jc w:val="both"/>
              <w:rPr>
                <w:szCs w:val="24"/>
              </w:rPr>
            </w:pPr>
            <w:r w:rsidRPr="00700928">
              <w:rPr>
                <w:szCs w:val="24"/>
              </w:rPr>
              <w:t xml:space="preserve">        "code": "prueba11",</w:t>
            </w:r>
          </w:p>
          <w:p w:rsidR="00CC49B1" w:rsidRPr="00700928" w:rsidRDefault="00CC49B1" w:rsidP="00CC49B1">
            <w:pPr>
              <w:jc w:val="both"/>
              <w:rPr>
                <w:szCs w:val="24"/>
              </w:rPr>
            </w:pPr>
            <w:r w:rsidRPr="00700928">
              <w:rPr>
                <w:szCs w:val="24"/>
              </w:rPr>
              <w:t xml:space="preserve">        "title": "Prueba11",</w:t>
            </w:r>
          </w:p>
          <w:p w:rsidR="00CC49B1" w:rsidRPr="00700928" w:rsidRDefault="00CC49B1" w:rsidP="00CC49B1">
            <w:pPr>
              <w:jc w:val="both"/>
              <w:rPr>
                <w:szCs w:val="24"/>
                <w:lang w:val="en-US"/>
              </w:rPr>
            </w:pPr>
            <w:r w:rsidRPr="00700928">
              <w:rPr>
                <w:szCs w:val="24"/>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t xml:space="preserve">        "pages": 3,</w:t>
            </w:r>
          </w:p>
          <w:p w:rsidR="00CC49B1" w:rsidRPr="00700928" w:rsidRDefault="00CC49B1" w:rsidP="00CC49B1">
            <w:pPr>
              <w:jc w:val="both"/>
              <w:rPr>
                <w:szCs w:val="24"/>
                <w:lang w:val="en-US"/>
              </w:rPr>
            </w:pPr>
            <w:r w:rsidRPr="00700928">
              <w:rPr>
                <w:szCs w:val="24"/>
                <w:lang w:val="en-US"/>
              </w:rPr>
              <w:lastRenderedPageBreak/>
              <w:t xml:space="preserve">        "dateOfValidity": "2024-02-18T05:46:50.312+00:00",</w:t>
            </w:r>
          </w:p>
          <w:p w:rsidR="00CC49B1" w:rsidRPr="00700928" w:rsidRDefault="00CC49B1" w:rsidP="00CC49B1">
            <w:pPr>
              <w:jc w:val="both"/>
              <w:rPr>
                <w:szCs w:val="24"/>
                <w:lang w:val="en-US"/>
              </w:rPr>
            </w:pPr>
            <w:r w:rsidRPr="00700928">
              <w:rPr>
                <w:szCs w:val="24"/>
                <w:lang w:val="en-US"/>
              </w:rPr>
              <w:t xml:space="preserve">        "typeId": 28,</w:t>
            </w:r>
          </w:p>
          <w:p w:rsidR="00CC49B1" w:rsidRPr="00700928" w:rsidRDefault="00CC49B1" w:rsidP="00CC49B1">
            <w:pPr>
              <w:jc w:val="both"/>
              <w:rPr>
                <w:szCs w:val="24"/>
              </w:rPr>
            </w:pPr>
            <w:r w:rsidRPr="00700928">
              <w:rPr>
                <w:szCs w:val="24"/>
                <w:lang w:val="en-US"/>
              </w:rPr>
              <w:t xml:space="preserve">        </w:t>
            </w:r>
            <w:r w:rsidRPr="00700928">
              <w:rPr>
                <w:szCs w:val="24"/>
              </w:rPr>
              <w:t>"processId": 41,</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p w:rsidR="00CC49B1" w:rsidRPr="00700928" w:rsidRDefault="00CC49B1" w:rsidP="00CC49B1">
            <w:pPr>
              <w:jc w:val="both"/>
              <w:rPr>
                <w:szCs w:val="24"/>
              </w:rPr>
            </w:pP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lastRenderedPageBreak/>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lang w:val="en-US"/>
              </w:rPr>
            </w:pPr>
            <w:r w:rsidRPr="00700928">
              <w:rPr>
                <w:szCs w:val="24"/>
                <w:lang w:val="en-US"/>
              </w:rPr>
              <w:t xml:space="preserve">        "processId": 30,</w:t>
            </w:r>
          </w:p>
          <w:p w:rsidR="00CC49B1" w:rsidRPr="00700928" w:rsidRDefault="00CC49B1" w:rsidP="00CC49B1">
            <w:pPr>
              <w:jc w:val="both"/>
              <w:rPr>
                <w:szCs w:val="24"/>
                <w:lang w:val="en-US"/>
              </w:rPr>
            </w:pPr>
            <w:r w:rsidRPr="00700928">
              <w:rPr>
                <w:szCs w:val="24"/>
                <w:lang w:val="en-US"/>
              </w:rPr>
              <w:t xml:space="preserve">        "scopeId": 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4,</w:t>
            </w:r>
          </w:p>
          <w:p w:rsidR="00CC49B1" w:rsidRPr="00700928" w:rsidRDefault="00CC49B1" w:rsidP="00CC49B1">
            <w:pPr>
              <w:jc w:val="both"/>
              <w:rPr>
                <w:szCs w:val="24"/>
                <w:lang w:val="en-US"/>
              </w:rPr>
            </w:pPr>
            <w:r w:rsidRPr="00700928">
              <w:rPr>
                <w:szCs w:val="24"/>
                <w:lang w:val="en-US"/>
              </w:rPr>
              <w:t xml:space="preserve">        "code": "Test",</w:t>
            </w:r>
          </w:p>
          <w:p w:rsidR="00CC49B1" w:rsidRPr="00700928" w:rsidRDefault="00CC49B1" w:rsidP="00CC49B1">
            <w:pPr>
              <w:jc w:val="both"/>
              <w:rPr>
                <w:szCs w:val="24"/>
                <w:lang w:val="en-US"/>
              </w:rPr>
            </w:pPr>
            <w:r w:rsidRPr="00700928">
              <w:rPr>
                <w:szCs w:val="24"/>
                <w:lang w:val="en-US"/>
              </w:rPr>
              <w:t xml:space="preserve">        "title": "Test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6,</w:t>
            </w:r>
          </w:p>
          <w:p w:rsidR="00CC49B1" w:rsidRPr="00700928" w:rsidRDefault="00CC49B1" w:rsidP="00CC49B1">
            <w:pPr>
              <w:jc w:val="both"/>
              <w:rPr>
                <w:szCs w:val="24"/>
                <w:lang w:val="en-US"/>
              </w:rPr>
            </w:pPr>
            <w:r w:rsidRPr="00700928">
              <w:rPr>
                <w:szCs w:val="24"/>
                <w:lang w:val="en-US"/>
              </w:rPr>
              <w:t xml:space="preserve">        "processId": 31,</w:t>
            </w:r>
          </w:p>
          <w:p w:rsidR="00CC49B1" w:rsidRPr="00700928" w:rsidRDefault="00CC49B1" w:rsidP="00CC49B1">
            <w:pPr>
              <w:jc w:val="both"/>
              <w:rPr>
                <w:szCs w:val="24"/>
                <w:lang w:val="en-US"/>
              </w:rPr>
            </w:pPr>
            <w:r w:rsidRPr="00700928">
              <w:rPr>
                <w:szCs w:val="24"/>
                <w:lang w:val="en-US"/>
              </w:rPr>
              <w:t xml:space="preserve">        "scopeId": 2</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7,</w:t>
            </w:r>
          </w:p>
          <w:p w:rsidR="00CC49B1" w:rsidRPr="00700928" w:rsidRDefault="00CC49B1" w:rsidP="00CC49B1">
            <w:pPr>
              <w:jc w:val="both"/>
              <w:rPr>
                <w:szCs w:val="24"/>
                <w:lang w:val="en-US"/>
              </w:rPr>
            </w:pPr>
            <w:r w:rsidRPr="00700928">
              <w:rPr>
                <w:szCs w:val="24"/>
                <w:lang w:val="en-US"/>
              </w:rPr>
              <w:t xml:space="preserve">        "code": "Prueba P",</w:t>
            </w:r>
          </w:p>
          <w:p w:rsidR="00CC49B1" w:rsidRPr="00700928" w:rsidRDefault="00CC49B1" w:rsidP="00CC49B1">
            <w:pPr>
              <w:jc w:val="both"/>
              <w:rPr>
                <w:szCs w:val="24"/>
                <w:lang w:val="en-US"/>
              </w:rPr>
            </w:pPr>
            <w:r w:rsidRPr="00700928">
              <w:rPr>
                <w:szCs w:val="24"/>
                <w:lang w:val="en-US"/>
              </w:rPr>
              <w:t xml:space="preserve">        "title": "Prueba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8,</w:t>
            </w:r>
          </w:p>
          <w:p w:rsidR="00CC49B1" w:rsidRPr="00700928" w:rsidRDefault="00CC49B1" w:rsidP="00CC49B1">
            <w:pPr>
              <w:jc w:val="both"/>
              <w:rPr>
                <w:szCs w:val="24"/>
                <w:lang w:val="en-US"/>
              </w:rPr>
            </w:pPr>
            <w:r w:rsidRPr="00700928">
              <w:rPr>
                <w:szCs w:val="24"/>
                <w:lang w:val="en-US"/>
              </w:rPr>
              <w:t xml:space="preserve">        "processId": 33,</w:t>
            </w:r>
          </w:p>
          <w:p w:rsidR="00CC49B1" w:rsidRPr="00700928" w:rsidRDefault="00CC49B1" w:rsidP="00CC49B1">
            <w:pPr>
              <w:jc w:val="both"/>
              <w:rPr>
                <w:szCs w:val="24"/>
                <w:lang w:val="en-US"/>
              </w:rPr>
            </w:pPr>
            <w:r w:rsidRPr="00700928">
              <w:rPr>
                <w:szCs w:val="24"/>
                <w:lang w:val="en-US"/>
              </w:rPr>
              <w:t xml:space="preserve">        "scopeId": 4</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lastRenderedPageBreak/>
              <w:t xml:space="preserve">      {</w:t>
            </w:r>
          </w:p>
          <w:p w:rsidR="00CC49B1" w:rsidRPr="00700928" w:rsidRDefault="00CC49B1" w:rsidP="00CC49B1">
            <w:pPr>
              <w:jc w:val="both"/>
              <w:rPr>
                <w:szCs w:val="24"/>
                <w:lang w:val="en-US"/>
              </w:rPr>
            </w:pPr>
            <w:r w:rsidRPr="00700928">
              <w:rPr>
                <w:szCs w:val="24"/>
                <w:lang w:val="en-US"/>
              </w:rPr>
              <w:t xml:space="preserve">        "id": 10,</w:t>
            </w:r>
          </w:p>
          <w:p w:rsidR="00CC49B1" w:rsidRPr="00700928" w:rsidRDefault="00CC49B1" w:rsidP="00CC49B1">
            <w:pPr>
              <w:jc w:val="both"/>
              <w:rPr>
                <w:szCs w:val="24"/>
                <w:lang w:val="en-US"/>
              </w:rPr>
            </w:pPr>
            <w:r w:rsidRPr="00700928">
              <w:rPr>
                <w:szCs w:val="24"/>
                <w:lang w:val="en-US"/>
              </w:rPr>
              <w:t xml:space="preserve">        "code": "Test P",</w:t>
            </w:r>
          </w:p>
          <w:p w:rsidR="00CC49B1" w:rsidRPr="00700928" w:rsidRDefault="00CC49B1" w:rsidP="00CC49B1">
            <w:pPr>
              <w:jc w:val="both"/>
              <w:rPr>
                <w:szCs w:val="24"/>
                <w:lang w:val="en-US"/>
              </w:rPr>
            </w:pPr>
            <w:r w:rsidRPr="00700928">
              <w:rPr>
                <w:szCs w:val="24"/>
                <w:lang w:val="en-US"/>
              </w:rPr>
              <w:t xml:space="preserve">        "title": "Test P",</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9,</w:t>
            </w:r>
          </w:p>
          <w:p w:rsidR="00CC49B1" w:rsidRPr="00700928" w:rsidRDefault="00CC49B1" w:rsidP="00CC49B1">
            <w:pPr>
              <w:jc w:val="both"/>
              <w:rPr>
                <w:szCs w:val="24"/>
                <w:lang w:val="en-US"/>
              </w:rPr>
            </w:pPr>
            <w:r w:rsidRPr="00700928">
              <w:rPr>
                <w:szCs w:val="24"/>
                <w:lang w:val="en-US"/>
              </w:rPr>
              <w:t xml:space="preserve">        "processId": 34,</w:t>
            </w:r>
          </w:p>
          <w:p w:rsidR="00CC49B1" w:rsidRPr="00700928" w:rsidRDefault="00CC49B1" w:rsidP="00CC49B1">
            <w:pPr>
              <w:jc w:val="both"/>
              <w:rPr>
                <w:szCs w:val="24"/>
                <w:lang w:val="en-US"/>
              </w:rPr>
            </w:pPr>
            <w:r w:rsidRPr="00700928">
              <w:rPr>
                <w:szCs w:val="24"/>
                <w:lang w:val="en-US"/>
              </w:rPr>
              <w:t xml:space="preserve">        "scopeId": 5</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id": 11,</w:t>
            </w:r>
          </w:p>
          <w:p w:rsidR="00CC49B1" w:rsidRPr="00700928" w:rsidRDefault="00CC49B1" w:rsidP="00CC49B1">
            <w:pPr>
              <w:jc w:val="both"/>
              <w:rPr>
                <w:szCs w:val="24"/>
              </w:rPr>
            </w:pPr>
            <w:r w:rsidRPr="00700928">
              <w:rPr>
                <w:szCs w:val="24"/>
              </w:rPr>
              <w:t xml:space="preserve">        "code": "prueba11",</w:t>
            </w:r>
          </w:p>
          <w:p w:rsidR="00CC49B1" w:rsidRPr="00700928" w:rsidRDefault="00CC49B1" w:rsidP="00CC49B1">
            <w:pPr>
              <w:jc w:val="both"/>
              <w:rPr>
                <w:szCs w:val="24"/>
              </w:rPr>
            </w:pPr>
            <w:r w:rsidRPr="00700928">
              <w:rPr>
                <w:szCs w:val="24"/>
              </w:rPr>
              <w:t xml:space="preserve">        "title": "Prueba11",</w:t>
            </w:r>
          </w:p>
          <w:p w:rsidR="00CC49B1" w:rsidRPr="00700928" w:rsidRDefault="00CC49B1" w:rsidP="00CC49B1">
            <w:pPr>
              <w:jc w:val="both"/>
              <w:rPr>
                <w:szCs w:val="24"/>
                <w:lang w:val="en-US"/>
              </w:rPr>
            </w:pPr>
            <w:r w:rsidRPr="00700928">
              <w:rPr>
                <w:szCs w:val="24"/>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t xml:space="preserve">        "pages": 3,</w:t>
            </w:r>
          </w:p>
          <w:p w:rsidR="00CC49B1" w:rsidRPr="00700928" w:rsidRDefault="00CC49B1" w:rsidP="00CC49B1">
            <w:pPr>
              <w:jc w:val="both"/>
              <w:rPr>
                <w:szCs w:val="24"/>
                <w:lang w:val="en-US"/>
              </w:rPr>
            </w:pPr>
            <w:r w:rsidRPr="00700928">
              <w:rPr>
                <w:szCs w:val="24"/>
                <w:lang w:val="en-US"/>
              </w:rPr>
              <w:lastRenderedPageBreak/>
              <w:t xml:space="preserve">        "dateOfValidity": "2024-02-18T05:46:50.312+00:00",</w:t>
            </w:r>
          </w:p>
          <w:p w:rsidR="00CC49B1" w:rsidRPr="00700928" w:rsidRDefault="00CC49B1" w:rsidP="00CC49B1">
            <w:pPr>
              <w:jc w:val="both"/>
              <w:rPr>
                <w:szCs w:val="24"/>
                <w:lang w:val="en-US"/>
              </w:rPr>
            </w:pPr>
            <w:r w:rsidRPr="00700928">
              <w:rPr>
                <w:szCs w:val="24"/>
                <w:lang w:val="en-US"/>
              </w:rPr>
              <w:t xml:space="preserve">        "typeId": 28,</w:t>
            </w:r>
          </w:p>
          <w:p w:rsidR="00CC49B1" w:rsidRPr="00700928" w:rsidRDefault="00CC49B1" w:rsidP="00CC49B1">
            <w:pPr>
              <w:jc w:val="both"/>
              <w:rPr>
                <w:szCs w:val="24"/>
              </w:rPr>
            </w:pPr>
            <w:r w:rsidRPr="00700928">
              <w:rPr>
                <w:szCs w:val="24"/>
                <w:lang w:val="en-US"/>
              </w:rPr>
              <w:t xml:space="preserve">        </w:t>
            </w:r>
            <w:r w:rsidRPr="00700928">
              <w:rPr>
                <w:szCs w:val="24"/>
              </w:rPr>
              <w:t>"processId": 41,</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p w:rsidR="00CC49B1" w:rsidRPr="00700928" w:rsidRDefault="00CC49B1" w:rsidP="00CC49B1">
            <w:pPr>
              <w:jc w:val="both"/>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edición y las páginas no válida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t xml:space="preserve">        "Pages must be greater than 0 and less than 32001"</w:t>
            </w:r>
          </w:p>
          <w:p w:rsidR="00CC49B1" w:rsidRPr="00700928" w:rsidRDefault="00CC49B1" w:rsidP="00CC49B1">
            <w:pPr>
              <w:jc w:val="both"/>
              <w:rPr>
                <w:szCs w:val="24"/>
              </w:rPr>
            </w:pPr>
            <w:r w:rsidRPr="00700928">
              <w:rPr>
                <w:szCs w:val="24"/>
                <w:lang w:val="en-US"/>
              </w:rPr>
              <w:lastRenderedPageBreak/>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t xml:space="preserve">        "Pages must be greater than 0 and less than 32001"</w:t>
            </w:r>
          </w:p>
          <w:p w:rsidR="00CC49B1" w:rsidRPr="00700928" w:rsidRDefault="00CC49B1" w:rsidP="00CC49B1">
            <w:pPr>
              <w:jc w:val="both"/>
              <w:rPr>
                <w:szCs w:val="24"/>
              </w:rPr>
            </w:pPr>
            <w:r w:rsidRPr="00700928">
              <w:rPr>
                <w:szCs w:val="24"/>
                <w:lang w:val="en-US"/>
              </w:rPr>
              <w:lastRenderedPageBreak/>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7"/>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lastRenderedPageBreak/>
              <w:t>7</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el id del tipo, el id del proceso y el id del alcance no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TypeId": [</w:t>
            </w:r>
          </w:p>
          <w:p w:rsidR="00CC49B1" w:rsidRPr="00700928" w:rsidRDefault="00CC49B1" w:rsidP="00CC49B1">
            <w:pPr>
              <w:jc w:val="both"/>
              <w:rPr>
                <w:szCs w:val="24"/>
                <w:lang w:val="en-US"/>
              </w:rPr>
            </w:pPr>
            <w:r w:rsidRPr="00700928">
              <w:rPr>
                <w:szCs w:val="24"/>
                <w:lang w:val="en-US"/>
              </w:rPr>
              <w:t xml:space="preserve">        "Ty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rocessId": [</w:t>
            </w:r>
          </w:p>
          <w:p w:rsidR="00CC49B1" w:rsidRPr="00700928" w:rsidRDefault="00CC49B1" w:rsidP="00CC49B1">
            <w:pPr>
              <w:jc w:val="both"/>
              <w:rPr>
                <w:szCs w:val="24"/>
                <w:lang w:val="en-US"/>
              </w:rPr>
            </w:pPr>
            <w:r w:rsidRPr="00700928">
              <w:rPr>
                <w:szCs w:val="24"/>
                <w:lang w:val="en-US"/>
              </w:rPr>
              <w:t xml:space="preserve">        "Process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lastRenderedPageBreak/>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TypeId": [</w:t>
            </w:r>
          </w:p>
          <w:p w:rsidR="00CC49B1" w:rsidRPr="00700928" w:rsidRDefault="00CC49B1" w:rsidP="00CC49B1">
            <w:pPr>
              <w:jc w:val="both"/>
              <w:rPr>
                <w:szCs w:val="24"/>
                <w:lang w:val="en-US"/>
              </w:rPr>
            </w:pPr>
            <w:r w:rsidRPr="00700928">
              <w:rPr>
                <w:szCs w:val="24"/>
                <w:lang w:val="en-US"/>
              </w:rPr>
              <w:t xml:space="preserve">        "Ty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rocessId": [</w:t>
            </w:r>
          </w:p>
          <w:p w:rsidR="00CC49B1" w:rsidRPr="00700928" w:rsidRDefault="00CC49B1" w:rsidP="00CC49B1">
            <w:pPr>
              <w:jc w:val="both"/>
              <w:rPr>
                <w:szCs w:val="24"/>
                <w:lang w:val="en-US"/>
              </w:rPr>
            </w:pPr>
            <w:r w:rsidRPr="00700928">
              <w:rPr>
                <w:szCs w:val="24"/>
                <w:lang w:val="en-US"/>
              </w:rPr>
              <w:t xml:space="preserve">        "Process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lastRenderedPageBreak/>
              <w:t>}</w:t>
            </w: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8</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paginación no válida</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lastRenderedPageBreak/>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lastRenderedPageBreak/>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ueb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70"/>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9</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a la fecha y el date comparator válid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CC49B1" w:rsidRDefault="00CC49B1" w:rsidP="00CC49B1">
            <w:pPr>
              <w:jc w:val="both"/>
              <w:rPr>
                <w:szCs w:val="24"/>
                <w:lang w:val="en-US"/>
              </w:rPr>
            </w:pPr>
            <w:r w:rsidRPr="00CC49B1">
              <w:rPr>
                <w:szCs w:val="24"/>
                <w:lang w:val="en-US"/>
              </w:rPr>
              <w:t xml:space="preserve">        "id": 1,</w:t>
            </w:r>
          </w:p>
          <w:p w:rsidR="00CC49B1" w:rsidRPr="00CC49B1" w:rsidRDefault="00CC49B1" w:rsidP="00CC49B1">
            <w:pPr>
              <w:jc w:val="both"/>
              <w:rPr>
                <w:szCs w:val="24"/>
                <w:lang w:val="en-US"/>
              </w:rPr>
            </w:pPr>
            <w:r w:rsidRPr="00CC49B1">
              <w:rPr>
                <w:szCs w:val="24"/>
                <w:lang w:val="en-US"/>
              </w:rPr>
              <w:t xml:space="preserve">        "code": "Prueba",</w:t>
            </w:r>
          </w:p>
          <w:p w:rsidR="00CC49B1" w:rsidRPr="00CC49B1" w:rsidRDefault="00CC49B1" w:rsidP="00CC49B1">
            <w:pPr>
              <w:jc w:val="both"/>
              <w:rPr>
                <w:szCs w:val="24"/>
                <w:lang w:val="en-US"/>
              </w:rPr>
            </w:pPr>
            <w:r w:rsidRPr="00CC49B1">
              <w:rPr>
                <w:szCs w:val="24"/>
                <w:lang w:val="en-US"/>
              </w:rPr>
              <w:t xml:space="preserve">        "title": "Prueba 1",</w:t>
            </w:r>
          </w:p>
          <w:p w:rsidR="00CC49B1" w:rsidRPr="00700928" w:rsidRDefault="00CC49B1" w:rsidP="00CC49B1">
            <w:pPr>
              <w:jc w:val="both"/>
              <w:rPr>
                <w:szCs w:val="24"/>
                <w:lang w:val="en-US"/>
              </w:rPr>
            </w:pPr>
            <w:r w:rsidRPr="00CC49B1">
              <w:rPr>
                <w:szCs w:val="24"/>
                <w:lang w:val="en-US"/>
              </w:rPr>
              <w:t xml:space="preserve">        </w:t>
            </w:r>
            <w:r w:rsidRPr="00700928">
              <w:rPr>
                <w:szCs w:val="24"/>
                <w:lang w:val="en-US"/>
              </w:rPr>
              <w:t>"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CC49B1" w:rsidRDefault="00CC49B1" w:rsidP="00CC49B1">
            <w:pPr>
              <w:jc w:val="both"/>
              <w:rPr>
                <w:szCs w:val="24"/>
                <w:lang w:val="en-US"/>
              </w:rPr>
            </w:pPr>
            <w:r w:rsidRPr="00700928">
              <w:rPr>
                <w:szCs w:val="24"/>
                <w:lang w:val="en-US"/>
              </w:rPr>
              <w:t xml:space="preserve">        </w:t>
            </w:r>
            <w:r w:rsidRPr="00CC49B1">
              <w:rPr>
                <w:szCs w:val="24"/>
                <w:lang w:val="en-US"/>
              </w:rPr>
              <w:t>"processId": 30,</w:t>
            </w:r>
          </w:p>
          <w:p w:rsidR="00CC49B1" w:rsidRPr="00700928" w:rsidRDefault="00CC49B1" w:rsidP="00CC49B1">
            <w:pPr>
              <w:jc w:val="both"/>
              <w:rPr>
                <w:szCs w:val="24"/>
              </w:rPr>
            </w:pPr>
            <w:r w:rsidRPr="00CC49B1">
              <w:rPr>
                <w:szCs w:val="24"/>
                <w:lang w:val="en-US"/>
              </w:rPr>
              <w:t xml:space="preserve">        </w:t>
            </w:r>
            <w:r w:rsidRPr="00700928">
              <w:rPr>
                <w:szCs w:val="24"/>
              </w:rPr>
              <w:t>"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 xml:space="preserve">Se muestra el código de respuesta 200 (OK) y el json </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data": [</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id": 1,</w:t>
            </w:r>
          </w:p>
          <w:p w:rsidR="00CC49B1" w:rsidRPr="00700928" w:rsidRDefault="00CC49B1" w:rsidP="00CC49B1">
            <w:pPr>
              <w:jc w:val="both"/>
              <w:rPr>
                <w:szCs w:val="24"/>
                <w:lang w:val="en-US"/>
              </w:rPr>
            </w:pPr>
            <w:r w:rsidRPr="00700928">
              <w:rPr>
                <w:szCs w:val="24"/>
                <w:lang w:val="en-US"/>
              </w:rPr>
              <w:t xml:space="preserve">        "code": "Prueba",</w:t>
            </w:r>
          </w:p>
          <w:p w:rsidR="00CC49B1" w:rsidRPr="00700928" w:rsidRDefault="00CC49B1" w:rsidP="00CC49B1">
            <w:pPr>
              <w:jc w:val="both"/>
              <w:rPr>
                <w:szCs w:val="24"/>
                <w:lang w:val="en-US"/>
              </w:rPr>
            </w:pPr>
            <w:r w:rsidRPr="00700928">
              <w:rPr>
                <w:szCs w:val="24"/>
                <w:lang w:val="en-US"/>
              </w:rPr>
              <w:t xml:space="preserve">        "title": "Prueba 1",</w:t>
            </w:r>
          </w:p>
          <w:p w:rsidR="00CC49B1" w:rsidRPr="00700928" w:rsidRDefault="00CC49B1" w:rsidP="00CC49B1">
            <w:pPr>
              <w:jc w:val="both"/>
              <w:rPr>
                <w:szCs w:val="24"/>
                <w:lang w:val="en-US"/>
              </w:rPr>
            </w:pPr>
            <w:r w:rsidRPr="00700928">
              <w:rPr>
                <w:szCs w:val="24"/>
                <w:lang w:val="en-US"/>
              </w:rPr>
              <w:t xml:space="preserve">        "edition": 1,</w:t>
            </w:r>
          </w:p>
          <w:p w:rsidR="00CC49B1" w:rsidRPr="00700928" w:rsidRDefault="00CC49B1" w:rsidP="00CC49B1">
            <w:pPr>
              <w:jc w:val="both"/>
              <w:rPr>
                <w:szCs w:val="24"/>
                <w:lang w:val="en-US"/>
              </w:rPr>
            </w:pPr>
            <w:r w:rsidRPr="00700928">
              <w:rPr>
                <w:szCs w:val="24"/>
                <w:lang w:val="en-US"/>
              </w:rPr>
              <w:lastRenderedPageBreak/>
              <w:t xml:space="preserve">        "pages": 1,</w:t>
            </w:r>
          </w:p>
          <w:p w:rsidR="00CC49B1" w:rsidRPr="00700928" w:rsidRDefault="00CC49B1" w:rsidP="00CC49B1">
            <w:pPr>
              <w:jc w:val="both"/>
              <w:rPr>
                <w:szCs w:val="24"/>
                <w:lang w:val="en-US"/>
              </w:rPr>
            </w:pPr>
            <w:r w:rsidRPr="00700928">
              <w:rPr>
                <w:szCs w:val="24"/>
                <w:lang w:val="en-US"/>
              </w:rPr>
              <w:t xml:space="preserve">        "dateOfValidity": "2024-02-18T03:40:27.429+00:00",</w:t>
            </w:r>
          </w:p>
          <w:p w:rsidR="00CC49B1" w:rsidRPr="00700928" w:rsidRDefault="00CC49B1" w:rsidP="00CC49B1">
            <w:pPr>
              <w:jc w:val="both"/>
              <w:rPr>
                <w:szCs w:val="24"/>
                <w:lang w:val="en-US"/>
              </w:rPr>
            </w:pPr>
            <w:r w:rsidRPr="00700928">
              <w:rPr>
                <w:szCs w:val="24"/>
                <w:lang w:val="en-US"/>
              </w:rPr>
              <w:t xml:space="preserve">        "typeId": 14,</w:t>
            </w:r>
          </w:p>
          <w:p w:rsidR="00CC49B1" w:rsidRPr="00700928" w:rsidRDefault="00CC49B1" w:rsidP="00CC49B1">
            <w:pPr>
              <w:jc w:val="both"/>
              <w:rPr>
                <w:szCs w:val="24"/>
              </w:rPr>
            </w:pPr>
            <w:r w:rsidRPr="00700928">
              <w:rPr>
                <w:szCs w:val="24"/>
                <w:lang w:val="en-US"/>
              </w:rPr>
              <w:t xml:space="preserve">        </w:t>
            </w:r>
            <w:r w:rsidRPr="00700928">
              <w:rPr>
                <w:szCs w:val="24"/>
              </w:rPr>
              <w:t>"processId": 30,</w:t>
            </w:r>
          </w:p>
          <w:p w:rsidR="00CC49B1" w:rsidRPr="00700928" w:rsidRDefault="00CC49B1" w:rsidP="00CC49B1">
            <w:pPr>
              <w:jc w:val="both"/>
              <w:rPr>
                <w:szCs w:val="24"/>
              </w:rPr>
            </w:pPr>
            <w:r w:rsidRPr="00700928">
              <w:rPr>
                <w:szCs w:val="24"/>
              </w:rPr>
              <w:t xml:space="preserve">        "scopeId":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 xml:space="preserve">    "totalPages": 1</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91"/>
        </w:trPr>
        <w:tc>
          <w:tcPr>
            <w:tcW w:w="704"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center"/>
              <w:rPr>
                <w:szCs w:val="24"/>
              </w:rPr>
            </w:pPr>
            <w:r w:rsidRPr="00700928">
              <w:rPr>
                <w:szCs w:val="24"/>
              </w:rPr>
              <w:t>10</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Obtener los documentos dado que la edición, páginas, id de alcance, número de páginas, tamaño de páginas y el orden presentan valores incorrectos</w:t>
            </w: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cod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Lily</w:t>
            </w:r>
          </w:p>
        </w:tc>
        <w:tc>
          <w:tcPr>
            <w:tcW w:w="4252" w:type="dxa"/>
            <w:vMerge w:val="restart"/>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lastRenderedPageBreak/>
              <w:t xml:space="preserve">        "Pages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ortBy": [</w:t>
            </w:r>
          </w:p>
          <w:p w:rsidR="00CC49B1" w:rsidRPr="00700928" w:rsidRDefault="00CC49B1" w:rsidP="00CC49B1">
            <w:pPr>
              <w:jc w:val="both"/>
              <w:rPr>
                <w:szCs w:val="24"/>
                <w:lang w:val="en-US"/>
              </w:rPr>
            </w:pPr>
            <w:r w:rsidRPr="00700928">
              <w:rPr>
                <w:szCs w:val="24"/>
                <w:lang w:val="en-US"/>
              </w:rPr>
              <w:t xml:space="preserve">        "SortBy of download must be valid"</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lastRenderedPageBreak/>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c>
          <w:tcPr>
            <w:tcW w:w="4111" w:type="dxa"/>
            <w:tcBorders>
              <w:top w:val="single" w:sz="4" w:space="0" w:color="auto"/>
              <w:left w:val="single" w:sz="4" w:space="0" w:color="auto"/>
              <w:bottom w:val="single" w:sz="4" w:space="0" w:color="auto"/>
              <w:right w:val="single" w:sz="4" w:space="0" w:color="auto"/>
            </w:tcBorders>
          </w:tcPr>
          <w:p w:rsidR="00CC49B1" w:rsidRPr="00700928" w:rsidRDefault="00CC49B1" w:rsidP="00CC49B1">
            <w:pPr>
              <w:jc w:val="both"/>
              <w:rPr>
                <w:szCs w:val="24"/>
              </w:rPr>
            </w:pPr>
            <w:r w:rsidRPr="00700928">
              <w:rPr>
                <w:szCs w:val="24"/>
              </w:rPr>
              <w:lastRenderedPageBreak/>
              <w:t>Se muestra el código de respuesta 400 (Bad Request) y el json</w:t>
            </w:r>
          </w:p>
          <w:p w:rsidR="00CC49B1" w:rsidRPr="00700928" w:rsidRDefault="00CC49B1" w:rsidP="00CC49B1">
            <w:pPr>
              <w:jc w:val="both"/>
              <w:rPr>
                <w:szCs w:val="24"/>
                <w:lang w:val="en-US"/>
              </w:rPr>
            </w:pPr>
            <w:r w:rsidRPr="00700928">
              <w:rPr>
                <w:szCs w:val="24"/>
                <w:lang w:val="en-US"/>
              </w:rPr>
              <w:t>{</w:t>
            </w:r>
          </w:p>
          <w:p w:rsidR="00CC49B1" w:rsidRPr="00700928" w:rsidRDefault="00CC49B1" w:rsidP="00CC49B1">
            <w:pPr>
              <w:jc w:val="both"/>
              <w:rPr>
                <w:szCs w:val="24"/>
                <w:lang w:val="en-US"/>
              </w:rPr>
            </w:pPr>
            <w:r w:rsidRPr="00700928">
              <w:rPr>
                <w:szCs w:val="24"/>
                <w:lang w:val="en-US"/>
              </w:rPr>
              <w:t xml:space="preserve">  "problemDetails": {</w:t>
            </w:r>
          </w:p>
          <w:p w:rsidR="00CC49B1" w:rsidRPr="00700928" w:rsidRDefault="00CC49B1" w:rsidP="00CC49B1">
            <w:pPr>
              <w:jc w:val="both"/>
              <w:rPr>
                <w:szCs w:val="24"/>
                <w:lang w:val="en-US"/>
              </w:rPr>
            </w:pPr>
            <w:r w:rsidRPr="00700928">
              <w:rPr>
                <w:szCs w:val="24"/>
                <w:lang w:val="en-US"/>
              </w:rPr>
              <w:t xml:space="preserve">    "status": 400,</w:t>
            </w:r>
          </w:p>
          <w:p w:rsidR="00CC49B1" w:rsidRPr="00700928" w:rsidRDefault="00CC49B1" w:rsidP="00CC49B1">
            <w:pPr>
              <w:jc w:val="both"/>
              <w:rPr>
                <w:szCs w:val="24"/>
                <w:lang w:val="en-US"/>
              </w:rPr>
            </w:pPr>
            <w:r w:rsidRPr="00700928">
              <w:rPr>
                <w:szCs w:val="24"/>
                <w:lang w:val="en-US"/>
              </w:rPr>
              <w:t xml:space="preserve">    "errors": {</w:t>
            </w:r>
          </w:p>
          <w:p w:rsidR="00CC49B1" w:rsidRPr="00700928" w:rsidRDefault="00CC49B1" w:rsidP="00CC49B1">
            <w:pPr>
              <w:jc w:val="both"/>
              <w:rPr>
                <w:szCs w:val="24"/>
                <w:lang w:val="en-US"/>
              </w:rPr>
            </w:pPr>
            <w:r w:rsidRPr="00700928">
              <w:rPr>
                <w:szCs w:val="24"/>
                <w:lang w:val="en-US"/>
              </w:rPr>
              <w:t xml:space="preserve">      "Edition": [</w:t>
            </w:r>
          </w:p>
          <w:p w:rsidR="00CC49B1" w:rsidRPr="00700928" w:rsidRDefault="00CC49B1" w:rsidP="00CC49B1">
            <w:pPr>
              <w:jc w:val="both"/>
              <w:rPr>
                <w:szCs w:val="24"/>
                <w:lang w:val="en-US"/>
              </w:rPr>
            </w:pPr>
            <w:r w:rsidRPr="00700928">
              <w:rPr>
                <w:szCs w:val="24"/>
                <w:lang w:val="en-US"/>
              </w:rPr>
              <w:t xml:space="preserve">        "Edition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es": [</w:t>
            </w:r>
          </w:p>
          <w:p w:rsidR="00CC49B1" w:rsidRPr="00700928" w:rsidRDefault="00CC49B1" w:rsidP="00CC49B1">
            <w:pPr>
              <w:jc w:val="both"/>
              <w:rPr>
                <w:szCs w:val="24"/>
                <w:lang w:val="en-US"/>
              </w:rPr>
            </w:pPr>
            <w:r w:rsidRPr="00700928">
              <w:rPr>
                <w:szCs w:val="24"/>
                <w:lang w:val="en-US"/>
              </w:rPr>
              <w:lastRenderedPageBreak/>
              <w:t xml:space="preserve">        "Pages must be greater than 0 and less than 32001"</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copeId": [</w:t>
            </w:r>
          </w:p>
          <w:p w:rsidR="00CC49B1" w:rsidRPr="00700928" w:rsidRDefault="00CC49B1" w:rsidP="00CC49B1">
            <w:pPr>
              <w:jc w:val="both"/>
              <w:rPr>
                <w:szCs w:val="24"/>
                <w:lang w:val="en-US"/>
              </w:rPr>
            </w:pPr>
            <w:r w:rsidRPr="00700928">
              <w:rPr>
                <w:szCs w:val="24"/>
                <w:lang w:val="en-US"/>
              </w:rPr>
              <w:t xml:space="preserve">        "Scope id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SortBy": [</w:t>
            </w:r>
          </w:p>
          <w:p w:rsidR="00CC49B1" w:rsidRPr="00700928" w:rsidRDefault="00CC49B1" w:rsidP="00CC49B1">
            <w:pPr>
              <w:jc w:val="both"/>
              <w:rPr>
                <w:szCs w:val="24"/>
                <w:lang w:val="en-US"/>
              </w:rPr>
            </w:pPr>
            <w:r w:rsidRPr="00700928">
              <w:rPr>
                <w:szCs w:val="24"/>
                <w:lang w:val="en-US"/>
              </w:rPr>
              <w:t xml:space="preserve">        "SortBy of download must be valid"</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Number": [</w:t>
            </w:r>
          </w:p>
          <w:p w:rsidR="00CC49B1" w:rsidRPr="00700928" w:rsidRDefault="00CC49B1" w:rsidP="00CC49B1">
            <w:pPr>
              <w:jc w:val="both"/>
              <w:rPr>
                <w:szCs w:val="24"/>
                <w:lang w:val="en-US"/>
              </w:rPr>
            </w:pPr>
            <w:r w:rsidRPr="00700928">
              <w:rPr>
                <w:szCs w:val="24"/>
                <w:lang w:val="en-US"/>
              </w:rPr>
              <w:t xml:space="preserve">        "Page Number of Pagination Params must be greater than 0"</w:t>
            </w:r>
          </w:p>
          <w:p w:rsidR="00CC49B1" w:rsidRPr="00700928" w:rsidRDefault="00CC49B1" w:rsidP="00CC49B1">
            <w:pPr>
              <w:jc w:val="both"/>
              <w:rPr>
                <w:szCs w:val="24"/>
                <w:lang w:val="en-US"/>
              </w:rPr>
            </w:pPr>
            <w:r w:rsidRPr="00700928">
              <w:rPr>
                <w:szCs w:val="24"/>
                <w:lang w:val="en-US"/>
              </w:rPr>
              <w:t xml:space="preserve">      ],</w:t>
            </w:r>
          </w:p>
          <w:p w:rsidR="00CC49B1" w:rsidRPr="00700928" w:rsidRDefault="00CC49B1" w:rsidP="00CC49B1">
            <w:pPr>
              <w:jc w:val="both"/>
              <w:rPr>
                <w:szCs w:val="24"/>
                <w:lang w:val="en-US"/>
              </w:rPr>
            </w:pPr>
            <w:r w:rsidRPr="00700928">
              <w:rPr>
                <w:szCs w:val="24"/>
                <w:lang w:val="en-US"/>
              </w:rPr>
              <w:t xml:space="preserve">      "PaginationParams.PageSize": [</w:t>
            </w:r>
          </w:p>
          <w:p w:rsidR="00CC49B1" w:rsidRPr="00700928" w:rsidRDefault="00CC49B1" w:rsidP="00CC49B1">
            <w:pPr>
              <w:jc w:val="both"/>
              <w:rPr>
                <w:szCs w:val="24"/>
                <w:lang w:val="en-US"/>
              </w:rPr>
            </w:pPr>
            <w:r w:rsidRPr="00700928">
              <w:rPr>
                <w:szCs w:val="24"/>
                <w:lang w:val="en-US"/>
              </w:rPr>
              <w:t xml:space="preserve">        "Page Size of Pagination Params must be greater than 0"</w:t>
            </w:r>
          </w:p>
          <w:p w:rsidR="00CC49B1" w:rsidRPr="00700928" w:rsidRDefault="00CC49B1" w:rsidP="00CC49B1">
            <w:pPr>
              <w:jc w:val="both"/>
              <w:rPr>
                <w:szCs w:val="24"/>
              </w:rPr>
            </w:pPr>
            <w:r w:rsidRPr="00700928">
              <w:rPr>
                <w:szCs w:val="24"/>
                <w:lang w:val="en-US"/>
              </w:rPr>
              <w:t xml:space="preserve">      </w:t>
            </w:r>
            <w:r w:rsidRPr="00700928">
              <w:rPr>
                <w:szCs w:val="24"/>
              </w:rPr>
              <w:t>]</w:t>
            </w:r>
          </w:p>
          <w:p w:rsidR="00CC49B1" w:rsidRPr="00700928" w:rsidRDefault="00CC49B1" w:rsidP="00CC49B1">
            <w:pPr>
              <w:jc w:val="both"/>
              <w:rPr>
                <w:szCs w:val="24"/>
              </w:rPr>
            </w:pPr>
            <w:r w:rsidRPr="00700928">
              <w:rPr>
                <w:szCs w:val="24"/>
              </w:rPr>
              <w:lastRenderedPageBreak/>
              <w:t xml:space="preserve">    }</w:t>
            </w:r>
          </w:p>
          <w:p w:rsidR="00CC49B1" w:rsidRPr="00700928" w:rsidRDefault="00CC49B1" w:rsidP="00CC49B1">
            <w:pPr>
              <w:jc w:val="both"/>
              <w:rPr>
                <w:szCs w:val="24"/>
              </w:rPr>
            </w:pPr>
            <w:r w:rsidRPr="00700928">
              <w:rPr>
                <w:szCs w:val="24"/>
              </w:rPr>
              <w:t xml:space="preserve">  }</w:t>
            </w:r>
          </w:p>
          <w:p w:rsidR="00CC49B1" w:rsidRPr="00700928" w:rsidRDefault="00CC49B1" w:rsidP="00CC49B1">
            <w:pPr>
              <w:jc w:val="both"/>
              <w:rPr>
                <w:szCs w:val="24"/>
              </w:rPr>
            </w:pPr>
            <w:r w:rsidRPr="00700928">
              <w:rPr>
                <w:szCs w:val="24"/>
              </w:rPr>
              <w:t>}</w:t>
            </w: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itl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Lilita</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val="restart"/>
            <w:tcBorders>
              <w:top w:val="single" w:sz="4" w:space="0" w:color="auto"/>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edition</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OfValidit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2024-02-19T02:30:07.64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ty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rocess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3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copeId</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Numb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pageSize</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By</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sortOrde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right w:val="single" w:sz="4" w:space="0" w:color="auto"/>
            </w:tcBorders>
            <w:vAlign w:val="center"/>
          </w:tcPr>
          <w:p w:rsidR="00CC49B1" w:rsidRPr="00700928" w:rsidRDefault="00CC49B1" w:rsidP="00CC49B1">
            <w:pPr>
              <w:rPr>
                <w:szCs w:val="24"/>
              </w:rPr>
            </w:pPr>
          </w:p>
        </w:tc>
      </w:tr>
      <w:tr w:rsidR="00CC49B1" w:rsidRPr="00700928" w:rsidTr="00CC49B1">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dateComparator</w:t>
            </w:r>
          </w:p>
        </w:tc>
        <w:tc>
          <w:tcPr>
            <w:tcW w:w="1276" w:type="dxa"/>
            <w:tcBorders>
              <w:top w:val="single" w:sz="4" w:space="0" w:color="auto"/>
              <w:left w:val="single" w:sz="4" w:space="0" w:color="auto"/>
              <w:bottom w:val="single" w:sz="4" w:space="0" w:color="auto"/>
              <w:right w:val="single" w:sz="4" w:space="0" w:color="auto"/>
            </w:tcBorders>
            <w:hideMark/>
          </w:tcPr>
          <w:p w:rsidR="00CC49B1" w:rsidRPr="00700928" w:rsidRDefault="00CC49B1" w:rsidP="00CC49B1">
            <w:pPr>
              <w:jc w:val="both"/>
              <w:rPr>
                <w:szCs w:val="24"/>
              </w:rPr>
            </w:pPr>
            <w:r w:rsidRPr="00700928">
              <w:rPr>
                <w:szCs w:val="24"/>
              </w:rPr>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CC49B1" w:rsidRPr="00700928" w:rsidRDefault="00CC49B1" w:rsidP="00CC49B1">
            <w:pPr>
              <w:rPr>
                <w:szCs w:val="24"/>
              </w:rPr>
            </w:pPr>
          </w:p>
        </w:tc>
        <w:tc>
          <w:tcPr>
            <w:tcW w:w="4111" w:type="dxa"/>
            <w:vMerge/>
            <w:tcBorders>
              <w:left w:val="single" w:sz="4" w:space="0" w:color="auto"/>
              <w:bottom w:val="single" w:sz="4" w:space="0" w:color="auto"/>
              <w:right w:val="single" w:sz="4" w:space="0" w:color="auto"/>
            </w:tcBorders>
            <w:vAlign w:val="center"/>
          </w:tcPr>
          <w:p w:rsidR="00CC49B1" w:rsidRPr="00700928" w:rsidRDefault="00CC49B1" w:rsidP="00CC49B1">
            <w:pPr>
              <w:rPr>
                <w:szCs w:val="24"/>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3" w:name="_Ref15988775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5</w:t>
      </w:r>
      <w:r w:rsidRPr="00700928">
        <w:rPr>
          <w:b/>
          <w:i w:val="0"/>
          <w:color w:val="auto"/>
          <w:sz w:val="24"/>
          <w:szCs w:val="24"/>
        </w:rPr>
        <w:fldChar w:fldCharType="end"/>
      </w:r>
      <w:bookmarkEnd w:id="133"/>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w:t>
      </w:r>
    </w:p>
    <w:tbl>
      <w:tblPr>
        <w:tblW w:w="0" w:type="auto"/>
        <w:tblLook w:val="04A0" w:firstRow="1" w:lastRow="0" w:firstColumn="1" w:lastColumn="0" w:noHBand="0" w:noVBand="1"/>
      </w:tblPr>
      <w:tblGrid>
        <w:gridCol w:w="3397"/>
        <w:gridCol w:w="10348"/>
      </w:tblGrid>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3: Crear un documento</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13745" w:type="dxa"/>
        <w:tblLayout w:type="fixed"/>
        <w:tblLook w:val="04A0" w:firstRow="1" w:lastRow="0" w:firstColumn="1" w:lastColumn="0" w:noHBand="0" w:noVBand="1"/>
      </w:tblPr>
      <w:tblGrid>
        <w:gridCol w:w="704"/>
        <w:gridCol w:w="1701"/>
        <w:gridCol w:w="1701"/>
        <w:gridCol w:w="1418"/>
        <w:gridCol w:w="4252"/>
        <w:gridCol w:w="3969"/>
      </w:tblGrid>
      <w:tr w:rsidR="00DC253B" w:rsidRPr="00700928" w:rsidTr="00DC253B">
        <w:tc>
          <w:tcPr>
            <w:tcW w:w="704"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Nombre de variable de entrada</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Valor</w:t>
            </w:r>
          </w:p>
        </w:tc>
        <w:tc>
          <w:tcPr>
            <w:tcW w:w="4252"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b/>
                <w:szCs w:val="24"/>
              </w:rPr>
            </w:pPr>
            <w:r w:rsidRPr="00700928">
              <w:rPr>
                <w:b/>
                <w:szCs w:val="24"/>
              </w:rPr>
              <w:t>Resultados Esperados</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center"/>
              <w:rPr>
                <w:b/>
                <w:szCs w:val="24"/>
              </w:rPr>
            </w:pPr>
            <w:r w:rsidRPr="00700928">
              <w:rPr>
                <w:b/>
                <w:szCs w:val="24"/>
              </w:rPr>
              <w:t>Resultados Esperados</w:t>
            </w:r>
          </w:p>
        </w:tc>
      </w:tr>
      <w:tr w:rsidR="00DC253B" w:rsidRPr="00700928" w:rsidTr="00DC253B">
        <w:trPr>
          <w:trHeight w:val="108"/>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éxit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201 (Created)</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t>Se muestra el código de respuesta 201 (Created)</w:t>
            </w: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un título no válido</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rueba1prueba1prueba1prueba1prueba1prueba1prueba1prueba1prueba1prueba1prueba1prueba1prueba1prueba1prueba1prueba1prueba1prueba1prueba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itle": [</w:t>
            </w:r>
          </w:p>
          <w:p w:rsidR="00DC253B" w:rsidRPr="00700928" w:rsidRDefault="00DC253B" w:rsidP="00DC253B">
            <w:pPr>
              <w:jc w:val="both"/>
              <w:rPr>
                <w:szCs w:val="24"/>
                <w:lang w:val="en-US"/>
              </w:rPr>
            </w:pPr>
            <w:r w:rsidRPr="00700928">
              <w:rPr>
                <w:szCs w:val="24"/>
                <w:lang w:val="en-US"/>
              </w:rPr>
              <w:t xml:space="preserve">        "Title must have a maximum length of 64 characters"</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itle": [</w:t>
            </w:r>
          </w:p>
          <w:p w:rsidR="00DC253B" w:rsidRPr="00700928" w:rsidRDefault="00DC253B" w:rsidP="00DC253B">
            <w:pPr>
              <w:jc w:val="both"/>
              <w:rPr>
                <w:szCs w:val="24"/>
                <w:lang w:val="en-US"/>
              </w:rPr>
            </w:pPr>
            <w:r w:rsidRPr="00700928">
              <w:rPr>
                <w:szCs w:val="24"/>
                <w:lang w:val="en-US"/>
              </w:rPr>
              <w:t xml:space="preserve">        "Title must have a maximum length of 64 characters"</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una edición no válida</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Edition": [</w:t>
            </w:r>
          </w:p>
          <w:p w:rsidR="00DC253B" w:rsidRPr="00700928" w:rsidRDefault="00DC253B" w:rsidP="00DC253B">
            <w:pPr>
              <w:jc w:val="both"/>
              <w:rPr>
                <w:szCs w:val="24"/>
                <w:lang w:val="en-US"/>
              </w:rPr>
            </w:pPr>
            <w:r w:rsidRPr="00700928">
              <w:rPr>
                <w:szCs w:val="24"/>
                <w:lang w:val="en-US"/>
              </w:rPr>
              <w:lastRenderedPageBreak/>
              <w:t xml:space="preserve">        "Edition must be greater than 0 and less than 32001"</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Edition": [</w:t>
            </w:r>
          </w:p>
          <w:p w:rsidR="00DC253B" w:rsidRPr="00700928" w:rsidRDefault="00DC253B" w:rsidP="00DC253B">
            <w:pPr>
              <w:jc w:val="both"/>
              <w:rPr>
                <w:szCs w:val="24"/>
                <w:lang w:val="en-US"/>
              </w:rPr>
            </w:pPr>
            <w:r w:rsidRPr="00700928">
              <w:rPr>
                <w:szCs w:val="24"/>
                <w:lang w:val="en-US"/>
              </w:rPr>
              <w:lastRenderedPageBreak/>
              <w:t xml:space="preserve">        "Edition must be greater than 0 and less than 32001"</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 xml:space="preserve">Crear documento </w:t>
            </w:r>
            <w:r w:rsidRPr="00700928">
              <w:rPr>
                <w:szCs w:val="24"/>
              </w:rPr>
              <w:lastRenderedPageBreak/>
              <w:t>con un código null</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lastRenderedPageBreak/>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lastRenderedPageBreak/>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Code": [</w:t>
            </w:r>
          </w:p>
          <w:p w:rsidR="00DC253B" w:rsidRPr="00700928" w:rsidRDefault="00DC253B" w:rsidP="00DC253B">
            <w:pPr>
              <w:jc w:val="both"/>
              <w:rPr>
                <w:szCs w:val="24"/>
                <w:lang w:val="en-US"/>
              </w:rPr>
            </w:pPr>
            <w:r w:rsidRPr="00700928">
              <w:rPr>
                <w:szCs w:val="24"/>
                <w:lang w:val="en-US"/>
              </w:rPr>
              <w:t xml:space="preserve">        "Code must not be empty"</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lastRenderedPageBreak/>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Code": [</w:t>
            </w:r>
          </w:p>
          <w:p w:rsidR="00DC253B" w:rsidRPr="00700928" w:rsidRDefault="00DC253B" w:rsidP="00DC253B">
            <w:pPr>
              <w:jc w:val="both"/>
              <w:rPr>
                <w:szCs w:val="24"/>
                <w:lang w:val="en-US"/>
              </w:rPr>
            </w:pPr>
            <w:r w:rsidRPr="00700928">
              <w:rPr>
                <w:szCs w:val="24"/>
                <w:lang w:val="en-US"/>
              </w:rPr>
              <w:t xml:space="preserve">        "Code must not be empty"</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con el id de tipo y el id de proceso no válidos</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ypeId": [</w:t>
            </w:r>
          </w:p>
          <w:p w:rsidR="00DC253B" w:rsidRPr="00700928" w:rsidRDefault="00DC253B" w:rsidP="00DC253B">
            <w:pPr>
              <w:jc w:val="both"/>
              <w:rPr>
                <w:szCs w:val="24"/>
                <w:lang w:val="en-US"/>
              </w:rPr>
            </w:pPr>
            <w:r w:rsidRPr="00700928">
              <w:rPr>
                <w:szCs w:val="24"/>
                <w:lang w:val="en-US"/>
              </w:rPr>
              <w:t xml:space="preserve">        "Type id must be greater than 0"</w:t>
            </w:r>
          </w:p>
          <w:p w:rsidR="00DC253B" w:rsidRPr="00700928" w:rsidRDefault="00DC253B" w:rsidP="00DC253B">
            <w:pPr>
              <w:jc w:val="both"/>
              <w:rPr>
                <w:szCs w:val="24"/>
                <w:lang w:val="en-US"/>
              </w:rPr>
            </w:pPr>
            <w:r w:rsidRPr="00700928">
              <w:rPr>
                <w:szCs w:val="24"/>
                <w:lang w:val="en-US"/>
              </w:rPr>
              <w:t xml:space="preserve">      ],</w:t>
            </w:r>
          </w:p>
          <w:p w:rsidR="00DC253B" w:rsidRPr="00700928" w:rsidRDefault="00DC253B" w:rsidP="00DC253B">
            <w:pPr>
              <w:jc w:val="both"/>
              <w:rPr>
                <w:szCs w:val="24"/>
                <w:lang w:val="en-US"/>
              </w:rPr>
            </w:pPr>
            <w:r w:rsidRPr="00700928">
              <w:rPr>
                <w:szCs w:val="24"/>
                <w:lang w:val="en-US"/>
              </w:rPr>
              <w:t xml:space="preserve">      "ProcessId": [</w:t>
            </w:r>
          </w:p>
          <w:p w:rsidR="00DC253B" w:rsidRPr="00700928" w:rsidRDefault="00DC253B" w:rsidP="00DC253B">
            <w:pPr>
              <w:jc w:val="both"/>
              <w:rPr>
                <w:szCs w:val="24"/>
                <w:lang w:val="en-US"/>
              </w:rPr>
            </w:pPr>
            <w:r w:rsidRPr="00700928">
              <w:rPr>
                <w:szCs w:val="24"/>
                <w:lang w:val="en-US"/>
              </w:rPr>
              <w:t xml:space="preserve">        "Process id must be greater than 0"</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r w:rsidRPr="00700928">
              <w:rPr>
                <w:szCs w:val="24"/>
                <w:lang w:val="en-US"/>
              </w:rPr>
              <w:t xml:space="preserve">  "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t xml:space="preserve">      "TypeId": [</w:t>
            </w:r>
          </w:p>
          <w:p w:rsidR="00DC253B" w:rsidRPr="00700928" w:rsidRDefault="00DC253B" w:rsidP="00DC253B">
            <w:pPr>
              <w:jc w:val="both"/>
              <w:rPr>
                <w:szCs w:val="24"/>
                <w:lang w:val="en-US"/>
              </w:rPr>
            </w:pPr>
            <w:r w:rsidRPr="00700928">
              <w:rPr>
                <w:szCs w:val="24"/>
                <w:lang w:val="en-US"/>
              </w:rPr>
              <w:t xml:space="preserve">        "Type id must be greater than 0"</w:t>
            </w:r>
          </w:p>
          <w:p w:rsidR="00DC253B" w:rsidRPr="00700928" w:rsidRDefault="00DC253B" w:rsidP="00DC253B">
            <w:pPr>
              <w:jc w:val="both"/>
              <w:rPr>
                <w:szCs w:val="24"/>
                <w:lang w:val="en-US"/>
              </w:rPr>
            </w:pPr>
            <w:r w:rsidRPr="00700928">
              <w:rPr>
                <w:szCs w:val="24"/>
                <w:lang w:val="en-US"/>
              </w:rPr>
              <w:t xml:space="preserve">      ],</w:t>
            </w:r>
          </w:p>
          <w:p w:rsidR="00DC253B" w:rsidRPr="00700928" w:rsidRDefault="00DC253B" w:rsidP="00DC253B">
            <w:pPr>
              <w:jc w:val="both"/>
              <w:rPr>
                <w:szCs w:val="24"/>
                <w:lang w:val="en-US"/>
              </w:rPr>
            </w:pPr>
            <w:r w:rsidRPr="00700928">
              <w:rPr>
                <w:szCs w:val="24"/>
                <w:lang w:val="en-US"/>
              </w:rPr>
              <w:t xml:space="preserve">      "ProcessId": [</w:t>
            </w:r>
          </w:p>
          <w:p w:rsidR="00DC253B" w:rsidRPr="00700928" w:rsidRDefault="00DC253B" w:rsidP="00DC253B">
            <w:pPr>
              <w:jc w:val="both"/>
              <w:rPr>
                <w:szCs w:val="24"/>
                <w:lang w:val="en-US"/>
              </w:rPr>
            </w:pPr>
            <w:r w:rsidRPr="00700928">
              <w:rPr>
                <w:szCs w:val="24"/>
                <w:lang w:val="en-US"/>
              </w:rPr>
              <w:t xml:space="preserve">        "Process id must be greater than 0"</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lastRenderedPageBreak/>
              <w:t>}</w:t>
            </w: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pdf</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rear documento subiendo documento .docx en lugar de pdf</w:t>
            </w: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itl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val="restart"/>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p>
          <w:p w:rsidR="00DC253B" w:rsidRPr="00700928" w:rsidRDefault="00DC253B" w:rsidP="00DC253B">
            <w:pPr>
              <w:jc w:val="both"/>
              <w:rPr>
                <w:szCs w:val="24"/>
                <w:lang w:val="en-US"/>
              </w:rPr>
            </w:pPr>
            <w:r w:rsidRPr="00700928">
              <w:rPr>
                <w:szCs w:val="24"/>
                <w:lang w:val="en-US"/>
              </w:rPr>
              <w:t>"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lastRenderedPageBreak/>
              <w:t xml:space="preserve">      "Pdf": [</w:t>
            </w:r>
          </w:p>
          <w:p w:rsidR="00DC253B" w:rsidRPr="00700928" w:rsidRDefault="00DC253B" w:rsidP="00DC253B">
            <w:pPr>
              <w:jc w:val="both"/>
              <w:rPr>
                <w:szCs w:val="24"/>
                <w:lang w:val="en-US"/>
              </w:rPr>
            </w:pPr>
            <w:r w:rsidRPr="00700928">
              <w:rPr>
                <w:szCs w:val="24"/>
                <w:lang w:val="en-US"/>
              </w:rPr>
              <w:t xml:space="preserve">        "Only pdf files allowed (*.pdf)"</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c>
          <w:tcPr>
            <w:tcW w:w="3969" w:type="dxa"/>
            <w:tcBorders>
              <w:top w:val="single" w:sz="4" w:space="0" w:color="auto"/>
              <w:left w:val="single" w:sz="4" w:space="0" w:color="auto"/>
              <w:bottom w:val="single" w:sz="4" w:space="0" w:color="auto"/>
              <w:right w:val="single" w:sz="4" w:space="0" w:color="auto"/>
            </w:tcBorders>
          </w:tcPr>
          <w:p w:rsidR="00DC253B" w:rsidRPr="00700928" w:rsidRDefault="00DC253B" w:rsidP="00DC253B">
            <w:pPr>
              <w:jc w:val="both"/>
              <w:rPr>
                <w:szCs w:val="24"/>
              </w:rPr>
            </w:pPr>
            <w:r w:rsidRPr="00700928">
              <w:rPr>
                <w:szCs w:val="24"/>
              </w:rPr>
              <w:lastRenderedPageBreak/>
              <w:t>Se muestra el código de respuesta 400 (Bad Request) y el json</w:t>
            </w:r>
          </w:p>
          <w:p w:rsidR="00DC253B" w:rsidRPr="00700928" w:rsidRDefault="00DC253B" w:rsidP="00DC253B">
            <w:pPr>
              <w:jc w:val="both"/>
              <w:rPr>
                <w:szCs w:val="24"/>
                <w:lang w:val="en-US"/>
              </w:rPr>
            </w:pPr>
            <w:r w:rsidRPr="00700928">
              <w:rPr>
                <w:szCs w:val="24"/>
                <w:lang w:val="en-US"/>
              </w:rPr>
              <w:t>{</w:t>
            </w:r>
          </w:p>
          <w:p w:rsidR="00DC253B" w:rsidRPr="00700928" w:rsidRDefault="00DC253B" w:rsidP="00DC253B">
            <w:pPr>
              <w:jc w:val="both"/>
              <w:rPr>
                <w:szCs w:val="24"/>
                <w:lang w:val="en-US"/>
              </w:rPr>
            </w:pPr>
          </w:p>
          <w:p w:rsidR="00DC253B" w:rsidRPr="00700928" w:rsidRDefault="00DC253B" w:rsidP="00DC253B">
            <w:pPr>
              <w:jc w:val="both"/>
              <w:rPr>
                <w:szCs w:val="24"/>
                <w:lang w:val="en-US"/>
              </w:rPr>
            </w:pPr>
            <w:r w:rsidRPr="00700928">
              <w:rPr>
                <w:szCs w:val="24"/>
                <w:lang w:val="en-US"/>
              </w:rPr>
              <w:t>"problemDetails": {</w:t>
            </w:r>
          </w:p>
          <w:p w:rsidR="00DC253B" w:rsidRPr="00700928" w:rsidRDefault="00DC253B" w:rsidP="00DC253B">
            <w:pPr>
              <w:jc w:val="both"/>
              <w:rPr>
                <w:szCs w:val="24"/>
                <w:lang w:val="en-US"/>
              </w:rPr>
            </w:pPr>
            <w:r w:rsidRPr="00700928">
              <w:rPr>
                <w:szCs w:val="24"/>
                <w:lang w:val="en-US"/>
              </w:rPr>
              <w:t xml:space="preserve">    "status": 400,</w:t>
            </w:r>
          </w:p>
          <w:p w:rsidR="00DC253B" w:rsidRPr="00700928" w:rsidRDefault="00DC253B" w:rsidP="00DC253B">
            <w:pPr>
              <w:jc w:val="both"/>
              <w:rPr>
                <w:szCs w:val="24"/>
                <w:lang w:val="en-US"/>
              </w:rPr>
            </w:pPr>
            <w:r w:rsidRPr="00700928">
              <w:rPr>
                <w:szCs w:val="24"/>
                <w:lang w:val="en-US"/>
              </w:rPr>
              <w:t xml:space="preserve">    "errors": {</w:t>
            </w:r>
          </w:p>
          <w:p w:rsidR="00DC253B" w:rsidRPr="00700928" w:rsidRDefault="00DC253B" w:rsidP="00DC253B">
            <w:pPr>
              <w:jc w:val="both"/>
              <w:rPr>
                <w:szCs w:val="24"/>
                <w:lang w:val="en-US"/>
              </w:rPr>
            </w:pPr>
            <w:r w:rsidRPr="00700928">
              <w:rPr>
                <w:szCs w:val="24"/>
                <w:lang w:val="en-US"/>
              </w:rPr>
              <w:lastRenderedPageBreak/>
              <w:t xml:space="preserve">      "Pdf": [</w:t>
            </w:r>
          </w:p>
          <w:p w:rsidR="00DC253B" w:rsidRPr="00700928" w:rsidRDefault="00DC253B" w:rsidP="00DC253B">
            <w:pPr>
              <w:jc w:val="both"/>
              <w:rPr>
                <w:szCs w:val="24"/>
                <w:lang w:val="en-US"/>
              </w:rPr>
            </w:pPr>
            <w:r w:rsidRPr="00700928">
              <w:rPr>
                <w:szCs w:val="24"/>
                <w:lang w:val="en-US"/>
              </w:rPr>
              <w:t xml:space="preserve">        "Only pdf files allowed (*.pdf)"</w:t>
            </w:r>
          </w:p>
          <w:p w:rsidR="00DC253B" w:rsidRPr="00700928" w:rsidRDefault="00DC253B" w:rsidP="00DC253B">
            <w:pPr>
              <w:jc w:val="both"/>
              <w:rPr>
                <w:szCs w:val="24"/>
              </w:rPr>
            </w:pPr>
            <w:r w:rsidRPr="00700928">
              <w:rPr>
                <w:szCs w:val="24"/>
                <w:lang w:val="en-US"/>
              </w:rPr>
              <w:t xml:space="preserve">      </w:t>
            </w:r>
            <w:r w:rsidRPr="00700928">
              <w:rPr>
                <w:szCs w:val="24"/>
              </w:rPr>
              <w:t>]</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 xml:space="preserve">  }</w:t>
            </w:r>
          </w:p>
          <w:p w:rsidR="00DC253B" w:rsidRPr="00700928" w:rsidRDefault="00DC253B" w:rsidP="00DC253B">
            <w:pPr>
              <w:jc w:val="both"/>
              <w:rPr>
                <w:szCs w:val="24"/>
              </w:rPr>
            </w:pPr>
            <w:r w:rsidRPr="00700928">
              <w:rPr>
                <w:szCs w:val="24"/>
              </w:rPr>
              <w:t>}</w:t>
            </w: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code</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val="restart"/>
            <w:tcBorders>
              <w:top w:val="single" w:sz="4" w:space="0" w:color="auto"/>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edition</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dateOfValidity</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024-02-18T05:46:50.312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ty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28</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ocess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4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scopeI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df</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right w:val="single" w:sz="4" w:space="0" w:color="auto"/>
            </w:tcBorders>
            <w:vAlign w:val="center"/>
          </w:tcPr>
          <w:p w:rsidR="00DC253B" w:rsidRPr="00700928" w:rsidRDefault="00DC253B" w:rsidP="00DC253B">
            <w:pPr>
              <w:rPr>
                <w:szCs w:val="24"/>
              </w:rPr>
            </w:pPr>
          </w:p>
        </w:tc>
      </w:tr>
      <w:tr w:rsidR="00DC253B" w:rsidRPr="00700928" w:rsidTr="00DC253B">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word</w:t>
            </w:r>
          </w:p>
        </w:tc>
        <w:tc>
          <w:tcPr>
            <w:tcW w:w="1418" w:type="dxa"/>
            <w:tcBorders>
              <w:top w:val="single" w:sz="4" w:space="0" w:color="auto"/>
              <w:left w:val="single" w:sz="4" w:space="0" w:color="auto"/>
              <w:bottom w:val="single" w:sz="4" w:space="0" w:color="auto"/>
              <w:right w:val="single" w:sz="4" w:space="0" w:color="auto"/>
            </w:tcBorders>
            <w:hideMark/>
          </w:tcPr>
          <w:p w:rsidR="00DC253B" w:rsidRPr="00700928" w:rsidRDefault="00DC253B" w:rsidP="00DC253B">
            <w:pPr>
              <w:jc w:val="both"/>
              <w:rPr>
                <w:szCs w:val="24"/>
              </w:rPr>
            </w:pPr>
            <w:r w:rsidRPr="00700928">
              <w:rPr>
                <w:szCs w:val="24"/>
              </w:rPr>
              <w:t>Prueba11.docx</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DC253B" w:rsidRPr="00700928" w:rsidRDefault="00DC253B" w:rsidP="00DC253B">
            <w:pPr>
              <w:rPr>
                <w:szCs w:val="24"/>
              </w:rPr>
            </w:pPr>
          </w:p>
        </w:tc>
        <w:tc>
          <w:tcPr>
            <w:tcW w:w="3969" w:type="dxa"/>
            <w:vMerge/>
            <w:tcBorders>
              <w:left w:val="single" w:sz="4" w:space="0" w:color="auto"/>
              <w:bottom w:val="single" w:sz="4" w:space="0" w:color="auto"/>
              <w:right w:val="single" w:sz="4" w:space="0" w:color="auto"/>
            </w:tcBorders>
            <w:vAlign w:val="center"/>
          </w:tcPr>
          <w:p w:rsidR="00DC253B" w:rsidRPr="00700928" w:rsidRDefault="00DC253B" w:rsidP="00DC253B">
            <w:pPr>
              <w:rPr>
                <w:szCs w:val="24"/>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34" w:name="_Ref159888307"/>
      <w:r w:rsidRPr="00700928">
        <w:rPr>
          <w:b/>
          <w:i w:val="0"/>
          <w:color w:val="auto"/>
          <w:sz w:val="24"/>
          <w:szCs w:val="24"/>
        </w:rPr>
        <w:lastRenderedPageBreak/>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6</w:t>
      </w:r>
      <w:r w:rsidRPr="00700928">
        <w:rPr>
          <w:b/>
          <w:i w:val="0"/>
          <w:color w:val="auto"/>
          <w:sz w:val="24"/>
          <w:szCs w:val="24"/>
        </w:rPr>
        <w:fldChar w:fldCharType="end"/>
      </w:r>
      <w:bookmarkEnd w:id="134"/>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wnload/{id}"</w:t>
      </w:r>
    </w:p>
    <w:tbl>
      <w:tblPr>
        <w:tblW w:w="0" w:type="auto"/>
        <w:tblLook w:val="04A0" w:firstRow="1" w:lastRow="0" w:firstColumn="1" w:lastColumn="0" w:noHBand="0" w:noVBand="1"/>
      </w:tblPr>
      <w:tblGrid>
        <w:gridCol w:w="3397"/>
        <w:gridCol w:w="10348"/>
      </w:tblGrid>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4: Obtener una descarga dado el id</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DC253B">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745" w:type="dxa"/>
        <w:tblInd w:w="0" w:type="dxa"/>
        <w:tblLook w:val="04A0" w:firstRow="1" w:lastRow="0" w:firstColumn="1" w:lastColumn="0" w:noHBand="0" w:noVBand="1"/>
      </w:tblPr>
      <w:tblGrid>
        <w:gridCol w:w="562"/>
        <w:gridCol w:w="1560"/>
        <w:gridCol w:w="1701"/>
        <w:gridCol w:w="850"/>
        <w:gridCol w:w="4536"/>
        <w:gridCol w:w="4536"/>
      </w:tblGrid>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rFonts w:asciiTheme="minorHAnsi" w:hAnsiTheme="minorHAnsi"/>
                <w:b/>
              </w:rPr>
            </w:pPr>
            <w:r w:rsidRPr="00700928">
              <w:rPr>
                <w:b/>
              </w:rPr>
              <w:t>CP</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Escenari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Nombre de variable de entrada</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Valor</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center"/>
              <w:rPr>
                <w:b/>
              </w:rPr>
            </w:pPr>
            <w:r w:rsidRPr="00700928">
              <w:rPr>
                <w:b/>
              </w:rPr>
              <w:t>Resultados Esperados</w:t>
            </w:r>
          </w:p>
        </w:tc>
      </w:tr>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1</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descarga dado un id correct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id": 2,</w:t>
            </w:r>
          </w:p>
          <w:p w:rsidR="0069749F" w:rsidRPr="00700928" w:rsidRDefault="0069749F" w:rsidP="0069749F">
            <w:pPr>
              <w:jc w:val="both"/>
              <w:rPr>
                <w:lang w:val="en-US"/>
              </w:rPr>
            </w:pPr>
            <w:r w:rsidRPr="00700928">
              <w:rPr>
                <w:lang w:val="en-US"/>
              </w:rPr>
              <w:t xml:space="preserve">    "dateOfDownload": "2024-02-18T04:15:43.372264+00:00",</w:t>
            </w:r>
          </w:p>
          <w:p w:rsidR="0069749F" w:rsidRPr="00700928" w:rsidRDefault="0069749F" w:rsidP="0069749F">
            <w:pPr>
              <w:jc w:val="both"/>
              <w:rPr>
                <w:lang w:val="en-US"/>
              </w:rPr>
            </w:pPr>
            <w:r w:rsidRPr="00700928">
              <w:rPr>
                <w:lang w:val="en-US"/>
              </w:rPr>
              <w:t xml:space="preserve">    "format": 1,</w:t>
            </w:r>
          </w:p>
          <w:p w:rsidR="0069749F" w:rsidRPr="00700928" w:rsidRDefault="0069749F" w:rsidP="0069749F">
            <w:pPr>
              <w:jc w:val="both"/>
            </w:pPr>
            <w:r w:rsidRPr="00700928">
              <w:rPr>
                <w:lang w:val="en-US"/>
              </w:rPr>
              <w:t xml:space="preserve">    </w:t>
            </w:r>
            <w:r w:rsidRPr="00700928">
              <w:t>"username": "Usuario de Prueba",</w:t>
            </w:r>
          </w:p>
          <w:p w:rsidR="0069749F" w:rsidRPr="00700928" w:rsidRDefault="0069749F" w:rsidP="0069749F">
            <w:pPr>
              <w:jc w:val="both"/>
            </w:pPr>
            <w:r w:rsidRPr="00700928">
              <w:t xml:space="preserve">    "documentId": 1,</w:t>
            </w:r>
          </w:p>
          <w:p w:rsidR="0069749F" w:rsidRPr="00700928" w:rsidRDefault="0069749F" w:rsidP="0069749F">
            <w:pPr>
              <w:jc w:val="both"/>
            </w:pPr>
            <w:r w:rsidRPr="00700928">
              <w:t xml:space="preserve">    "reasonId": 10</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id": 2,</w:t>
            </w:r>
          </w:p>
          <w:p w:rsidR="0069749F" w:rsidRPr="00700928" w:rsidRDefault="0069749F" w:rsidP="0069749F">
            <w:pPr>
              <w:jc w:val="both"/>
              <w:rPr>
                <w:lang w:val="en-US"/>
              </w:rPr>
            </w:pPr>
            <w:r w:rsidRPr="00700928">
              <w:rPr>
                <w:lang w:val="en-US"/>
              </w:rPr>
              <w:t xml:space="preserve">    "dateOfDownload": "2024-02-18T04:15:43.372264+00:00",</w:t>
            </w:r>
          </w:p>
          <w:p w:rsidR="0069749F" w:rsidRPr="00700928" w:rsidRDefault="0069749F" w:rsidP="0069749F">
            <w:pPr>
              <w:jc w:val="both"/>
              <w:rPr>
                <w:lang w:val="en-US"/>
              </w:rPr>
            </w:pPr>
            <w:r w:rsidRPr="00700928">
              <w:rPr>
                <w:lang w:val="en-US"/>
              </w:rPr>
              <w:t xml:space="preserve">    "format": 1,</w:t>
            </w:r>
          </w:p>
          <w:p w:rsidR="0069749F" w:rsidRPr="00700928" w:rsidRDefault="0069749F" w:rsidP="0069749F">
            <w:pPr>
              <w:jc w:val="both"/>
            </w:pPr>
            <w:r w:rsidRPr="00700928">
              <w:rPr>
                <w:lang w:val="en-US"/>
              </w:rPr>
              <w:t xml:space="preserve">    </w:t>
            </w:r>
            <w:r w:rsidRPr="00700928">
              <w:t>"username": "Usuario de Prueba",</w:t>
            </w:r>
          </w:p>
          <w:p w:rsidR="0069749F" w:rsidRPr="00700928" w:rsidRDefault="0069749F" w:rsidP="0069749F">
            <w:pPr>
              <w:jc w:val="both"/>
            </w:pPr>
            <w:r w:rsidRPr="00700928">
              <w:t xml:space="preserve">    "documentId": 1,</w:t>
            </w:r>
          </w:p>
          <w:p w:rsidR="0069749F" w:rsidRPr="00700928" w:rsidRDefault="0069749F" w:rsidP="0069749F">
            <w:pPr>
              <w:jc w:val="both"/>
            </w:pPr>
            <w:r w:rsidRPr="00700928">
              <w:t xml:space="preserve">    "reasonId": 10</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c>
          <w:tcPr>
            <w:tcW w:w="56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2</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o obtener descarga por id incorrecto</w:t>
            </w:r>
          </w:p>
        </w:tc>
        <w:tc>
          <w:tcPr>
            <w:tcW w:w="1701"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0</w:t>
            </w:r>
          </w:p>
        </w:tc>
        <w:tc>
          <w:tcPr>
            <w:tcW w:w="4536"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4 (Not Found)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lastRenderedPageBreak/>
              <w:t xml:space="preserve">    "status": 404,</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wnload Id": [</w:t>
            </w:r>
          </w:p>
          <w:p w:rsidR="0069749F" w:rsidRPr="00700928" w:rsidRDefault="0069749F" w:rsidP="0069749F">
            <w:pPr>
              <w:jc w:val="both"/>
              <w:rPr>
                <w:lang w:val="en-US"/>
              </w:rPr>
            </w:pPr>
            <w:r w:rsidRPr="00700928">
              <w:rPr>
                <w:lang w:val="en-US"/>
              </w:rPr>
              <w:t xml:space="preserve">        "Doesn`t exist a download with the given 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404 (Not Found)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lastRenderedPageBreak/>
              <w:t xml:space="preserve">    "status": 404,</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wnload Id": [</w:t>
            </w:r>
          </w:p>
          <w:p w:rsidR="0069749F" w:rsidRPr="00700928" w:rsidRDefault="0069749F" w:rsidP="0069749F">
            <w:pPr>
              <w:jc w:val="both"/>
              <w:rPr>
                <w:lang w:val="en-US"/>
              </w:rPr>
            </w:pPr>
            <w:r w:rsidRPr="00700928">
              <w:rPr>
                <w:lang w:val="en-US"/>
              </w:rPr>
              <w:t xml:space="preserve">        "Doesn`t exist a download with the given 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5" w:name="_Ref15988849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7</w:t>
      </w:r>
      <w:r w:rsidRPr="00700928">
        <w:rPr>
          <w:b/>
          <w:i w:val="0"/>
          <w:color w:val="auto"/>
          <w:sz w:val="24"/>
          <w:szCs w:val="24"/>
        </w:rPr>
        <w:fldChar w:fldCharType="end"/>
      </w:r>
      <w:bookmarkEnd w:id="135"/>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wnload/filter”</w:t>
      </w:r>
    </w:p>
    <w:tbl>
      <w:tblPr>
        <w:tblStyle w:val="Tablaconcuadrcula"/>
        <w:tblW w:w="0" w:type="auto"/>
        <w:tblInd w:w="0" w:type="dxa"/>
        <w:tblLook w:val="04A0" w:firstRow="1" w:lastRow="0" w:firstColumn="1" w:lastColumn="0" w:noHBand="0" w:noVBand="1"/>
      </w:tblPr>
      <w:tblGrid>
        <w:gridCol w:w="3397"/>
        <w:gridCol w:w="10348"/>
      </w:tblGrid>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5: Obtener las descargas con una característica determinada</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rPr>
          <w:trHeight w:val="56"/>
        </w:trPr>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ayout w:type="fixed"/>
        <w:tblLook w:val="04A0" w:firstRow="1" w:lastRow="0" w:firstColumn="1" w:lastColumn="0" w:noHBand="0" w:noVBand="1"/>
      </w:tblPr>
      <w:tblGrid>
        <w:gridCol w:w="704"/>
        <w:gridCol w:w="1559"/>
        <w:gridCol w:w="1560"/>
        <w:gridCol w:w="1134"/>
        <w:gridCol w:w="4252"/>
        <w:gridCol w:w="4536"/>
      </w:tblGrid>
      <w:tr w:rsidR="0069749F" w:rsidRPr="00700928" w:rsidTr="0069749F">
        <w:tc>
          <w:tcPr>
            <w:tcW w:w="70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rFonts w:asciiTheme="minorHAnsi" w:hAnsiTheme="minorHAnsi"/>
                <w:b/>
              </w:rPr>
            </w:pPr>
            <w:r w:rsidRPr="00700928">
              <w:rPr>
                <w:b/>
              </w:rPr>
              <w:t>CP</w:t>
            </w:r>
          </w:p>
        </w:tc>
        <w:tc>
          <w:tcPr>
            <w:tcW w:w="1559"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Escenari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Nombre de variable de entrada</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Valor</w:t>
            </w:r>
          </w:p>
        </w:tc>
        <w:tc>
          <w:tcPr>
            <w:tcW w:w="4252"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center"/>
              <w:rPr>
                <w:b/>
              </w:rPr>
            </w:pPr>
            <w:r w:rsidRPr="00700928">
              <w:rPr>
                <w:b/>
              </w:rPr>
              <w:t>Resultados Esperados</w:t>
            </w:r>
          </w:p>
        </w:tc>
      </w:tr>
      <w:tr w:rsidR="0069749F" w:rsidRPr="00700928" w:rsidTr="0069749F">
        <w:trPr>
          <w:trHeight w:val="37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1</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con éxito dados todos los parámetr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CC49B1" w:rsidRDefault="0069749F" w:rsidP="0069749F">
            <w:pPr>
              <w:jc w:val="both"/>
              <w:rPr>
                <w:lang w:val="en-US"/>
              </w:rPr>
            </w:pPr>
            <w:r w:rsidRPr="00700928">
              <w:rPr>
                <w:lang w:val="en-US"/>
              </w:rPr>
              <w:t xml:space="preserve">        </w:t>
            </w:r>
            <w:r w:rsidRPr="00CC49B1">
              <w:rPr>
                <w:lang w:val="en-US"/>
              </w:rPr>
              <w:t>"id": 9,</w:t>
            </w:r>
          </w:p>
          <w:p w:rsidR="0069749F" w:rsidRPr="00CC49B1" w:rsidRDefault="0069749F" w:rsidP="0069749F">
            <w:pPr>
              <w:jc w:val="both"/>
              <w:rPr>
                <w:lang w:val="en-US"/>
              </w:rPr>
            </w:pPr>
            <w:r w:rsidRPr="00CC49B1">
              <w:rPr>
                <w:lang w:val="en-US"/>
              </w:rPr>
              <w:lastRenderedPageBreak/>
              <w:t xml:space="preserve">        "dateOfDownload": "2024-02-18T04:17:34.240971+00:00",</w:t>
            </w:r>
          </w:p>
          <w:p w:rsidR="0069749F" w:rsidRPr="00700928" w:rsidRDefault="0069749F" w:rsidP="0069749F">
            <w:pPr>
              <w:jc w:val="both"/>
            </w:pPr>
            <w:r w:rsidRPr="00CC49B1">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1</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CC49B1" w:rsidRDefault="0069749F" w:rsidP="0069749F">
            <w:pPr>
              <w:jc w:val="both"/>
              <w:rPr>
                <w:lang w:val="en-US"/>
              </w:rPr>
            </w:pPr>
            <w:r w:rsidRPr="00700928">
              <w:rPr>
                <w:lang w:val="en-US"/>
              </w:rPr>
              <w:t xml:space="preserve">        </w:t>
            </w:r>
            <w:r w:rsidRPr="00CC49B1">
              <w:rPr>
                <w:lang w:val="en-US"/>
              </w:rPr>
              <w:t>"id": 9,</w:t>
            </w:r>
          </w:p>
          <w:p w:rsidR="0069749F" w:rsidRPr="00CC49B1" w:rsidRDefault="0069749F" w:rsidP="0069749F">
            <w:pPr>
              <w:jc w:val="both"/>
              <w:rPr>
                <w:lang w:val="en-US"/>
              </w:rPr>
            </w:pPr>
            <w:r w:rsidRPr="00CC49B1">
              <w:rPr>
                <w:lang w:val="en-US"/>
              </w:rPr>
              <w:lastRenderedPageBreak/>
              <w:t xml:space="preserve">        "dateOfDownload": "2024-02-18T04:17:34.240971+00:00",</w:t>
            </w:r>
          </w:p>
          <w:p w:rsidR="0069749F" w:rsidRPr="00700928" w:rsidRDefault="0069749F" w:rsidP="0069749F">
            <w:pPr>
              <w:jc w:val="both"/>
            </w:pPr>
            <w:r w:rsidRPr="00CC49B1">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1</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uario</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21"/>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2</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 xml:space="preserve">Obtener las descargas dada la </w:t>
            </w:r>
            <w:r w:rsidRPr="00700928">
              <w:lastRenderedPageBreak/>
              <w:t>fecha y la comparación para antes de la fecha</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lastRenderedPageBreak/>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3</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con todos los parámetros en null</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lastRenderedPageBreak/>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lastRenderedPageBreak/>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6</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4</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id del documento y el id de la razón correct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t xml:space="preserve">   </w:t>
            </w: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lastRenderedPageBreak/>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totalPages": 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pPr>
            <w:r w:rsidRPr="00700928">
              <w:rPr>
                <w:lang w:val="en-US"/>
              </w:rPr>
              <w:t xml:space="preserve">}   </w:t>
            </w:r>
          </w:p>
          <w:p w:rsidR="0069749F" w:rsidRPr="00700928" w:rsidRDefault="0069749F" w:rsidP="0069749F">
            <w:pPr>
              <w:jc w:val="both"/>
            </w:pP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t xml:space="preserve">   </w:t>
            </w: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0,</w:t>
            </w:r>
          </w:p>
          <w:p w:rsidR="0069749F" w:rsidRPr="00700928" w:rsidRDefault="0069749F" w:rsidP="0069749F">
            <w:pPr>
              <w:jc w:val="both"/>
              <w:rPr>
                <w:lang w:val="en-US"/>
              </w:rPr>
            </w:pPr>
            <w:r w:rsidRPr="00700928">
              <w:rPr>
                <w:lang w:val="en-US"/>
              </w:rPr>
              <w:t xml:space="preserve">        "dateOfDownload": "2024-02-18T04:17:40.115523+00:00",</w:t>
            </w:r>
          </w:p>
          <w:p w:rsidR="0069749F" w:rsidRPr="00700928" w:rsidRDefault="0069749F" w:rsidP="0069749F">
            <w:pPr>
              <w:jc w:val="both"/>
            </w:pPr>
            <w:r w:rsidRPr="00700928">
              <w:rPr>
                <w:lang w:val="en-US"/>
              </w:rPr>
              <w:t xml:space="preserve">        </w:t>
            </w:r>
            <w:r w:rsidRPr="00700928">
              <w:t>"format": 1,</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lastRenderedPageBreak/>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rPr>
                <w:lang w:val="en-US"/>
              </w:rPr>
            </w:pPr>
            <w:r w:rsidRPr="00700928">
              <w:t xml:space="preserve">        </w:t>
            </w:r>
            <w:r w:rsidRPr="00700928">
              <w:rPr>
                <w:lang w:val="en-US"/>
              </w:rPr>
              <w:t>"documentId": 5,</w:t>
            </w:r>
          </w:p>
          <w:p w:rsidR="0069749F" w:rsidRPr="00700928" w:rsidRDefault="0069749F" w:rsidP="0069749F">
            <w:pPr>
              <w:jc w:val="both"/>
              <w:rPr>
                <w:lang w:val="en-US"/>
              </w:rPr>
            </w:pPr>
            <w:r w:rsidRPr="00700928">
              <w:rPr>
                <w:lang w:val="en-US"/>
              </w:rPr>
              <w:t xml:space="preserve">        "reasonId": 1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totalPages": 1</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pPr>
            <w:r w:rsidRPr="00700928">
              <w:rPr>
                <w:lang w:val="en-US"/>
              </w:rPr>
              <w:t xml:space="preserve">}   </w:t>
            </w:r>
          </w:p>
          <w:p w:rsidR="0069749F" w:rsidRPr="00700928" w:rsidRDefault="0069749F" w:rsidP="0069749F">
            <w:pPr>
              <w:jc w:val="both"/>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5</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 xml:space="preserve">Obtener las descargas </w:t>
            </w:r>
            <w:r w:rsidRPr="00700928">
              <w:lastRenderedPageBreak/>
              <w:t>dado el id del documento y el id de la razón no válid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lastRenderedPageBreak/>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lastRenderedPageBreak/>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cumentId": [</w:t>
            </w:r>
          </w:p>
          <w:p w:rsidR="0069749F" w:rsidRPr="00700928" w:rsidRDefault="0069749F" w:rsidP="0069749F">
            <w:pPr>
              <w:jc w:val="both"/>
              <w:rPr>
                <w:lang w:val="en-US"/>
              </w:rPr>
            </w:pPr>
            <w:r w:rsidRPr="00700928">
              <w:rPr>
                <w:lang w:val="en-US"/>
              </w:rPr>
              <w:t xml:space="preserve">        "Document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400 (Bad Request) y el json</w:t>
            </w:r>
          </w:p>
          <w:p w:rsidR="0069749F" w:rsidRPr="00700928" w:rsidRDefault="0069749F" w:rsidP="0069749F">
            <w:pPr>
              <w:jc w:val="both"/>
              <w:rPr>
                <w:lang w:val="en-US"/>
              </w:rPr>
            </w:pPr>
            <w:r w:rsidRPr="00700928">
              <w:rPr>
                <w:lang w:val="en-US"/>
              </w:rPr>
              <w:lastRenderedPageBreak/>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DocumentId": [</w:t>
            </w:r>
          </w:p>
          <w:p w:rsidR="0069749F" w:rsidRPr="00700928" w:rsidRDefault="0069749F" w:rsidP="0069749F">
            <w:pPr>
              <w:jc w:val="both"/>
              <w:rPr>
                <w:lang w:val="en-US"/>
              </w:rPr>
            </w:pPr>
            <w:r w:rsidRPr="00700928">
              <w:rPr>
                <w:lang w:val="en-US"/>
              </w:rPr>
              <w:t xml:space="preserve">        "Document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9</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6</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format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3</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lastRenderedPageBreak/>
              <w:t>Se muestra el código de respuesta 200 (OK)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data": {</w:t>
            </w:r>
          </w:p>
          <w:p w:rsidR="0069749F" w:rsidRPr="00700928" w:rsidRDefault="0069749F" w:rsidP="0069749F">
            <w:pPr>
              <w:jc w:val="both"/>
              <w:rPr>
                <w:lang w:val="en-US"/>
              </w:rPr>
            </w:pPr>
            <w:r w:rsidRPr="00700928">
              <w:rPr>
                <w:lang w:val="en-US"/>
              </w:rPr>
              <w:lastRenderedPageBreak/>
              <w:t xml:space="preserve">    "data":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11,</w:t>
            </w:r>
          </w:p>
          <w:p w:rsidR="0069749F" w:rsidRPr="00700928" w:rsidRDefault="0069749F" w:rsidP="0069749F">
            <w:pPr>
              <w:jc w:val="both"/>
              <w:rPr>
                <w:lang w:val="en-US"/>
              </w:rPr>
            </w:pPr>
            <w:r w:rsidRPr="00700928">
              <w:rPr>
                <w:lang w:val="en-US"/>
              </w:rPr>
              <w:t xml:space="preserve">        "dateOfDownload": "2024-02-18T08:28:26.28195+00:00",</w:t>
            </w:r>
          </w:p>
          <w:p w:rsidR="0069749F" w:rsidRPr="00700928" w:rsidRDefault="0069749F" w:rsidP="0069749F">
            <w:pPr>
              <w:jc w:val="both"/>
              <w:rPr>
                <w:lang w:val="en-US"/>
              </w:rPr>
            </w:pPr>
            <w:r w:rsidRPr="00700928">
              <w:rPr>
                <w:lang w:val="en-US"/>
              </w:rPr>
              <w:t xml:space="preserve">        "format": 0,</w:t>
            </w:r>
          </w:p>
          <w:p w:rsidR="0069749F" w:rsidRPr="00700928" w:rsidRDefault="0069749F" w:rsidP="0069749F">
            <w:pPr>
              <w:jc w:val="both"/>
              <w:rPr>
                <w:lang w:val="en-US"/>
              </w:rPr>
            </w:pPr>
            <w:r w:rsidRPr="00700928">
              <w:rPr>
                <w:lang w:val="en-US"/>
              </w:rPr>
              <w:t xml:space="preserve">        "username": "lilyrosa",</w:t>
            </w:r>
          </w:p>
          <w:p w:rsidR="0069749F" w:rsidRPr="00700928" w:rsidRDefault="0069749F" w:rsidP="0069749F">
            <w:pPr>
              <w:jc w:val="both"/>
              <w:rPr>
                <w:lang w:val="en-US"/>
              </w:rPr>
            </w:pPr>
            <w:r w:rsidRPr="00700928">
              <w:rPr>
                <w:lang w:val="en-US"/>
              </w:rPr>
              <w:t xml:space="preserve">        "documentId": 1,</w:t>
            </w:r>
          </w:p>
          <w:p w:rsidR="0069749F" w:rsidRPr="00700928" w:rsidRDefault="0069749F" w:rsidP="0069749F">
            <w:pPr>
              <w:jc w:val="both"/>
              <w:rPr>
                <w:lang w:val="en-US"/>
              </w:rPr>
            </w:pPr>
            <w:r w:rsidRPr="00700928">
              <w:rPr>
                <w:lang w:val="en-US"/>
              </w:rPr>
              <w:t xml:space="preserve">        "reasonId": 13</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id": 9,</w:t>
            </w:r>
          </w:p>
          <w:p w:rsidR="0069749F" w:rsidRPr="00700928" w:rsidRDefault="0069749F" w:rsidP="0069749F">
            <w:pPr>
              <w:jc w:val="both"/>
              <w:rPr>
                <w:lang w:val="en-US"/>
              </w:rPr>
            </w:pPr>
            <w:r w:rsidRPr="00700928">
              <w:rPr>
                <w:lang w:val="en-US"/>
              </w:rPr>
              <w:t xml:space="preserve">        "dateOfDownload": "2024-02-18T04:17:34.240971+00:00",</w:t>
            </w:r>
          </w:p>
          <w:p w:rsidR="0069749F" w:rsidRPr="00700928" w:rsidRDefault="0069749F" w:rsidP="0069749F">
            <w:pPr>
              <w:jc w:val="both"/>
            </w:pPr>
            <w:r w:rsidRPr="00700928">
              <w:rPr>
                <w:lang w:val="en-US"/>
              </w:rPr>
              <w:t xml:space="preserve">        </w:t>
            </w:r>
            <w:r w:rsidRPr="00700928">
              <w:t>"format": 0,</w:t>
            </w:r>
          </w:p>
          <w:p w:rsidR="0069749F" w:rsidRPr="00700928" w:rsidRDefault="0069749F" w:rsidP="0069749F">
            <w:pPr>
              <w:jc w:val="both"/>
            </w:pPr>
            <w:r w:rsidRPr="00700928">
              <w:t xml:space="preserve">        "username": "Usuario de Prueba",</w:t>
            </w:r>
          </w:p>
          <w:p w:rsidR="0069749F" w:rsidRPr="00700928" w:rsidRDefault="0069749F" w:rsidP="0069749F">
            <w:pPr>
              <w:jc w:val="both"/>
            </w:pPr>
            <w:r w:rsidRPr="00700928">
              <w:t xml:space="preserve">        "documentId": 5,</w:t>
            </w:r>
          </w:p>
          <w:p w:rsidR="0069749F" w:rsidRPr="00700928" w:rsidRDefault="0069749F" w:rsidP="0069749F">
            <w:pPr>
              <w:jc w:val="both"/>
            </w:pPr>
            <w:r w:rsidRPr="00700928">
              <w:t xml:space="preserve">        "reasonId": 11</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totalPages": 3</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7</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el formato no válido</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9"/>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lastRenderedPageBreak/>
              <w:t>8</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o que el formato, el id de la razón y comparador de fechas no son válidos</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SortOrder": [</w:t>
            </w:r>
          </w:p>
          <w:p w:rsidR="0069749F" w:rsidRPr="00700928" w:rsidRDefault="0069749F" w:rsidP="0069749F">
            <w:pPr>
              <w:jc w:val="both"/>
              <w:rPr>
                <w:lang w:val="en-US"/>
              </w:rPr>
            </w:pPr>
            <w:r w:rsidRPr="00700928">
              <w:rPr>
                <w:lang w:val="en-US"/>
              </w:rPr>
              <w:t xml:space="preserve">        "SortOrder of download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Format": [</w:t>
            </w:r>
          </w:p>
          <w:p w:rsidR="0069749F" w:rsidRPr="00700928" w:rsidRDefault="0069749F" w:rsidP="0069749F">
            <w:pPr>
              <w:jc w:val="both"/>
              <w:rPr>
                <w:lang w:val="en-US"/>
              </w:rPr>
            </w:pPr>
            <w:r w:rsidRPr="00700928">
              <w:rPr>
                <w:lang w:val="en-US"/>
              </w:rPr>
              <w:t xml:space="preserve">        "Format must be valid"</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ReasonId": [</w:t>
            </w:r>
          </w:p>
          <w:p w:rsidR="0069749F" w:rsidRPr="00700928" w:rsidRDefault="0069749F" w:rsidP="0069749F">
            <w:pPr>
              <w:jc w:val="both"/>
              <w:rPr>
                <w:lang w:val="en-US"/>
              </w:rPr>
            </w:pPr>
            <w:r w:rsidRPr="00700928">
              <w:rPr>
                <w:lang w:val="en-US"/>
              </w:rPr>
              <w:t xml:space="preserve">        "Reason id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SortOrder": [</w:t>
            </w:r>
          </w:p>
          <w:p w:rsidR="0069749F" w:rsidRPr="00700928" w:rsidRDefault="0069749F" w:rsidP="0069749F">
            <w:pPr>
              <w:jc w:val="both"/>
              <w:rPr>
                <w:lang w:val="en-US"/>
              </w:rPr>
            </w:pPr>
            <w:r w:rsidRPr="00700928">
              <w:rPr>
                <w:lang w:val="en-US"/>
              </w:rPr>
              <w:t xml:space="preserve">        "SortOrder of download must be valid"</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024-02-19T01:06:53.088Z</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Lily</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5</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2</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center"/>
            </w:pPr>
            <w:r w:rsidRPr="00700928">
              <w:t>9</w:t>
            </w:r>
          </w:p>
        </w:tc>
        <w:tc>
          <w:tcPr>
            <w:tcW w:w="1559"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Obtener las descargas dada una paginación no válida</w:t>
            </w: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format</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val="restart"/>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PaginationParams.PageNumber": [</w:t>
            </w:r>
          </w:p>
          <w:p w:rsidR="0069749F" w:rsidRPr="00700928" w:rsidRDefault="0069749F" w:rsidP="0069749F">
            <w:pPr>
              <w:jc w:val="both"/>
              <w:rPr>
                <w:lang w:val="en-US"/>
              </w:rPr>
            </w:pPr>
            <w:r w:rsidRPr="00700928">
              <w:rPr>
                <w:lang w:val="en-US"/>
              </w:rPr>
              <w:t xml:space="preserve">        "Page Number of Pagination Params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PaginationParams.PageSize": [</w:t>
            </w:r>
          </w:p>
          <w:p w:rsidR="0069749F" w:rsidRPr="00700928" w:rsidRDefault="0069749F" w:rsidP="0069749F">
            <w:pPr>
              <w:jc w:val="both"/>
              <w:rPr>
                <w:lang w:val="en-US"/>
              </w:rPr>
            </w:pPr>
            <w:r w:rsidRPr="00700928">
              <w:rPr>
                <w:lang w:val="en-US"/>
              </w:rPr>
              <w:t xml:space="preserve">        "Page Size of Pagination Params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69749F" w:rsidRPr="00700928" w:rsidRDefault="0069749F" w:rsidP="0069749F">
            <w:pPr>
              <w:jc w:val="both"/>
            </w:pPr>
            <w:r w:rsidRPr="00700928">
              <w:t>Se muestra el código de respuesta 400 (Bad Request) y el json</w:t>
            </w:r>
          </w:p>
          <w:p w:rsidR="0069749F" w:rsidRPr="00700928" w:rsidRDefault="0069749F" w:rsidP="0069749F">
            <w:pPr>
              <w:jc w:val="both"/>
              <w:rPr>
                <w:lang w:val="en-US"/>
              </w:rPr>
            </w:pPr>
            <w:r w:rsidRPr="00700928">
              <w:rPr>
                <w:lang w:val="en-US"/>
              </w:rPr>
              <w:t>{</w:t>
            </w:r>
          </w:p>
          <w:p w:rsidR="0069749F" w:rsidRPr="00700928" w:rsidRDefault="0069749F" w:rsidP="0069749F">
            <w:pPr>
              <w:jc w:val="both"/>
              <w:rPr>
                <w:lang w:val="en-US"/>
              </w:rPr>
            </w:pPr>
            <w:r w:rsidRPr="00700928">
              <w:rPr>
                <w:lang w:val="en-US"/>
              </w:rPr>
              <w:t xml:space="preserve">  "problemDetails": {</w:t>
            </w:r>
          </w:p>
          <w:p w:rsidR="0069749F" w:rsidRPr="00700928" w:rsidRDefault="0069749F" w:rsidP="0069749F">
            <w:pPr>
              <w:jc w:val="both"/>
              <w:rPr>
                <w:lang w:val="en-US"/>
              </w:rPr>
            </w:pPr>
            <w:r w:rsidRPr="00700928">
              <w:rPr>
                <w:lang w:val="en-US"/>
              </w:rPr>
              <w:t xml:space="preserve">    "status": 400,</w:t>
            </w:r>
          </w:p>
          <w:p w:rsidR="0069749F" w:rsidRPr="00700928" w:rsidRDefault="0069749F" w:rsidP="0069749F">
            <w:pPr>
              <w:jc w:val="both"/>
              <w:rPr>
                <w:lang w:val="en-US"/>
              </w:rPr>
            </w:pPr>
            <w:r w:rsidRPr="00700928">
              <w:rPr>
                <w:lang w:val="en-US"/>
              </w:rPr>
              <w:t xml:space="preserve">    "errors": {</w:t>
            </w:r>
          </w:p>
          <w:p w:rsidR="0069749F" w:rsidRPr="00700928" w:rsidRDefault="0069749F" w:rsidP="0069749F">
            <w:pPr>
              <w:jc w:val="both"/>
              <w:rPr>
                <w:lang w:val="en-US"/>
              </w:rPr>
            </w:pPr>
            <w:r w:rsidRPr="00700928">
              <w:rPr>
                <w:lang w:val="en-US"/>
              </w:rPr>
              <w:t xml:space="preserve">      "PaginationParams.PageNumber": [</w:t>
            </w:r>
          </w:p>
          <w:p w:rsidR="0069749F" w:rsidRPr="00700928" w:rsidRDefault="0069749F" w:rsidP="0069749F">
            <w:pPr>
              <w:jc w:val="both"/>
              <w:rPr>
                <w:lang w:val="en-US"/>
              </w:rPr>
            </w:pPr>
            <w:r w:rsidRPr="00700928">
              <w:rPr>
                <w:lang w:val="en-US"/>
              </w:rPr>
              <w:t xml:space="preserve">        "Page Number of Pagination Params must be greater than 0"</w:t>
            </w:r>
          </w:p>
          <w:p w:rsidR="0069749F" w:rsidRPr="00700928" w:rsidRDefault="0069749F" w:rsidP="0069749F">
            <w:pPr>
              <w:jc w:val="both"/>
              <w:rPr>
                <w:lang w:val="en-US"/>
              </w:rPr>
            </w:pPr>
            <w:r w:rsidRPr="00700928">
              <w:rPr>
                <w:lang w:val="en-US"/>
              </w:rPr>
              <w:t xml:space="preserve">      ],</w:t>
            </w:r>
          </w:p>
          <w:p w:rsidR="0069749F" w:rsidRPr="00700928" w:rsidRDefault="0069749F" w:rsidP="0069749F">
            <w:pPr>
              <w:jc w:val="both"/>
              <w:rPr>
                <w:lang w:val="en-US"/>
              </w:rPr>
            </w:pPr>
            <w:r w:rsidRPr="00700928">
              <w:rPr>
                <w:lang w:val="en-US"/>
              </w:rPr>
              <w:t xml:space="preserve">      "PaginationParams.PageSize": [</w:t>
            </w:r>
          </w:p>
          <w:p w:rsidR="0069749F" w:rsidRPr="00700928" w:rsidRDefault="0069749F" w:rsidP="0069749F">
            <w:pPr>
              <w:jc w:val="both"/>
              <w:rPr>
                <w:lang w:val="en-US"/>
              </w:rPr>
            </w:pPr>
            <w:r w:rsidRPr="00700928">
              <w:rPr>
                <w:lang w:val="en-US"/>
              </w:rPr>
              <w:t xml:space="preserve">        "Page Size of Pagination Params must be greater than 0"</w:t>
            </w:r>
          </w:p>
          <w:p w:rsidR="0069749F" w:rsidRPr="00700928" w:rsidRDefault="0069749F" w:rsidP="0069749F">
            <w:pPr>
              <w:jc w:val="both"/>
            </w:pPr>
            <w:r w:rsidRPr="00700928">
              <w:rPr>
                <w:lang w:val="en-US"/>
              </w:rPr>
              <w:t xml:space="preserve">      </w:t>
            </w:r>
            <w:r w:rsidRPr="00700928">
              <w:t>]</w:t>
            </w:r>
          </w:p>
          <w:p w:rsidR="0069749F" w:rsidRPr="00700928" w:rsidRDefault="0069749F" w:rsidP="0069749F">
            <w:pPr>
              <w:jc w:val="both"/>
            </w:pPr>
            <w:r w:rsidRPr="00700928">
              <w:t xml:space="preserve">    }</w:t>
            </w:r>
          </w:p>
          <w:p w:rsidR="0069749F" w:rsidRPr="00700928" w:rsidRDefault="0069749F" w:rsidP="0069749F">
            <w:pPr>
              <w:jc w:val="both"/>
            </w:pPr>
            <w:r w:rsidRPr="00700928">
              <w:t xml:space="preserve">  }</w:t>
            </w:r>
          </w:p>
          <w:p w:rsidR="0069749F" w:rsidRPr="00700928" w:rsidRDefault="0069749F" w:rsidP="0069749F">
            <w:pPr>
              <w:jc w:val="both"/>
            </w:pPr>
            <w:r w:rsidRPr="00700928">
              <w:t>}</w:t>
            </w: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OfDownloa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usernam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ocument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reasonId</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null</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Numb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pageSize</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By</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0</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sortOrde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1</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right w:val="single" w:sz="4" w:space="0" w:color="auto"/>
            </w:tcBorders>
            <w:vAlign w:val="center"/>
          </w:tcPr>
          <w:p w:rsidR="0069749F" w:rsidRPr="00700928" w:rsidRDefault="0069749F" w:rsidP="0069749F">
            <w:pPr>
              <w:rPr>
                <w:lang w:eastAsia="en-US"/>
              </w:rPr>
            </w:pPr>
          </w:p>
        </w:tc>
      </w:tr>
      <w:tr w:rsidR="0069749F" w:rsidRPr="00700928" w:rsidTr="0069749F">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1560"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dateComparator</w:t>
            </w:r>
          </w:p>
        </w:tc>
        <w:tc>
          <w:tcPr>
            <w:tcW w:w="1134" w:type="dxa"/>
            <w:tcBorders>
              <w:top w:val="single" w:sz="4" w:space="0" w:color="auto"/>
              <w:left w:val="single" w:sz="4" w:space="0" w:color="auto"/>
              <w:bottom w:val="single" w:sz="4" w:space="0" w:color="auto"/>
              <w:right w:val="single" w:sz="4" w:space="0" w:color="auto"/>
            </w:tcBorders>
            <w:hideMark/>
          </w:tcPr>
          <w:p w:rsidR="0069749F" w:rsidRPr="00700928" w:rsidRDefault="0069749F" w:rsidP="0069749F">
            <w:pPr>
              <w:jc w:val="both"/>
            </w:pPr>
            <w:r w:rsidRPr="00700928">
              <w:t>4</w:t>
            </w:r>
          </w:p>
        </w:tc>
        <w:tc>
          <w:tcPr>
            <w:tcW w:w="4252" w:type="dxa"/>
            <w:vMerge/>
            <w:tcBorders>
              <w:top w:val="single" w:sz="4" w:space="0" w:color="auto"/>
              <w:left w:val="single" w:sz="4" w:space="0" w:color="auto"/>
              <w:bottom w:val="single" w:sz="4" w:space="0" w:color="auto"/>
              <w:right w:val="single" w:sz="4" w:space="0" w:color="auto"/>
            </w:tcBorders>
            <w:vAlign w:val="center"/>
            <w:hideMark/>
          </w:tcPr>
          <w:p w:rsidR="0069749F" w:rsidRPr="00700928" w:rsidRDefault="0069749F" w:rsidP="0069749F">
            <w:pPr>
              <w:rPr>
                <w:lang w:eastAsia="en-US"/>
              </w:rPr>
            </w:pPr>
          </w:p>
        </w:tc>
        <w:tc>
          <w:tcPr>
            <w:tcW w:w="4536" w:type="dxa"/>
            <w:vMerge/>
            <w:tcBorders>
              <w:left w:val="single" w:sz="4" w:space="0" w:color="auto"/>
              <w:bottom w:val="single" w:sz="4" w:space="0" w:color="auto"/>
              <w:right w:val="single" w:sz="4" w:space="0" w:color="auto"/>
            </w:tcBorders>
            <w:vAlign w:val="center"/>
          </w:tcPr>
          <w:p w:rsidR="0069749F" w:rsidRPr="00700928" w:rsidRDefault="0069749F" w:rsidP="0069749F">
            <w:pPr>
              <w:rPr>
                <w:lang w:eastAsia="en-US"/>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36" w:name="_Ref159889299"/>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8</w:t>
      </w:r>
      <w:r w:rsidRPr="00700928">
        <w:rPr>
          <w:b/>
          <w:i w:val="0"/>
          <w:color w:val="auto"/>
          <w:sz w:val="24"/>
          <w:szCs w:val="24"/>
        </w:rPr>
        <w:fldChar w:fldCharType="end"/>
      </w:r>
      <w:bookmarkEnd w:id="136"/>
      <w:r w:rsidRPr="00700928">
        <w:rPr>
          <w:b/>
          <w:i w:val="0"/>
          <w:color w:val="auto"/>
          <w:sz w:val="24"/>
          <w:szCs w:val="24"/>
        </w:rPr>
        <w:t>:</w:t>
      </w:r>
      <w:r w:rsidRPr="00700928">
        <w:rPr>
          <w:i w:val="0"/>
          <w:color w:val="auto"/>
          <w:sz w:val="24"/>
          <w:szCs w:val="24"/>
        </w:rPr>
        <w:t xml:space="preserve"> Diseño de prueba de caja negra para </w:t>
      </w:r>
      <w:r w:rsidRPr="00700928">
        <w:rPr>
          <w:color w:val="auto"/>
          <w:sz w:val="24"/>
          <w:szCs w:val="24"/>
        </w:rPr>
        <w:t>endpoint</w:t>
      </w:r>
      <w:r w:rsidRPr="00700928">
        <w:rPr>
          <w:i w:val="0"/>
          <w:color w:val="auto"/>
          <w:sz w:val="24"/>
          <w:szCs w:val="24"/>
        </w:rPr>
        <w:t xml:space="preserve"> “POST /download”</w:t>
      </w:r>
    </w:p>
    <w:tbl>
      <w:tblPr>
        <w:tblStyle w:val="Tablaconcuadrcula"/>
        <w:tblW w:w="0" w:type="auto"/>
        <w:tblInd w:w="0" w:type="dxa"/>
        <w:tblLook w:val="04A0" w:firstRow="1" w:lastRow="0" w:firstColumn="1" w:lastColumn="0" w:noHBand="0" w:noVBand="1"/>
      </w:tblPr>
      <w:tblGrid>
        <w:gridCol w:w="3397"/>
        <w:gridCol w:w="10348"/>
      </w:tblGrid>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6: Descargar un documento en un formato específico</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69749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34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tbl>
      <w:tblPr>
        <w:tblStyle w:val="Tablaconcuadrcula"/>
        <w:tblW w:w="13745" w:type="dxa"/>
        <w:tblInd w:w="0" w:type="dxa"/>
        <w:tblLayout w:type="fixed"/>
        <w:tblLook w:val="04A0" w:firstRow="1" w:lastRow="0" w:firstColumn="1" w:lastColumn="0" w:noHBand="0" w:noVBand="1"/>
      </w:tblPr>
      <w:tblGrid>
        <w:gridCol w:w="704"/>
        <w:gridCol w:w="1418"/>
        <w:gridCol w:w="1984"/>
        <w:gridCol w:w="992"/>
        <w:gridCol w:w="4111"/>
        <w:gridCol w:w="4536"/>
      </w:tblGrid>
      <w:tr w:rsidR="004539BF" w:rsidRPr="00700928" w:rsidTr="004539BF">
        <w:tc>
          <w:tcPr>
            <w:tcW w:w="70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Escenari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Nombre de variable de entrada</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Valor</w:t>
            </w:r>
          </w:p>
        </w:tc>
        <w:tc>
          <w:tcPr>
            <w:tcW w:w="4111"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Resultados Esperados</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center"/>
              <w:rPr>
                <w:b/>
              </w:rPr>
            </w:pPr>
            <w:r w:rsidRPr="00700928">
              <w:rPr>
                <w:b/>
              </w:rPr>
              <w:t>Resultados Esperados</w:t>
            </w:r>
          </w:p>
        </w:tc>
      </w:tr>
      <w:tr w:rsidR="004539BF" w:rsidRPr="00700928" w:rsidTr="004539BF">
        <w:trPr>
          <w:trHeight w:val="231"/>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con éxit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200 (OK)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data": </w:t>
            </w:r>
          </w:p>
          <w:p w:rsidR="004539BF" w:rsidRPr="00700928" w:rsidRDefault="004539BF" w:rsidP="004539BF">
            <w:pPr>
              <w:jc w:val="both"/>
              <w:rPr>
                <w:lang w:val="en-US"/>
              </w:rPr>
            </w:pPr>
            <w:r w:rsidRPr="00700928">
              <w:rPr>
                <w:lang w:val="en-US"/>
              </w:rPr>
              <w:lastRenderedPageBreak/>
              <w:t>"https://bucket-production-b52d.up.railway.app/aica-docs//pdf/Prueba1.pdf?X-Amz-Algorithm=AWS4-HMAC-SHA</w:t>
            </w:r>
          </w:p>
          <w:p w:rsidR="004539BF" w:rsidRPr="00700928" w:rsidRDefault="004539BF" w:rsidP="004539BF">
            <w:pPr>
              <w:jc w:val="both"/>
              <w:rPr>
                <w:lang w:val="en-US"/>
              </w:rPr>
            </w:pPr>
            <w:r w:rsidRPr="00700928">
              <w:rPr>
                <w:lang w:val="en-US"/>
              </w:rPr>
              <w:t>256&amp;X-Amz-Credential=tes</w:t>
            </w:r>
          </w:p>
          <w:p w:rsidR="004539BF" w:rsidRPr="00700928" w:rsidRDefault="004539BF" w:rsidP="004539BF">
            <w:pPr>
              <w:jc w:val="both"/>
              <w:rPr>
                <w:lang w:val="en-US"/>
              </w:rPr>
            </w:pPr>
            <w:r w:rsidRPr="00700928">
              <w:rPr>
                <w:lang w:val="en-US"/>
              </w:rPr>
              <w:t>tuser%2F2024</w:t>
            </w:r>
          </w:p>
          <w:p w:rsidR="004539BF" w:rsidRPr="00700928" w:rsidRDefault="004539BF" w:rsidP="004539BF">
            <w:pPr>
              <w:jc w:val="both"/>
              <w:rPr>
                <w:lang w:val="en-US"/>
              </w:rPr>
            </w:pPr>
            <w:r w:rsidRPr="00700928">
              <w:rPr>
                <w:lang w:val="en-US"/>
              </w:rPr>
              <w:t>0218%2Fus-east-1%2Fs3%2Faws</w:t>
            </w:r>
          </w:p>
          <w:p w:rsidR="004539BF" w:rsidRPr="00700928" w:rsidRDefault="004539BF" w:rsidP="004539BF">
            <w:pPr>
              <w:jc w:val="both"/>
              <w:rPr>
                <w:lang w:val="en-US"/>
              </w:rPr>
            </w:pPr>
            <w:r w:rsidRPr="00700928">
              <w:rPr>
                <w:lang w:val="en-US"/>
              </w:rPr>
              <w:t>4_request&amp;X-Amz-Date=20240218T082826Z&amp;X-Amz-Expires=300&amp;X-Amz-SignedHeaders</w:t>
            </w:r>
          </w:p>
          <w:p w:rsidR="004539BF" w:rsidRPr="00700928" w:rsidRDefault="004539BF" w:rsidP="004539BF">
            <w:pPr>
              <w:jc w:val="both"/>
              <w:rPr>
                <w:lang w:val="en-US"/>
              </w:rPr>
            </w:pPr>
            <w:r w:rsidRPr="00700928">
              <w:rPr>
                <w:lang w:val="en-US"/>
              </w:rPr>
              <w:t>=host&amp;X-Amz-Signature=1f8bf179d51b93a</w:t>
            </w:r>
          </w:p>
          <w:p w:rsidR="004539BF" w:rsidRPr="00700928" w:rsidRDefault="004539BF" w:rsidP="004539BF">
            <w:pPr>
              <w:jc w:val="both"/>
              <w:rPr>
                <w:lang w:val="en-US"/>
              </w:rPr>
            </w:pPr>
            <w:r w:rsidRPr="00700928">
              <w:rPr>
                <w:lang w:val="en-US"/>
              </w:rPr>
              <w:t>4d1</w:t>
            </w:r>
          </w:p>
          <w:p w:rsidR="004539BF" w:rsidRPr="00700928" w:rsidRDefault="004539BF" w:rsidP="004539BF">
            <w:pPr>
              <w:jc w:val="both"/>
              <w:rPr>
                <w:lang w:val="en-US"/>
              </w:rPr>
            </w:pPr>
            <w:r w:rsidRPr="00700928">
              <w:rPr>
                <w:lang w:val="en-US"/>
              </w:rPr>
              <w:t>542ce90d0bfc57b290147</w:t>
            </w:r>
          </w:p>
          <w:p w:rsidR="004539BF" w:rsidRPr="00700928" w:rsidRDefault="004539BF" w:rsidP="004539BF">
            <w:pPr>
              <w:jc w:val="both"/>
              <w:rPr>
                <w:lang w:val="en-US"/>
              </w:rPr>
            </w:pPr>
            <w:r w:rsidRPr="00700928">
              <w:rPr>
                <w:lang w:val="en-US"/>
              </w:rPr>
              <w:t>a6f4543</w:t>
            </w:r>
          </w:p>
          <w:p w:rsidR="004539BF" w:rsidRPr="00700928" w:rsidRDefault="004539BF" w:rsidP="004539BF">
            <w:pPr>
              <w:jc w:val="both"/>
              <w:rPr>
                <w:lang w:val="en-US"/>
              </w:rPr>
            </w:pPr>
            <w:r w:rsidRPr="00700928">
              <w:rPr>
                <w:lang w:val="en-US"/>
              </w:rPr>
              <w:t>ce75285af4e91d4d31"</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200 (OK)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data": </w:t>
            </w:r>
          </w:p>
          <w:p w:rsidR="004539BF" w:rsidRPr="00700928" w:rsidRDefault="004539BF" w:rsidP="004539BF">
            <w:pPr>
              <w:jc w:val="both"/>
              <w:rPr>
                <w:lang w:val="en-US"/>
              </w:rPr>
            </w:pPr>
            <w:r w:rsidRPr="00700928">
              <w:rPr>
                <w:lang w:val="en-US"/>
              </w:rPr>
              <w:lastRenderedPageBreak/>
              <w:t>"https://bucket-production-b52d.up.railway.app/aica-docs//pdf/Prueba1.pdf?X-Amz-Algorithm=AWS4-HMAC-SHA</w:t>
            </w:r>
          </w:p>
          <w:p w:rsidR="004539BF" w:rsidRPr="00700928" w:rsidRDefault="004539BF" w:rsidP="004539BF">
            <w:pPr>
              <w:jc w:val="both"/>
              <w:rPr>
                <w:lang w:val="en-US"/>
              </w:rPr>
            </w:pPr>
            <w:r w:rsidRPr="00700928">
              <w:rPr>
                <w:lang w:val="en-US"/>
              </w:rPr>
              <w:t>256&amp;X-Amz-Credential=tes</w:t>
            </w:r>
          </w:p>
          <w:p w:rsidR="004539BF" w:rsidRPr="00700928" w:rsidRDefault="004539BF" w:rsidP="004539BF">
            <w:pPr>
              <w:jc w:val="both"/>
              <w:rPr>
                <w:lang w:val="en-US"/>
              </w:rPr>
            </w:pPr>
            <w:r w:rsidRPr="00700928">
              <w:rPr>
                <w:lang w:val="en-US"/>
              </w:rPr>
              <w:t>tuser%2F2024</w:t>
            </w:r>
          </w:p>
          <w:p w:rsidR="004539BF" w:rsidRPr="00700928" w:rsidRDefault="004539BF" w:rsidP="004539BF">
            <w:pPr>
              <w:jc w:val="both"/>
              <w:rPr>
                <w:lang w:val="en-US"/>
              </w:rPr>
            </w:pPr>
            <w:r w:rsidRPr="00700928">
              <w:rPr>
                <w:lang w:val="en-US"/>
              </w:rPr>
              <w:t>0218%2Fus-east-1%2Fs3%2Faws</w:t>
            </w:r>
          </w:p>
          <w:p w:rsidR="004539BF" w:rsidRPr="00700928" w:rsidRDefault="004539BF" w:rsidP="004539BF">
            <w:pPr>
              <w:jc w:val="both"/>
              <w:rPr>
                <w:lang w:val="en-US"/>
              </w:rPr>
            </w:pPr>
            <w:r w:rsidRPr="00700928">
              <w:rPr>
                <w:lang w:val="en-US"/>
              </w:rPr>
              <w:t>4_request&amp;X-Amz-Date=20240218T082826Z&amp;X-Amz-Expires=300&amp;X-Amz-SignedHeaders</w:t>
            </w:r>
          </w:p>
          <w:p w:rsidR="004539BF" w:rsidRPr="00700928" w:rsidRDefault="004539BF" w:rsidP="004539BF">
            <w:pPr>
              <w:jc w:val="both"/>
              <w:rPr>
                <w:lang w:val="en-US"/>
              </w:rPr>
            </w:pPr>
            <w:r w:rsidRPr="00700928">
              <w:rPr>
                <w:lang w:val="en-US"/>
              </w:rPr>
              <w:t>=host&amp;X-Amz-Signature=1f8bf179d51b93a</w:t>
            </w:r>
          </w:p>
          <w:p w:rsidR="004539BF" w:rsidRPr="00700928" w:rsidRDefault="004539BF" w:rsidP="004539BF">
            <w:pPr>
              <w:jc w:val="both"/>
              <w:rPr>
                <w:lang w:val="en-US"/>
              </w:rPr>
            </w:pPr>
            <w:r w:rsidRPr="00700928">
              <w:rPr>
                <w:lang w:val="en-US"/>
              </w:rPr>
              <w:t>4d1</w:t>
            </w:r>
          </w:p>
          <w:p w:rsidR="004539BF" w:rsidRPr="00700928" w:rsidRDefault="004539BF" w:rsidP="004539BF">
            <w:pPr>
              <w:jc w:val="both"/>
              <w:rPr>
                <w:lang w:val="en-US"/>
              </w:rPr>
            </w:pPr>
            <w:r w:rsidRPr="00700928">
              <w:rPr>
                <w:lang w:val="en-US"/>
              </w:rPr>
              <w:t>542ce90d0bfc57b290147</w:t>
            </w:r>
          </w:p>
          <w:p w:rsidR="004539BF" w:rsidRPr="00700928" w:rsidRDefault="004539BF" w:rsidP="004539BF">
            <w:pPr>
              <w:jc w:val="both"/>
              <w:rPr>
                <w:lang w:val="en-US"/>
              </w:rPr>
            </w:pPr>
            <w:r w:rsidRPr="00700928">
              <w:rPr>
                <w:lang w:val="en-US"/>
              </w:rPr>
              <w:t>a6f4543</w:t>
            </w:r>
          </w:p>
          <w:p w:rsidR="004539BF" w:rsidRPr="00700928" w:rsidRDefault="004539BF" w:rsidP="004539BF">
            <w:pPr>
              <w:jc w:val="both"/>
              <w:rPr>
                <w:lang w:val="en-US"/>
              </w:rPr>
            </w:pPr>
            <w:r w:rsidRPr="00700928">
              <w:rPr>
                <w:lang w:val="en-US"/>
              </w:rPr>
              <w:t>ce75285af4e91d4d31"</w:t>
            </w:r>
          </w:p>
          <w:p w:rsidR="004539BF" w:rsidRPr="00700928" w:rsidRDefault="004539BF" w:rsidP="004539BF">
            <w:pPr>
              <w:jc w:val="both"/>
            </w:pPr>
            <w:r w:rsidRPr="00700928">
              <w:t>}</w:t>
            </w: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dado un formato no válido</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2</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Format": [</w:t>
            </w:r>
          </w:p>
          <w:p w:rsidR="004539BF" w:rsidRPr="00700928" w:rsidRDefault="004539BF" w:rsidP="004539BF">
            <w:pPr>
              <w:jc w:val="both"/>
              <w:rPr>
                <w:lang w:val="en-US"/>
              </w:rPr>
            </w:pPr>
            <w:r w:rsidRPr="00700928">
              <w:rPr>
                <w:lang w:val="en-US"/>
              </w:rPr>
              <w:t xml:space="preserve">        "Format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lastRenderedPageBreak/>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Format": [</w:t>
            </w:r>
          </w:p>
          <w:p w:rsidR="004539BF" w:rsidRPr="00700928" w:rsidRDefault="004539BF" w:rsidP="004539BF">
            <w:pPr>
              <w:jc w:val="both"/>
              <w:rPr>
                <w:lang w:val="en-US"/>
              </w:rPr>
            </w:pPr>
            <w:r w:rsidRPr="00700928">
              <w:rPr>
                <w:lang w:val="en-US"/>
              </w:rPr>
              <w:t xml:space="preserve">        "Format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lastRenderedPageBreak/>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 xml:space="preserve">Descargar documento dado un usuario null </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Username": [</w:t>
            </w:r>
          </w:p>
          <w:p w:rsidR="004539BF" w:rsidRPr="00700928" w:rsidRDefault="004539BF" w:rsidP="004539BF">
            <w:pPr>
              <w:jc w:val="both"/>
              <w:rPr>
                <w:lang w:val="en-US"/>
              </w:rPr>
            </w:pPr>
            <w:r w:rsidRPr="00700928">
              <w:rPr>
                <w:lang w:val="en-US"/>
              </w:rPr>
              <w:t xml:space="preserve">        "Username must not be empty"</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Username": [</w:t>
            </w:r>
          </w:p>
          <w:p w:rsidR="004539BF" w:rsidRPr="00700928" w:rsidRDefault="004539BF" w:rsidP="004539BF">
            <w:pPr>
              <w:jc w:val="both"/>
              <w:rPr>
                <w:lang w:val="en-US"/>
              </w:rPr>
            </w:pPr>
            <w:r w:rsidRPr="00700928">
              <w:rPr>
                <w:lang w:val="en-US"/>
              </w:rPr>
              <w:t xml:space="preserve">        "Username must not be empty"</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null</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 xml:space="preserve">Descargar documento dado un id de documento no existente </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4,</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Document Id": [</w:t>
            </w:r>
          </w:p>
          <w:p w:rsidR="004539BF" w:rsidRPr="00700928" w:rsidRDefault="004539BF" w:rsidP="004539BF">
            <w:pPr>
              <w:jc w:val="both"/>
              <w:rPr>
                <w:lang w:val="en-US"/>
              </w:rPr>
            </w:pPr>
            <w:r w:rsidRPr="00700928">
              <w:rPr>
                <w:lang w:val="en-US"/>
              </w:rPr>
              <w:lastRenderedPageBreak/>
              <w:t xml:space="preserve">        "Doesn`t exist a document with the given 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4,</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Document Id": [</w:t>
            </w:r>
          </w:p>
          <w:p w:rsidR="004539BF" w:rsidRPr="00700928" w:rsidRDefault="004539BF" w:rsidP="004539BF">
            <w:pPr>
              <w:jc w:val="both"/>
              <w:rPr>
                <w:lang w:val="en-US"/>
              </w:rPr>
            </w:pPr>
            <w:r w:rsidRPr="00700928">
              <w:rPr>
                <w:lang w:val="en-US"/>
              </w:rPr>
              <w:lastRenderedPageBreak/>
              <w:t xml:space="preserve">        "Doesn`t exist a document with the given 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9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3</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5</w:t>
            </w:r>
          </w:p>
        </w:tc>
        <w:tc>
          <w:tcPr>
            <w:tcW w:w="1418"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escargar documento dada una razón no válida</w:t>
            </w: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format</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0</w:t>
            </w:r>
          </w:p>
        </w:tc>
        <w:tc>
          <w:tcPr>
            <w:tcW w:w="4111" w:type="dxa"/>
            <w:vMerge w:val="restart"/>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ReasonId": [</w:t>
            </w:r>
          </w:p>
          <w:p w:rsidR="004539BF" w:rsidRPr="00700928" w:rsidRDefault="004539BF" w:rsidP="004539BF">
            <w:pPr>
              <w:jc w:val="both"/>
              <w:rPr>
                <w:lang w:val="en-US"/>
              </w:rPr>
            </w:pPr>
            <w:r w:rsidRPr="00700928">
              <w:rPr>
                <w:lang w:val="en-US"/>
              </w:rPr>
              <w:t xml:space="preserve">        "Reason Id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536"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t>Se muestra el código de respuesta 400 (Bad Request)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ReasonId": [</w:t>
            </w:r>
          </w:p>
          <w:p w:rsidR="004539BF" w:rsidRPr="00700928" w:rsidRDefault="004539BF" w:rsidP="004539BF">
            <w:pPr>
              <w:jc w:val="both"/>
              <w:rPr>
                <w:lang w:val="en-US"/>
              </w:rPr>
            </w:pPr>
            <w:r w:rsidRPr="00700928">
              <w:rPr>
                <w:lang w:val="en-US"/>
              </w:rPr>
              <w:t xml:space="preserve">        "Reason Id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username</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Lilyrosa</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val="restart"/>
            <w:tcBorders>
              <w:top w:val="single" w:sz="4" w:space="0" w:color="auto"/>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right w:val="single" w:sz="4" w:space="0" w:color="auto"/>
            </w:tcBorders>
            <w:vAlign w:val="center"/>
          </w:tcPr>
          <w:p w:rsidR="004539BF" w:rsidRPr="00700928" w:rsidRDefault="004539BF" w:rsidP="004539BF">
            <w:pPr>
              <w:rPr>
                <w:lang w:eastAsia="en-US"/>
              </w:rPr>
            </w:pPr>
          </w:p>
        </w:tc>
      </w:tr>
      <w:tr w:rsidR="004539BF" w:rsidRPr="00700928" w:rsidTr="004539BF">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4539BF" w:rsidRPr="00700928" w:rsidRDefault="004539BF" w:rsidP="004539BF">
            <w:pPr>
              <w:rPr>
                <w:lang w:eastAsia="en-US"/>
              </w:rPr>
            </w:pPr>
          </w:p>
        </w:tc>
        <w:tc>
          <w:tcPr>
            <w:tcW w:w="4536" w:type="dxa"/>
            <w:vMerge/>
            <w:tcBorders>
              <w:left w:val="single" w:sz="4" w:space="0" w:color="auto"/>
              <w:bottom w:val="single" w:sz="4" w:space="0" w:color="auto"/>
              <w:right w:val="single" w:sz="4" w:space="0" w:color="auto"/>
            </w:tcBorders>
            <w:vAlign w:val="center"/>
          </w:tcPr>
          <w:p w:rsidR="004539BF" w:rsidRPr="00700928" w:rsidRDefault="004539BF" w:rsidP="004539BF">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BC581C" w:rsidRPr="00700928" w:rsidRDefault="00BC581C" w:rsidP="00902F9C">
      <w:pPr>
        <w:pStyle w:val="Descripcin"/>
        <w:keepNext/>
        <w:jc w:val="both"/>
        <w:rPr>
          <w:b/>
          <w:i w:val="0"/>
          <w:color w:val="auto"/>
          <w:sz w:val="24"/>
          <w:szCs w:val="24"/>
        </w:rPr>
      </w:pPr>
      <w:bookmarkStart w:id="137" w:name="_Ref159889821"/>
    </w:p>
    <w:p w:rsidR="00BC581C" w:rsidRPr="00700928" w:rsidRDefault="00BC581C" w:rsidP="00902F9C">
      <w:pPr>
        <w:pStyle w:val="Descripcin"/>
        <w:keepNext/>
        <w:jc w:val="both"/>
        <w:rPr>
          <w:b/>
          <w:i w:val="0"/>
          <w:color w:val="auto"/>
          <w:sz w:val="24"/>
          <w:szCs w:val="24"/>
        </w:rPr>
      </w:pPr>
    </w:p>
    <w:p w:rsidR="00902F9C" w:rsidRPr="00700928" w:rsidRDefault="00902F9C" w:rsidP="00902F9C">
      <w:pPr>
        <w:pStyle w:val="Descripcin"/>
        <w:keepNext/>
        <w:jc w:val="both"/>
        <w:rPr>
          <w:i w:val="0"/>
          <w:color w:val="auto"/>
          <w:sz w:val="24"/>
          <w:szCs w:val="24"/>
        </w:rPr>
      </w:pPr>
      <w:bookmarkStart w:id="138" w:name="_Ref15995062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9</w:t>
      </w:r>
      <w:r w:rsidRPr="00700928">
        <w:rPr>
          <w:b/>
          <w:i w:val="0"/>
          <w:color w:val="auto"/>
          <w:sz w:val="24"/>
          <w:szCs w:val="24"/>
        </w:rPr>
        <w:fldChar w:fldCharType="end"/>
      </w:r>
      <w:bookmarkEnd w:id="137"/>
      <w:bookmarkEnd w:id="138"/>
      <w:r w:rsidRPr="00700928">
        <w:rPr>
          <w:b/>
          <w:i w:val="0"/>
          <w:color w:val="auto"/>
          <w:sz w:val="24"/>
          <w:szCs w:val="24"/>
        </w:rPr>
        <w:t>:</w:t>
      </w:r>
      <w:r w:rsidRPr="00700928">
        <w:rPr>
          <w:i w:val="0"/>
          <w:color w:val="auto"/>
          <w:sz w:val="24"/>
          <w:szCs w:val="24"/>
        </w:rPr>
        <w:t xml:space="preserve"> Diseño de caso de prueba de caja negra para el </w:t>
      </w:r>
      <w:r w:rsidRPr="00700928">
        <w:rPr>
          <w:color w:val="auto"/>
          <w:sz w:val="24"/>
          <w:szCs w:val="24"/>
        </w:rPr>
        <w:t>endpoint</w:t>
      </w:r>
      <w:r w:rsidRPr="00700928">
        <w:rPr>
          <w:i w:val="0"/>
          <w:color w:val="auto"/>
          <w:sz w:val="24"/>
          <w:szCs w:val="24"/>
        </w:rPr>
        <w:t xml:space="preserve"> “GET /nomenclator/{type}”</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7: Obtener los nomencladores de un tipo dado</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887" w:type="dxa"/>
        <w:tblInd w:w="0" w:type="dxa"/>
        <w:tblLook w:val="04A0" w:firstRow="1" w:lastRow="0" w:firstColumn="1" w:lastColumn="0" w:noHBand="0" w:noVBand="1"/>
      </w:tblPr>
      <w:tblGrid>
        <w:gridCol w:w="550"/>
        <w:gridCol w:w="1979"/>
        <w:gridCol w:w="1552"/>
        <w:gridCol w:w="839"/>
        <w:gridCol w:w="4289"/>
        <w:gridCol w:w="4678"/>
      </w:tblGrid>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rFonts w:asciiTheme="minorHAnsi" w:hAnsiTheme="minorHAnsi"/>
                <w:b/>
              </w:rPr>
            </w:pPr>
            <w:r w:rsidRPr="00700928">
              <w:rPr>
                <w:b/>
              </w:rPr>
              <w:t>CP</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Escenari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Nombre de variable de entrada</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Valor</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center"/>
              <w:rPr>
                <w:b/>
              </w:rPr>
            </w:pPr>
            <w:r w:rsidRPr="00700928">
              <w:rPr>
                <w:b/>
              </w:rPr>
              <w:t>Resultados Esperados</w:t>
            </w:r>
          </w:p>
        </w:tc>
      </w:tr>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t>1</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Obtener nomencladores dado un tipo correct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1</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200 (OK) y el json</w:t>
            </w:r>
          </w:p>
          <w:p w:rsidR="004539BF" w:rsidRPr="00700928" w:rsidRDefault="004539BF" w:rsidP="004539BF">
            <w:pPr>
              <w:jc w:val="both"/>
            </w:pPr>
            <w:r w:rsidRPr="00700928">
              <w:t>{</w:t>
            </w:r>
          </w:p>
          <w:p w:rsidR="004539BF" w:rsidRPr="00700928" w:rsidRDefault="004539BF" w:rsidP="004539BF">
            <w:pPr>
              <w:jc w:val="both"/>
            </w:pPr>
            <w:r w:rsidRPr="00700928">
              <w:t xml:space="preserve">  "data":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9,</w:t>
            </w:r>
          </w:p>
          <w:p w:rsidR="004539BF" w:rsidRPr="00700928" w:rsidRDefault="004539BF" w:rsidP="004539BF">
            <w:pPr>
              <w:jc w:val="both"/>
            </w:pPr>
            <w:r w:rsidRPr="00700928">
              <w:t xml:space="preserve">      "name": "Envío a personal externo autorizad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0,</w:t>
            </w:r>
          </w:p>
          <w:p w:rsidR="004539BF" w:rsidRPr="00700928" w:rsidRDefault="004539BF" w:rsidP="004539BF">
            <w:pPr>
              <w:jc w:val="both"/>
            </w:pPr>
            <w:r w:rsidRPr="00700928">
              <w:t xml:space="preserve">      "name": "Elaboración de CTD",</w:t>
            </w:r>
          </w:p>
          <w:p w:rsidR="004539BF" w:rsidRPr="00700928" w:rsidRDefault="004539BF" w:rsidP="004539BF">
            <w:pPr>
              <w:jc w:val="both"/>
              <w:rPr>
                <w:lang w:val="en-US"/>
              </w:rPr>
            </w:pPr>
            <w:r w:rsidRPr="00700928">
              <w:t xml:space="preserve">      </w:t>
            </w:r>
            <w:r w:rsidRPr="00700928">
              <w:rPr>
                <w:lang w:val="en-US"/>
              </w:rPr>
              <w:t>"type": 1</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lastRenderedPageBreak/>
              <w:t xml:space="preserve">      "id": 11,</w:t>
            </w:r>
          </w:p>
          <w:p w:rsidR="004539BF" w:rsidRPr="00700928" w:rsidRDefault="004539BF" w:rsidP="004539BF">
            <w:pPr>
              <w:jc w:val="both"/>
              <w:rPr>
                <w:lang w:val="en-US"/>
              </w:rPr>
            </w:pPr>
            <w:r w:rsidRPr="00700928">
              <w:rPr>
                <w:lang w:val="en-US"/>
              </w:rPr>
              <w:t xml:space="preserve">      "name": "Solicitud del CECMED",</w:t>
            </w:r>
          </w:p>
          <w:p w:rsidR="004539BF" w:rsidRPr="00700928" w:rsidRDefault="004539BF" w:rsidP="004539BF">
            <w:pPr>
              <w:jc w:val="both"/>
              <w:rPr>
                <w:lang w:val="en-US"/>
              </w:rPr>
            </w:pPr>
            <w:r w:rsidRPr="00700928">
              <w:rPr>
                <w:lang w:val="en-US"/>
              </w:rPr>
              <w:t xml:space="preserve">      "type": 1</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2,</w:t>
            </w:r>
          </w:p>
          <w:p w:rsidR="004539BF" w:rsidRPr="00700928" w:rsidRDefault="004539BF" w:rsidP="004539BF">
            <w:pPr>
              <w:jc w:val="both"/>
            </w:pPr>
            <w:r w:rsidRPr="00700928">
              <w:t xml:space="preserve">      "name": "Revisión por el área de documentación",</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3,</w:t>
            </w:r>
          </w:p>
          <w:p w:rsidR="004539BF" w:rsidRPr="00700928" w:rsidRDefault="004539BF" w:rsidP="004539BF">
            <w:pPr>
              <w:jc w:val="both"/>
            </w:pPr>
            <w:r w:rsidRPr="00700928">
              <w:t xml:space="preserve">      "name": "Revisión del área de proces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8,</w:t>
            </w:r>
          </w:p>
          <w:p w:rsidR="004539BF" w:rsidRPr="00700928" w:rsidRDefault="004539BF" w:rsidP="004539BF">
            <w:pPr>
              <w:jc w:val="both"/>
            </w:pPr>
            <w:r w:rsidRPr="00700928">
              <w:t xml:space="preserve">      "name": "Distribución Impresa",</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200 (OK) y el json</w:t>
            </w:r>
          </w:p>
          <w:p w:rsidR="004539BF" w:rsidRPr="00700928" w:rsidRDefault="004539BF" w:rsidP="004539BF">
            <w:pPr>
              <w:jc w:val="both"/>
            </w:pPr>
            <w:r w:rsidRPr="00700928">
              <w:t>{</w:t>
            </w:r>
          </w:p>
          <w:p w:rsidR="004539BF" w:rsidRPr="00700928" w:rsidRDefault="004539BF" w:rsidP="004539BF">
            <w:pPr>
              <w:jc w:val="both"/>
            </w:pPr>
            <w:r w:rsidRPr="00700928">
              <w:t xml:space="preserve">  "data":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9,</w:t>
            </w:r>
          </w:p>
          <w:p w:rsidR="004539BF" w:rsidRPr="00700928" w:rsidRDefault="004539BF" w:rsidP="004539BF">
            <w:pPr>
              <w:jc w:val="both"/>
            </w:pPr>
            <w:r w:rsidRPr="00700928">
              <w:t xml:space="preserve">      "name": "Envío a personal externo autorizad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0,</w:t>
            </w:r>
          </w:p>
          <w:p w:rsidR="004539BF" w:rsidRPr="00700928" w:rsidRDefault="004539BF" w:rsidP="004539BF">
            <w:pPr>
              <w:jc w:val="both"/>
            </w:pPr>
            <w:r w:rsidRPr="00700928">
              <w:t xml:space="preserve">      "name": "Elaboración de CTD",</w:t>
            </w:r>
          </w:p>
          <w:p w:rsidR="004539BF" w:rsidRPr="00700928" w:rsidRDefault="004539BF" w:rsidP="004539BF">
            <w:pPr>
              <w:jc w:val="both"/>
              <w:rPr>
                <w:lang w:val="en-US"/>
              </w:rPr>
            </w:pPr>
            <w:r w:rsidRPr="00700928">
              <w:t xml:space="preserve">      </w:t>
            </w:r>
            <w:r w:rsidRPr="00700928">
              <w:rPr>
                <w:lang w:val="en-US"/>
              </w:rPr>
              <w:t>"type": 1</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t xml:space="preserve">    {</w:t>
            </w:r>
          </w:p>
          <w:p w:rsidR="004539BF" w:rsidRPr="00700928" w:rsidRDefault="004539BF" w:rsidP="004539BF">
            <w:pPr>
              <w:jc w:val="both"/>
              <w:rPr>
                <w:lang w:val="en-US"/>
              </w:rPr>
            </w:pPr>
            <w:r w:rsidRPr="00700928">
              <w:rPr>
                <w:lang w:val="en-US"/>
              </w:rPr>
              <w:lastRenderedPageBreak/>
              <w:t xml:space="preserve">      "id": 11,</w:t>
            </w:r>
          </w:p>
          <w:p w:rsidR="004539BF" w:rsidRPr="00700928" w:rsidRDefault="004539BF" w:rsidP="004539BF">
            <w:pPr>
              <w:jc w:val="both"/>
              <w:rPr>
                <w:lang w:val="en-US"/>
              </w:rPr>
            </w:pPr>
            <w:r w:rsidRPr="00700928">
              <w:rPr>
                <w:lang w:val="en-US"/>
              </w:rPr>
              <w:t xml:space="preserve">      "name": "Solicitud del CECMED",</w:t>
            </w:r>
          </w:p>
          <w:p w:rsidR="004539BF" w:rsidRPr="00700928" w:rsidRDefault="004539BF" w:rsidP="004539BF">
            <w:pPr>
              <w:jc w:val="both"/>
              <w:rPr>
                <w:lang w:val="en-US"/>
              </w:rPr>
            </w:pPr>
            <w:r w:rsidRPr="00700928">
              <w:rPr>
                <w:lang w:val="en-US"/>
              </w:rPr>
              <w:t xml:space="preserve">      "type": 1</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2,</w:t>
            </w:r>
          </w:p>
          <w:p w:rsidR="004539BF" w:rsidRPr="00700928" w:rsidRDefault="004539BF" w:rsidP="004539BF">
            <w:pPr>
              <w:jc w:val="both"/>
            </w:pPr>
            <w:r w:rsidRPr="00700928">
              <w:t xml:space="preserve">      "name": "Revisión por el área de documentación",</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13,</w:t>
            </w:r>
          </w:p>
          <w:p w:rsidR="004539BF" w:rsidRPr="00700928" w:rsidRDefault="004539BF" w:rsidP="004539BF">
            <w:pPr>
              <w:jc w:val="both"/>
            </w:pPr>
            <w:r w:rsidRPr="00700928">
              <w:t xml:space="preserve">      "name": "Revisión del área de proceso",</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id": 8,</w:t>
            </w:r>
          </w:p>
          <w:p w:rsidR="004539BF" w:rsidRPr="00700928" w:rsidRDefault="004539BF" w:rsidP="004539BF">
            <w:pPr>
              <w:jc w:val="both"/>
            </w:pPr>
            <w:r w:rsidRPr="00700928">
              <w:t xml:space="preserve">      "name": "Distribución Impresa",</w:t>
            </w:r>
          </w:p>
          <w:p w:rsidR="004539BF" w:rsidRPr="00700928" w:rsidRDefault="004539BF" w:rsidP="004539BF">
            <w:pPr>
              <w:jc w:val="both"/>
            </w:pPr>
            <w:r w:rsidRPr="00700928">
              <w:t xml:space="preserve">      "type": 1</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r w:rsidR="004539BF" w:rsidRPr="00700928" w:rsidTr="004539BF">
        <w:tc>
          <w:tcPr>
            <w:tcW w:w="550"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center"/>
            </w:pPr>
            <w:r w:rsidRPr="00700928">
              <w:lastRenderedPageBreak/>
              <w:t>2</w:t>
            </w:r>
          </w:p>
        </w:tc>
        <w:tc>
          <w:tcPr>
            <w:tcW w:w="197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No obtener nomencladores por type incorrecto</w:t>
            </w:r>
          </w:p>
        </w:tc>
        <w:tc>
          <w:tcPr>
            <w:tcW w:w="1552"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55</w:t>
            </w:r>
          </w:p>
        </w:tc>
        <w:tc>
          <w:tcPr>
            <w:tcW w:w="4289" w:type="dxa"/>
            <w:tcBorders>
              <w:top w:val="single" w:sz="4" w:space="0" w:color="auto"/>
              <w:left w:val="single" w:sz="4" w:space="0" w:color="auto"/>
              <w:bottom w:val="single" w:sz="4" w:space="0" w:color="auto"/>
              <w:right w:val="single" w:sz="4" w:space="0" w:color="auto"/>
            </w:tcBorders>
            <w:hideMark/>
          </w:tcPr>
          <w:p w:rsidR="004539BF" w:rsidRPr="00700928" w:rsidRDefault="004539BF" w:rsidP="004539BF">
            <w:pPr>
              <w:jc w:val="both"/>
            </w:pPr>
            <w:r w:rsidRPr="00700928">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Nomenclator Type": [</w:t>
            </w:r>
          </w:p>
          <w:p w:rsidR="004539BF" w:rsidRPr="00700928" w:rsidRDefault="004539BF" w:rsidP="004539BF">
            <w:pPr>
              <w:jc w:val="both"/>
              <w:rPr>
                <w:lang w:val="en-US"/>
              </w:rPr>
            </w:pPr>
            <w:r w:rsidRPr="00700928">
              <w:rPr>
                <w:lang w:val="en-US"/>
              </w:rPr>
              <w:lastRenderedPageBreak/>
              <w:t xml:space="preserve">        "Type of Nomenclator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4539BF" w:rsidRPr="00700928" w:rsidRDefault="004539BF" w:rsidP="004539BF">
            <w:pPr>
              <w:jc w:val="both"/>
            </w:pPr>
            <w:r w:rsidRPr="00700928">
              <w:lastRenderedPageBreak/>
              <w:t>Se muestra el código de respuesta 404 (Not Found) y el json</w:t>
            </w:r>
          </w:p>
          <w:p w:rsidR="004539BF" w:rsidRPr="00700928" w:rsidRDefault="004539BF" w:rsidP="004539BF">
            <w:pPr>
              <w:jc w:val="both"/>
              <w:rPr>
                <w:lang w:val="en-US"/>
              </w:rPr>
            </w:pPr>
            <w:r w:rsidRPr="00700928">
              <w:rPr>
                <w:lang w:val="en-US"/>
              </w:rPr>
              <w:t>{</w:t>
            </w:r>
          </w:p>
          <w:p w:rsidR="004539BF" w:rsidRPr="00700928" w:rsidRDefault="004539BF" w:rsidP="004539BF">
            <w:pPr>
              <w:jc w:val="both"/>
              <w:rPr>
                <w:lang w:val="en-US"/>
              </w:rPr>
            </w:pPr>
            <w:r w:rsidRPr="00700928">
              <w:rPr>
                <w:lang w:val="en-US"/>
              </w:rPr>
              <w:t xml:space="preserve">  "problemDetails": {</w:t>
            </w:r>
          </w:p>
          <w:p w:rsidR="004539BF" w:rsidRPr="00700928" w:rsidRDefault="004539BF" w:rsidP="004539BF">
            <w:pPr>
              <w:jc w:val="both"/>
              <w:rPr>
                <w:lang w:val="en-US"/>
              </w:rPr>
            </w:pPr>
            <w:r w:rsidRPr="00700928">
              <w:rPr>
                <w:lang w:val="en-US"/>
              </w:rPr>
              <w:t xml:space="preserve">    "status": 400,</w:t>
            </w:r>
          </w:p>
          <w:p w:rsidR="004539BF" w:rsidRPr="00700928" w:rsidRDefault="004539BF" w:rsidP="004539BF">
            <w:pPr>
              <w:jc w:val="both"/>
              <w:rPr>
                <w:lang w:val="en-US"/>
              </w:rPr>
            </w:pPr>
            <w:r w:rsidRPr="00700928">
              <w:rPr>
                <w:lang w:val="en-US"/>
              </w:rPr>
              <w:t xml:space="preserve">    "errors": {</w:t>
            </w:r>
          </w:p>
          <w:p w:rsidR="004539BF" w:rsidRPr="00700928" w:rsidRDefault="004539BF" w:rsidP="004539BF">
            <w:pPr>
              <w:jc w:val="both"/>
              <w:rPr>
                <w:lang w:val="en-US"/>
              </w:rPr>
            </w:pPr>
            <w:r w:rsidRPr="00700928">
              <w:rPr>
                <w:lang w:val="en-US"/>
              </w:rPr>
              <w:t xml:space="preserve">      "Nomenclator Type": [</w:t>
            </w:r>
          </w:p>
          <w:p w:rsidR="004539BF" w:rsidRPr="00700928" w:rsidRDefault="004539BF" w:rsidP="004539BF">
            <w:pPr>
              <w:jc w:val="both"/>
              <w:rPr>
                <w:lang w:val="en-US"/>
              </w:rPr>
            </w:pPr>
            <w:r w:rsidRPr="00700928">
              <w:rPr>
                <w:lang w:val="en-US"/>
              </w:rPr>
              <w:lastRenderedPageBreak/>
              <w:t xml:space="preserve">        "Type of Nomenclator must be valid"</w:t>
            </w:r>
          </w:p>
          <w:p w:rsidR="004539BF" w:rsidRPr="00700928" w:rsidRDefault="004539BF" w:rsidP="004539BF">
            <w:pPr>
              <w:jc w:val="both"/>
            </w:pPr>
            <w:r w:rsidRPr="00700928">
              <w:rPr>
                <w:lang w:val="en-US"/>
              </w:rPr>
              <w:t xml:space="preserve">      </w:t>
            </w:r>
            <w:r w:rsidRPr="00700928">
              <w:t>]</w:t>
            </w:r>
          </w:p>
          <w:p w:rsidR="004539BF" w:rsidRPr="00700928" w:rsidRDefault="004539BF" w:rsidP="004539BF">
            <w:pPr>
              <w:jc w:val="both"/>
            </w:pPr>
            <w:r w:rsidRPr="00700928">
              <w:t xml:space="preserve">    }</w:t>
            </w:r>
          </w:p>
          <w:p w:rsidR="004539BF" w:rsidRPr="00700928" w:rsidRDefault="004539BF" w:rsidP="004539BF">
            <w:pPr>
              <w:jc w:val="both"/>
            </w:pPr>
            <w:r w:rsidRPr="00700928">
              <w:t xml:space="preserve">  }</w:t>
            </w:r>
          </w:p>
          <w:p w:rsidR="004539BF" w:rsidRPr="00700928" w:rsidRDefault="004539BF" w:rsidP="004539BF">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color w:val="auto"/>
          <w:sz w:val="24"/>
          <w:szCs w:val="24"/>
        </w:rPr>
      </w:pPr>
      <w:bookmarkStart w:id="139" w:name="_Ref159890094"/>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10</w:t>
      </w:r>
      <w:r w:rsidRPr="00700928">
        <w:rPr>
          <w:b/>
          <w:i w:val="0"/>
          <w:color w:val="auto"/>
          <w:sz w:val="24"/>
          <w:szCs w:val="24"/>
        </w:rPr>
        <w:fldChar w:fldCharType="end"/>
      </w:r>
      <w:bookmarkEnd w:id="139"/>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nomenclator/{type}/{id}”</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8: Obtener nomenclador dado su tipo e id</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539BF">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13887" w:type="dxa"/>
        <w:tblInd w:w="0" w:type="dxa"/>
        <w:tblLook w:val="04A0" w:firstRow="1" w:lastRow="0" w:firstColumn="1" w:lastColumn="0" w:noHBand="0" w:noVBand="1"/>
      </w:tblPr>
      <w:tblGrid>
        <w:gridCol w:w="559"/>
        <w:gridCol w:w="1731"/>
        <w:gridCol w:w="1533"/>
        <w:gridCol w:w="1275"/>
        <w:gridCol w:w="4111"/>
        <w:gridCol w:w="4678"/>
      </w:tblGrid>
      <w:tr w:rsidR="00C35D69" w:rsidRPr="00700928" w:rsidTr="00C35D69">
        <w:tc>
          <w:tcPr>
            <w:tcW w:w="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Escenari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Nombre de variable de entrada</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Valor</w:t>
            </w:r>
          </w:p>
        </w:tc>
        <w:tc>
          <w:tcPr>
            <w:tcW w:w="4111"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center"/>
              <w:rPr>
                <w:b/>
              </w:rPr>
            </w:pPr>
            <w:r w:rsidRPr="00700928">
              <w:rPr>
                <w:b/>
              </w:rPr>
              <w:t>Resultados Esperados</w:t>
            </w:r>
          </w:p>
        </w:tc>
      </w:tr>
      <w:tr w:rsidR="00C35D69" w:rsidRPr="00700928" w:rsidTr="00C35D69">
        <w:trPr>
          <w:trHeight w:val="775"/>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y un tipo correctos</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41</w:t>
            </w:r>
          </w:p>
        </w:tc>
        <w:tc>
          <w:tcPr>
            <w:tcW w:w="411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 xml:space="preserve">Se muestra el código de respuesta 200 (OK) y el json </w:t>
            </w:r>
          </w:p>
          <w:p w:rsidR="00C35D69" w:rsidRPr="00700928" w:rsidRDefault="00C35D69" w:rsidP="00C35D69">
            <w:pPr>
              <w:jc w:val="both"/>
            </w:pPr>
            <w:r w:rsidRPr="00700928">
              <w:t>{</w:t>
            </w:r>
          </w:p>
          <w:p w:rsidR="00C35D69" w:rsidRPr="00700928" w:rsidRDefault="00C35D69" w:rsidP="00C35D69">
            <w:pPr>
              <w:jc w:val="both"/>
            </w:pPr>
            <w:r w:rsidRPr="00700928">
              <w:t xml:space="preserve">  "data": {</w:t>
            </w:r>
          </w:p>
          <w:p w:rsidR="00C35D69" w:rsidRPr="00700928" w:rsidRDefault="00C35D69" w:rsidP="00C35D69">
            <w:pPr>
              <w:jc w:val="both"/>
            </w:pPr>
            <w:r w:rsidRPr="00700928">
              <w:t xml:space="preserve">    "id": 41,</w:t>
            </w:r>
          </w:p>
          <w:p w:rsidR="00C35D69" w:rsidRPr="00700928" w:rsidRDefault="00C35D69" w:rsidP="00C35D69">
            <w:pPr>
              <w:jc w:val="both"/>
            </w:pPr>
            <w:r w:rsidRPr="00700928">
              <w:t xml:space="preserve">    "name": "Gestión de Documentación",</w:t>
            </w:r>
          </w:p>
          <w:p w:rsidR="00C35D69" w:rsidRPr="00700928" w:rsidRDefault="00C35D69" w:rsidP="00C35D69">
            <w:pPr>
              <w:jc w:val="both"/>
            </w:pPr>
            <w:r w:rsidRPr="00700928">
              <w:t xml:space="preserve">    "type": 0</w:t>
            </w:r>
          </w:p>
          <w:p w:rsidR="00C35D69" w:rsidRPr="00700928" w:rsidRDefault="00C35D69" w:rsidP="00C35D69">
            <w:pPr>
              <w:jc w:val="both"/>
            </w:pPr>
            <w:r w:rsidRPr="00700928">
              <w:t xml:space="preserve">  }</w:t>
            </w:r>
          </w:p>
          <w:p w:rsidR="00C35D69" w:rsidRPr="00700928" w:rsidRDefault="00C35D69" w:rsidP="00C35D69">
            <w:pPr>
              <w:jc w:val="both"/>
            </w:pPr>
            <w:r w:rsidRPr="00700928">
              <w:lastRenderedPageBreak/>
              <w:t>}</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 xml:space="preserve">Se muestra el código de respuesta 200 (OK) y el json </w:t>
            </w:r>
          </w:p>
          <w:p w:rsidR="00C35D69" w:rsidRPr="00700928" w:rsidRDefault="00C35D69" w:rsidP="00C35D69">
            <w:pPr>
              <w:jc w:val="both"/>
            </w:pPr>
            <w:r w:rsidRPr="00700928">
              <w:t>{</w:t>
            </w:r>
          </w:p>
          <w:p w:rsidR="00C35D69" w:rsidRPr="00700928" w:rsidRDefault="00C35D69" w:rsidP="00C35D69">
            <w:pPr>
              <w:jc w:val="both"/>
            </w:pPr>
            <w:r w:rsidRPr="00700928">
              <w:t xml:space="preserve">  "data": {</w:t>
            </w:r>
          </w:p>
          <w:p w:rsidR="00C35D69" w:rsidRPr="00700928" w:rsidRDefault="00C35D69" w:rsidP="00C35D69">
            <w:pPr>
              <w:jc w:val="both"/>
            </w:pPr>
            <w:r w:rsidRPr="00700928">
              <w:t xml:space="preserve">    "id": 41,</w:t>
            </w:r>
          </w:p>
          <w:p w:rsidR="00C35D69" w:rsidRPr="00700928" w:rsidRDefault="00C35D69" w:rsidP="00C35D69">
            <w:pPr>
              <w:jc w:val="both"/>
            </w:pPr>
            <w:r w:rsidRPr="00700928">
              <w:t xml:space="preserve">    "name": "Gestión de Documentación",</w:t>
            </w:r>
          </w:p>
          <w:p w:rsidR="00C35D69" w:rsidRPr="00700928" w:rsidRDefault="00C35D69" w:rsidP="00C35D69">
            <w:pPr>
              <w:jc w:val="both"/>
            </w:pPr>
            <w:r w:rsidRPr="00700928">
              <w:t xml:space="preserve">    "type": 0</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r>
      <w:tr w:rsidR="00C35D69" w:rsidRPr="00700928" w:rsidTr="00C35D69">
        <w:trPr>
          <w:trHeight w:val="774"/>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lastRenderedPageBreak/>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incorrecto y un tipo correct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val="restart"/>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4,</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Id | Type": [</w:t>
            </w:r>
          </w:p>
          <w:p w:rsidR="00C35D69" w:rsidRPr="00700928" w:rsidRDefault="00C35D69" w:rsidP="00C35D69">
            <w:pPr>
              <w:jc w:val="both"/>
              <w:rPr>
                <w:lang w:val="en-US"/>
              </w:rPr>
            </w:pPr>
            <w:r w:rsidRPr="00700928">
              <w:rPr>
                <w:lang w:val="en-US"/>
              </w:rPr>
              <w:t xml:space="preserve">        "Doesn't exist a nomenclator with the given Id and Type"</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4,</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Id | Type": [</w:t>
            </w:r>
          </w:p>
          <w:p w:rsidR="00C35D69" w:rsidRPr="00700928" w:rsidRDefault="00C35D69" w:rsidP="00C35D69">
            <w:pPr>
              <w:jc w:val="both"/>
              <w:rPr>
                <w:lang w:val="en-US"/>
              </w:rPr>
            </w:pPr>
            <w:r w:rsidRPr="00700928">
              <w:rPr>
                <w:lang w:val="en-US"/>
              </w:rPr>
              <w:t xml:space="preserve">        "Doesn't exist a nomenclator with the given Id and Type"</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p>
        </w:tc>
      </w:tr>
      <w:tr w:rsidR="00C35D69" w:rsidRPr="00700928" w:rsidTr="00C35D69">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0</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Obtener nomenclador dado un id correcto y un tipo incorrecto</w:t>
            </w: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id</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Type": [</w:t>
            </w:r>
          </w:p>
          <w:p w:rsidR="00C35D69" w:rsidRPr="00700928" w:rsidRDefault="00C35D69" w:rsidP="00C35D69">
            <w:pPr>
              <w:jc w:val="both"/>
              <w:rPr>
                <w:lang w:val="en-US"/>
              </w:rPr>
            </w:pPr>
            <w:r w:rsidRPr="00700928">
              <w:rPr>
                <w:lang w:val="en-US"/>
              </w:rPr>
              <w:t xml:space="preserve">        "Type of Nomenclator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lastRenderedPageBreak/>
              <w:t xml:space="preserve">  }</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4 (Not Found)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omenclator Type": [</w:t>
            </w:r>
          </w:p>
          <w:p w:rsidR="00C35D69" w:rsidRPr="00700928" w:rsidRDefault="00C35D69" w:rsidP="00C35D69">
            <w:pPr>
              <w:jc w:val="both"/>
              <w:rPr>
                <w:lang w:val="en-US"/>
              </w:rPr>
            </w:pPr>
            <w:r w:rsidRPr="00700928">
              <w:rPr>
                <w:lang w:val="en-US"/>
              </w:rPr>
              <w:t xml:space="preserve">        "Type of Nomenclator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r>
      <w:tr w:rsidR="00C35D69" w:rsidRPr="00700928" w:rsidTr="00C35D69">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275"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4111"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40" w:name="_Ref15989039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11</w:t>
      </w:r>
      <w:r w:rsidRPr="00700928">
        <w:rPr>
          <w:b/>
          <w:i w:val="0"/>
          <w:color w:val="auto"/>
          <w:sz w:val="24"/>
          <w:szCs w:val="24"/>
        </w:rPr>
        <w:fldChar w:fldCharType="end"/>
      </w:r>
      <w:bookmarkEnd w:id="140"/>
      <w:r w:rsidRPr="00700928">
        <w:rPr>
          <w:b/>
          <w:i w:val="0"/>
          <w:color w:val="auto"/>
          <w:sz w:val="24"/>
          <w:szCs w:val="24"/>
        </w:rPr>
        <w:t xml:space="preserve">: </w:t>
      </w:r>
      <w:r w:rsidRPr="00700928">
        <w:rPr>
          <w:i w:val="0"/>
          <w:color w:val="auto"/>
          <w:sz w:val="24"/>
          <w:szCs w:val="24"/>
        </w:rPr>
        <w:t xml:space="preserve">Diseño de prueba de caja negra para el </w:t>
      </w:r>
      <w:r w:rsidRPr="00700928">
        <w:rPr>
          <w:color w:val="auto"/>
          <w:sz w:val="24"/>
          <w:szCs w:val="24"/>
        </w:rPr>
        <w:t>endpoint</w:t>
      </w:r>
      <w:r w:rsidRPr="00700928">
        <w:rPr>
          <w:i w:val="0"/>
          <w:color w:val="auto"/>
          <w:sz w:val="24"/>
          <w:szCs w:val="24"/>
        </w:rPr>
        <w:t xml:space="preserve"> “POST /nomenclator”</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9: Crear un nomenclador</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13887" w:type="dxa"/>
        <w:tblInd w:w="0" w:type="dxa"/>
        <w:tblLayout w:type="fixed"/>
        <w:tblLook w:val="04A0" w:firstRow="1" w:lastRow="0" w:firstColumn="1" w:lastColumn="0" w:noHBand="0" w:noVBand="1"/>
      </w:tblPr>
      <w:tblGrid>
        <w:gridCol w:w="704"/>
        <w:gridCol w:w="1418"/>
        <w:gridCol w:w="1559"/>
        <w:gridCol w:w="1559"/>
        <w:gridCol w:w="3969"/>
        <w:gridCol w:w="4678"/>
      </w:tblGrid>
      <w:tr w:rsidR="00C35D69" w:rsidRPr="00700928" w:rsidTr="00C35D69">
        <w:tc>
          <w:tcPr>
            <w:tcW w:w="704"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Escenari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Nombre de variable de entrada</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Valor</w:t>
            </w:r>
          </w:p>
        </w:tc>
        <w:tc>
          <w:tcPr>
            <w:tcW w:w="396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center"/>
              <w:rPr>
                <w:b/>
              </w:rPr>
            </w:pPr>
            <w:r w:rsidRPr="00700928">
              <w:rPr>
                <w:b/>
              </w:rPr>
              <w:t>Resultados Esperados</w:t>
            </w:r>
          </w:p>
        </w:tc>
      </w:tr>
      <w:tr w:rsidR="00C35D69" w:rsidRPr="00700928" w:rsidTr="00C35D69">
        <w:trPr>
          <w:trHeight w:val="462"/>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éxit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Se muestra el código de respuesta 201 (Created)</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201 (Created)</w:t>
            </w:r>
          </w:p>
        </w:tc>
      </w:tr>
      <w:tr w:rsidR="00C35D69" w:rsidRPr="00700928" w:rsidTr="00C35D69">
        <w:trPr>
          <w:trHeight w:val="46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un nombre no válid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11prueba1prueba1prueba1prueba1prueba1prueba1prueba1prueba1prueba1prueba1prueba1prueb</w:t>
            </w:r>
            <w:r w:rsidRPr="00700928">
              <w:lastRenderedPageBreak/>
              <w:t>a1prueba1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t xml:space="preserve">        "Name must have a maximum length of 64 characters"</w:t>
            </w:r>
          </w:p>
          <w:p w:rsidR="00C35D69" w:rsidRPr="00700928" w:rsidRDefault="00C35D69" w:rsidP="00C35D69">
            <w:pPr>
              <w:jc w:val="both"/>
            </w:pPr>
            <w:r w:rsidRPr="00700928">
              <w:rPr>
                <w:lang w:val="en-US"/>
              </w:rPr>
              <w:lastRenderedPageBreak/>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t xml:space="preserve">        "Name must have a maximum length of 64 characters"</w:t>
            </w:r>
          </w:p>
          <w:p w:rsidR="00C35D69" w:rsidRPr="00700928" w:rsidRDefault="00C35D69" w:rsidP="00C35D69">
            <w:pPr>
              <w:jc w:val="both"/>
            </w:pPr>
            <w:r w:rsidRPr="00700928">
              <w:rPr>
                <w:lang w:val="en-US"/>
              </w:rPr>
              <w:lastRenderedPageBreak/>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tc>
      </w:tr>
      <w:tr w:rsidR="00C35D69" w:rsidRPr="00700928" w:rsidTr="00C35D69">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618"/>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un tipo no válido</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w:t>
            </w:r>
          </w:p>
        </w:tc>
        <w:tc>
          <w:tcPr>
            <w:tcW w:w="3969" w:type="dxa"/>
            <w:vMerge w:val="restart"/>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p w:rsidR="00C35D69" w:rsidRPr="00700928" w:rsidRDefault="00C35D69" w:rsidP="00C35D69">
            <w:pPr>
              <w:jc w:val="both"/>
            </w:pP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p w:rsidR="00C35D69" w:rsidRPr="00700928" w:rsidRDefault="00C35D69" w:rsidP="00C35D69">
            <w:pPr>
              <w:jc w:val="both"/>
            </w:pPr>
            <w:r w:rsidRPr="00700928">
              <w:t>}</w:t>
            </w:r>
          </w:p>
          <w:p w:rsidR="00C35D69" w:rsidRPr="00700928" w:rsidRDefault="00C35D69" w:rsidP="00C35D69">
            <w:pPr>
              <w:jc w:val="both"/>
            </w:pPr>
          </w:p>
        </w:tc>
      </w:tr>
      <w:tr w:rsidR="00C35D69" w:rsidRPr="00700928" w:rsidTr="00C35D69">
        <w:trPr>
          <w:trHeight w:val="618"/>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4</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r w:rsidR="00C35D69" w:rsidRPr="00700928" w:rsidTr="00C35D69">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Crear un nomenclador con nombre y tipo no válidos</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nam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Prueba11prueba1prueba1prueba1prueba1prueba1prueba1prueba1prueba1prueba1prueba1pr</w:t>
            </w:r>
            <w:r w:rsidRPr="00700928">
              <w:lastRenderedPageBreak/>
              <w:t>ueba1prueba1prueba1prueba</w:t>
            </w:r>
          </w:p>
        </w:tc>
        <w:tc>
          <w:tcPr>
            <w:tcW w:w="3969" w:type="dxa"/>
            <w:vMerge w:val="restart"/>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lastRenderedPageBreak/>
              <w:t xml:space="preserve">        "Name must have a maximum length of 64 characters"</w:t>
            </w:r>
          </w:p>
          <w:p w:rsidR="00C35D69" w:rsidRPr="00700928" w:rsidRDefault="00C35D69" w:rsidP="00C35D69">
            <w:pPr>
              <w:jc w:val="both"/>
              <w:rPr>
                <w:lang w:val="en-US"/>
              </w:rPr>
            </w:pPr>
            <w:r w:rsidRPr="00700928">
              <w:rPr>
                <w:lang w:val="en-US"/>
              </w:rPr>
              <w:t xml:space="preserve">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c>
          <w:tcPr>
            <w:tcW w:w="4678" w:type="dxa"/>
            <w:tcBorders>
              <w:top w:val="single" w:sz="4" w:space="0" w:color="auto"/>
              <w:left w:val="single" w:sz="4" w:space="0" w:color="auto"/>
              <w:bottom w:val="single" w:sz="4" w:space="0" w:color="auto"/>
              <w:right w:val="single" w:sz="4" w:space="0" w:color="auto"/>
            </w:tcBorders>
          </w:tcPr>
          <w:p w:rsidR="00C35D69" w:rsidRPr="00700928" w:rsidRDefault="00C35D69" w:rsidP="00C35D69">
            <w:pPr>
              <w:jc w:val="both"/>
            </w:pPr>
            <w:r w:rsidRPr="00700928">
              <w:lastRenderedPageBreak/>
              <w:t>Se muestra el código de respuesta 400 (Bad Request) y el json</w:t>
            </w:r>
          </w:p>
          <w:p w:rsidR="00C35D69" w:rsidRPr="00700928" w:rsidRDefault="00C35D69" w:rsidP="00C35D69">
            <w:pPr>
              <w:jc w:val="both"/>
              <w:rPr>
                <w:lang w:val="en-US"/>
              </w:rPr>
            </w:pPr>
            <w:r w:rsidRPr="00700928">
              <w:rPr>
                <w:lang w:val="en-US"/>
              </w:rPr>
              <w:t>{</w:t>
            </w:r>
          </w:p>
          <w:p w:rsidR="00C35D69" w:rsidRPr="00700928" w:rsidRDefault="00C35D69" w:rsidP="00C35D69">
            <w:pPr>
              <w:jc w:val="both"/>
              <w:rPr>
                <w:lang w:val="en-US"/>
              </w:rPr>
            </w:pPr>
            <w:r w:rsidRPr="00700928">
              <w:rPr>
                <w:lang w:val="en-US"/>
              </w:rPr>
              <w:t xml:space="preserve">  "problemDetails": {</w:t>
            </w:r>
          </w:p>
          <w:p w:rsidR="00C35D69" w:rsidRPr="00700928" w:rsidRDefault="00C35D69" w:rsidP="00C35D69">
            <w:pPr>
              <w:jc w:val="both"/>
              <w:rPr>
                <w:lang w:val="en-US"/>
              </w:rPr>
            </w:pPr>
            <w:r w:rsidRPr="00700928">
              <w:rPr>
                <w:lang w:val="en-US"/>
              </w:rPr>
              <w:t xml:space="preserve">    "status": 400,</w:t>
            </w:r>
          </w:p>
          <w:p w:rsidR="00C35D69" w:rsidRPr="00700928" w:rsidRDefault="00C35D69" w:rsidP="00C35D69">
            <w:pPr>
              <w:jc w:val="both"/>
              <w:rPr>
                <w:lang w:val="en-US"/>
              </w:rPr>
            </w:pPr>
            <w:r w:rsidRPr="00700928">
              <w:rPr>
                <w:lang w:val="en-US"/>
              </w:rPr>
              <w:t xml:space="preserve">    "errors": {</w:t>
            </w:r>
          </w:p>
          <w:p w:rsidR="00C35D69" w:rsidRPr="00700928" w:rsidRDefault="00C35D69" w:rsidP="00C35D69">
            <w:pPr>
              <w:jc w:val="both"/>
              <w:rPr>
                <w:lang w:val="en-US"/>
              </w:rPr>
            </w:pPr>
            <w:r w:rsidRPr="00700928">
              <w:rPr>
                <w:lang w:val="en-US"/>
              </w:rPr>
              <w:t xml:space="preserve">      "Name": [</w:t>
            </w:r>
          </w:p>
          <w:p w:rsidR="00C35D69" w:rsidRPr="00700928" w:rsidRDefault="00C35D69" w:rsidP="00C35D69">
            <w:pPr>
              <w:jc w:val="both"/>
              <w:rPr>
                <w:lang w:val="en-US"/>
              </w:rPr>
            </w:pPr>
            <w:r w:rsidRPr="00700928">
              <w:rPr>
                <w:lang w:val="en-US"/>
              </w:rPr>
              <w:lastRenderedPageBreak/>
              <w:t xml:space="preserve">        "Name must have a maximum length of 64 characters"</w:t>
            </w:r>
          </w:p>
          <w:p w:rsidR="00C35D69" w:rsidRPr="00700928" w:rsidRDefault="00C35D69" w:rsidP="00C35D69">
            <w:pPr>
              <w:jc w:val="both"/>
              <w:rPr>
                <w:lang w:val="en-US"/>
              </w:rPr>
            </w:pPr>
            <w:r w:rsidRPr="00700928">
              <w:rPr>
                <w:lang w:val="en-US"/>
              </w:rPr>
              <w:t xml:space="preserve">      ],</w:t>
            </w:r>
          </w:p>
          <w:p w:rsidR="00C35D69" w:rsidRPr="00700928" w:rsidRDefault="00C35D69" w:rsidP="00C35D69">
            <w:pPr>
              <w:jc w:val="both"/>
              <w:rPr>
                <w:lang w:val="en-US"/>
              </w:rPr>
            </w:pPr>
            <w:r w:rsidRPr="00700928">
              <w:rPr>
                <w:lang w:val="en-US"/>
              </w:rPr>
              <w:t xml:space="preserve">      "Type": [</w:t>
            </w:r>
          </w:p>
          <w:p w:rsidR="00C35D69" w:rsidRPr="00700928" w:rsidRDefault="00C35D69" w:rsidP="00C35D69">
            <w:pPr>
              <w:jc w:val="both"/>
              <w:rPr>
                <w:lang w:val="en-US"/>
              </w:rPr>
            </w:pPr>
            <w:r w:rsidRPr="00700928">
              <w:rPr>
                <w:lang w:val="en-US"/>
              </w:rPr>
              <w:t xml:space="preserve">        "Type must be valid"</w:t>
            </w:r>
          </w:p>
          <w:p w:rsidR="00C35D69" w:rsidRPr="00700928" w:rsidRDefault="00C35D69" w:rsidP="00C35D69">
            <w:pPr>
              <w:jc w:val="both"/>
            </w:pPr>
            <w:r w:rsidRPr="00700928">
              <w:rPr>
                <w:lang w:val="en-US"/>
              </w:rPr>
              <w:t xml:space="preserve">      </w:t>
            </w:r>
            <w:r w:rsidRPr="00700928">
              <w:t>]</w:t>
            </w:r>
          </w:p>
          <w:p w:rsidR="00C35D69" w:rsidRPr="00700928" w:rsidRDefault="00C35D69" w:rsidP="00C35D69">
            <w:pPr>
              <w:jc w:val="both"/>
            </w:pPr>
            <w:r w:rsidRPr="00700928">
              <w:t xml:space="preserve">    }</w:t>
            </w:r>
          </w:p>
          <w:p w:rsidR="00C35D69" w:rsidRPr="00700928" w:rsidRDefault="00C35D69" w:rsidP="00C35D69">
            <w:pPr>
              <w:jc w:val="both"/>
            </w:pPr>
            <w:r w:rsidRPr="00700928">
              <w:t xml:space="preserve">  }</w:t>
            </w:r>
          </w:p>
        </w:tc>
      </w:tr>
      <w:tr w:rsidR="00C35D69" w:rsidRPr="00700928" w:rsidTr="00C35D69">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C35D69" w:rsidRPr="00700928" w:rsidRDefault="00C35D69" w:rsidP="00C35D69">
            <w:pPr>
              <w:jc w:val="both"/>
            </w:pPr>
            <w:r w:rsidRPr="00700928">
              <w:t>-1</w:t>
            </w: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C35D69" w:rsidRPr="00700928" w:rsidRDefault="00C35D69" w:rsidP="00C35D69">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C35D69" w:rsidRPr="00700928" w:rsidRDefault="00C35D69" w:rsidP="00C35D69">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41" w:name="_Ref15989073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E1015C">
        <w:rPr>
          <w:b/>
          <w:i w:val="0"/>
          <w:noProof/>
          <w:color w:val="auto"/>
          <w:sz w:val="24"/>
          <w:szCs w:val="24"/>
        </w:rPr>
        <w:t>12</w:t>
      </w:r>
      <w:r w:rsidRPr="00700928">
        <w:rPr>
          <w:b/>
          <w:i w:val="0"/>
          <w:color w:val="auto"/>
          <w:sz w:val="24"/>
          <w:szCs w:val="24"/>
        </w:rPr>
        <w:fldChar w:fldCharType="end"/>
      </w:r>
      <w:bookmarkEnd w:id="141"/>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ATCH /nomenclator/{id}”</w:t>
      </w:r>
    </w:p>
    <w:tbl>
      <w:tblPr>
        <w:tblStyle w:val="Tablaconcuadrcula"/>
        <w:tblW w:w="0" w:type="auto"/>
        <w:tblInd w:w="0" w:type="dxa"/>
        <w:tblLook w:val="04A0" w:firstRow="1" w:lastRow="0" w:firstColumn="1" w:lastColumn="0" w:noHBand="0" w:noVBand="1"/>
      </w:tblPr>
      <w:tblGrid>
        <w:gridCol w:w="3397"/>
        <w:gridCol w:w="10490"/>
      </w:tblGrid>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10: Actualizar el nombre de un nomenclador dado el id</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C35D69">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1049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13887" w:type="dxa"/>
        <w:tblInd w:w="0" w:type="dxa"/>
        <w:tblLook w:val="04A0" w:firstRow="1" w:lastRow="0" w:firstColumn="1" w:lastColumn="0" w:noHBand="0" w:noVBand="1"/>
      </w:tblPr>
      <w:tblGrid>
        <w:gridCol w:w="550"/>
        <w:gridCol w:w="1731"/>
        <w:gridCol w:w="1578"/>
        <w:gridCol w:w="1417"/>
        <w:gridCol w:w="3933"/>
        <w:gridCol w:w="4678"/>
      </w:tblGrid>
      <w:tr w:rsidR="00145B85" w:rsidRPr="00700928" w:rsidTr="00145B85">
        <w:tc>
          <w:tcPr>
            <w:tcW w:w="550"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Escenari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Nombre de variable de entrada</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Valor</w:t>
            </w:r>
          </w:p>
        </w:tc>
        <w:tc>
          <w:tcPr>
            <w:tcW w:w="3933"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rPr>
                <w:b/>
              </w:rPr>
            </w:pPr>
            <w:r w:rsidRPr="00700928">
              <w:rPr>
                <w:b/>
              </w:rPr>
              <w:t>Resultados Esperados</w:t>
            </w: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center"/>
              <w:rPr>
                <w:b/>
              </w:rPr>
            </w:pPr>
            <w:r w:rsidRPr="00700928">
              <w:rPr>
                <w:b/>
              </w:rPr>
              <w:t>Resultados Esperados</w:t>
            </w:r>
          </w:p>
        </w:tc>
      </w:tr>
      <w:tr w:rsidR="00145B85" w:rsidRPr="00700928" w:rsidTr="00145B85">
        <w:trPr>
          <w:trHeight w:val="462"/>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con éxit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1</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 xml:space="preserve">Se muestra el código de respuesta 200 (OK)  </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 xml:space="preserve">Se muestra el código de respuesta 200 (OK)  </w:t>
            </w:r>
          </w:p>
          <w:p w:rsidR="00145B85" w:rsidRPr="00700928" w:rsidRDefault="00145B85" w:rsidP="00145B85">
            <w:pPr>
              <w:jc w:val="both"/>
            </w:pPr>
          </w:p>
        </w:tc>
      </w:tr>
      <w:tr w:rsidR="00145B85" w:rsidRPr="00700928" w:rsidTr="00145B85">
        <w:trPr>
          <w:trHeight w:val="462"/>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618"/>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lastRenderedPageBreak/>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dado un id no válid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0</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r>
      <w:tr w:rsidR="00145B85" w:rsidRPr="00700928" w:rsidTr="00145B85">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618"/>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 xml:space="preserve">Actualizar un nomenclador dado un id no existente </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500</w:t>
            </w:r>
          </w:p>
        </w:tc>
        <w:tc>
          <w:tcPr>
            <w:tcW w:w="3933" w:type="dxa"/>
            <w:vMerge w:val="restart"/>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4 (Not Found)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4 (Not Found)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4,</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omenclator Id": [</w:t>
            </w:r>
          </w:p>
          <w:p w:rsidR="00145B85" w:rsidRPr="00700928" w:rsidRDefault="00145B85" w:rsidP="00145B85">
            <w:pPr>
              <w:jc w:val="both"/>
              <w:rPr>
                <w:lang w:val="en-US"/>
              </w:rPr>
            </w:pPr>
            <w:r w:rsidRPr="00700928">
              <w:rPr>
                <w:lang w:val="en-US"/>
              </w:rPr>
              <w:t xml:space="preserve">        "Doesn't exist a nomenclator with the given Id"</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p w:rsidR="00145B85" w:rsidRPr="00700928" w:rsidRDefault="00145B85" w:rsidP="00145B85">
            <w:pPr>
              <w:jc w:val="both"/>
            </w:pPr>
          </w:p>
        </w:tc>
      </w:tr>
      <w:tr w:rsidR="00145B85" w:rsidRPr="00700928" w:rsidTr="00145B85">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rector</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r w:rsidR="00145B85" w:rsidRPr="00700928" w:rsidTr="00145B85">
        <w:trPr>
          <w:trHeight w:val="931"/>
        </w:trPr>
        <w:tc>
          <w:tcPr>
            <w:tcW w:w="550"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center"/>
            </w:pPr>
            <w:r w:rsidRPr="00700928">
              <w:t>4</w:t>
            </w:r>
          </w:p>
        </w:tc>
        <w:tc>
          <w:tcPr>
            <w:tcW w:w="1731"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Actualizar un nomenclador dado un id correcto y un nombre no válido</w:t>
            </w: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id</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1</w:t>
            </w:r>
          </w:p>
        </w:tc>
        <w:tc>
          <w:tcPr>
            <w:tcW w:w="3933" w:type="dxa"/>
            <w:vMerge w:val="restart"/>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0,</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ame": [</w:t>
            </w:r>
          </w:p>
          <w:p w:rsidR="00145B85" w:rsidRPr="00700928" w:rsidRDefault="00145B85" w:rsidP="00145B85">
            <w:pPr>
              <w:jc w:val="both"/>
              <w:rPr>
                <w:lang w:val="en-US"/>
              </w:rPr>
            </w:pPr>
            <w:r w:rsidRPr="00700928">
              <w:rPr>
                <w:lang w:val="en-US"/>
              </w:rPr>
              <w:t xml:space="preserve">        "Name must have a maximum length of 64 characters"</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tc>
        <w:tc>
          <w:tcPr>
            <w:tcW w:w="4678" w:type="dxa"/>
            <w:tcBorders>
              <w:top w:val="single" w:sz="4" w:space="0" w:color="auto"/>
              <w:left w:val="single" w:sz="4" w:space="0" w:color="auto"/>
              <w:bottom w:val="single" w:sz="4" w:space="0" w:color="auto"/>
              <w:right w:val="single" w:sz="4" w:space="0" w:color="auto"/>
            </w:tcBorders>
          </w:tcPr>
          <w:p w:rsidR="00145B85" w:rsidRPr="00700928" w:rsidRDefault="00145B85" w:rsidP="00145B85">
            <w:pPr>
              <w:jc w:val="both"/>
            </w:pPr>
            <w:r w:rsidRPr="00700928">
              <w:t>Se muestra el código de respuesta 400 (Bad Request) y el json</w:t>
            </w:r>
          </w:p>
          <w:p w:rsidR="00145B85" w:rsidRPr="00700928" w:rsidRDefault="00145B85" w:rsidP="00145B85">
            <w:pPr>
              <w:jc w:val="both"/>
              <w:rPr>
                <w:lang w:val="en-US"/>
              </w:rPr>
            </w:pPr>
            <w:r w:rsidRPr="00700928">
              <w:rPr>
                <w:lang w:val="en-US"/>
              </w:rPr>
              <w:t>{</w:t>
            </w:r>
          </w:p>
          <w:p w:rsidR="00145B85" w:rsidRPr="00700928" w:rsidRDefault="00145B85" w:rsidP="00145B85">
            <w:pPr>
              <w:jc w:val="both"/>
              <w:rPr>
                <w:lang w:val="en-US"/>
              </w:rPr>
            </w:pPr>
            <w:r w:rsidRPr="00700928">
              <w:rPr>
                <w:lang w:val="en-US"/>
              </w:rPr>
              <w:t xml:space="preserve">  "problemDetails": {</w:t>
            </w:r>
          </w:p>
          <w:p w:rsidR="00145B85" w:rsidRPr="00700928" w:rsidRDefault="00145B85" w:rsidP="00145B85">
            <w:pPr>
              <w:jc w:val="both"/>
              <w:rPr>
                <w:lang w:val="en-US"/>
              </w:rPr>
            </w:pPr>
            <w:r w:rsidRPr="00700928">
              <w:rPr>
                <w:lang w:val="en-US"/>
              </w:rPr>
              <w:t xml:space="preserve">    "status": 400,</w:t>
            </w:r>
          </w:p>
          <w:p w:rsidR="00145B85" w:rsidRPr="00700928" w:rsidRDefault="00145B85" w:rsidP="00145B85">
            <w:pPr>
              <w:jc w:val="both"/>
              <w:rPr>
                <w:lang w:val="en-US"/>
              </w:rPr>
            </w:pPr>
            <w:r w:rsidRPr="00700928">
              <w:rPr>
                <w:lang w:val="en-US"/>
              </w:rPr>
              <w:t xml:space="preserve">    "errors": {</w:t>
            </w:r>
          </w:p>
          <w:p w:rsidR="00145B85" w:rsidRPr="00700928" w:rsidRDefault="00145B85" w:rsidP="00145B85">
            <w:pPr>
              <w:jc w:val="both"/>
              <w:rPr>
                <w:lang w:val="en-US"/>
              </w:rPr>
            </w:pPr>
            <w:r w:rsidRPr="00700928">
              <w:rPr>
                <w:lang w:val="en-US"/>
              </w:rPr>
              <w:t xml:space="preserve">      "Name": [</w:t>
            </w:r>
          </w:p>
          <w:p w:rsidR="00145B85" w:rsidRPr="00700928" w:rsidRDefault="00145B85" w:rsidP="00145B85">
            <w:pPr>
              <w:jc w:val="both"/>
              <w:rPr>
                <w:lang w:val="en-US"/>
              </w:rPr>
            </w:pPr>
            <w:r w:rsidRPr="00700928">
              <w:rPr>
                <w:lang w:val="en-US"/>
              </w:rPr>
              <w:t xml:space="preserve">        "Name must have a maximum length of 64 characters"</w:t>
            </w:r>
          </w:p>
          <w:p w:rsidR="00145B85" w:rsidRPr="00700928" w:rsidRDefault="00145B85" w:rsidP="00145B85">
            <w:pPr>
              <w:jc w:val="both"/>
            </w:pPr>
            <w:r w:rsidRPr="00700928">
              <w:rPr>
                <w:lang w:val="en-US"/>
              </w:rPr>
              <w:t xml:space="preserve">      </w:t>
            </w:r>
            <w:r w:rsidRPr="00700928">
              <w:t>]</w:t>
            </w:r>
          </w:p>
          <w:p w:rsidR="00145B85" w:rsidRPr="00700928" w:rsidRDefault="00145B85" w:rsidP="00145B85">
            <w:pPr>
              <w:jc w:val="both"/>
            </w:pPr>
            <w:r w:rsidRPr="00700928">
              <w:t xml:space="preserve">    }</w:t>
            </w:r>
          </w:p>
          <w:p w:rsidR="00145B85" w:rsidRPr="00700928" w:rsidRDefault="00145B85" w:rsidP="00145B85">
            <w:pPr>
              <w:jc w:val="both"/>
            </w:pPr>
            <w:r w:rsidRPr="00700928">
              <w:t xml:space="preserve">  }</w:t>
            </w:r>
          </w:p>
          <w:p w:rsidR="00145B85" w:rsidRPr="00700928" w:rsidRDefault="00145B85" w:rsidP="00145B85">
            <w:pPr>
              <w:jc w:val="both"/>
            </w:pPr>
            <w:r w:rsidRPr="00700928">
              <w:t>}</w:t>
            </w:r>
          </w:p>
        </w:tc>
      </w:tr>
      <w:tr w:rsidR="00145B85" w:rsidRPr="00700928" w:rsidTr="00145B85">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145B85" w:rsidRPr="00700928" w:rsidRDefault="00145B85" w:rsidP="00145B85">
            <w:pPr>
              <w:jc w:val="both"/>
            </w:pPr>
            <w:r w:rsidRPr="00700928">
              <w:t>Prueba1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1</w:t>
            </w:r>
          </w:p>
          <w:p w:rsidR="00145B85" w:rsidRPr="00700928" w:rsidRDefault="00145B85" w:rsidP="00145B85">
            <w:pPr>
              <w:jc w:val="both"/>
            </w:pPr>
            <w:r w:rsidRPr="00700928">
              <w:t>prueba</w:t>
            </w:r>
          </w:p>
        </w:tc>
        <w:tc>
          <w:tcPr>
            <w:tcW w:w="3933" w:type="dxa"/>
            <w:vMerge/>
            <w:tcBorders>
              <w:top w:val="single" w:sz="4" w:space="0" w:color="auto"/>
              <w:left w:val="single" w:sz="4" w:space="0" w:color="auto"/>
              <w:bottom w:val="single" w:sz="4" w:space="0" w:color="auto"/>
              <w:right w:val="single" w:sz="4" w:space="0" w:color="auto"/>
            </w:tcBorders>
            <w:vAlign w:val="center"/>
            <w:hideMark/>
          </w:tcPr>
          <w:p w:rsidR="00145B85" w:rsidRPr="00700928" w:rsidRDefault="00145B85" w:rsidP="00145B85">
            <w:pPr>
              <w:rPr>
                <w:lang w:eastAsia="en-US"/>
              </w:rPr>
            </w:pPr>
          </w:p>
        </w:tc>
        <w:tc>
          <w:tcPr>
            <w:tcW w:w="4678" w:type="dxa"/>
            <w:tcBorders>
              <w:top w:val="single" w:sz="4" w:space="0" w:color="auto"/>
              <w:left w:val="single" w:sz="4" w:space="0" w:color="auto"/>
              <w:bottom w:val="single" w:sz="4" w:space="0" w:color="auto"/>
              <w:right w:val="single" w:sz="4" w:space="0" w:color="auto"/>
            </w:tcBorders>
            <w:vAlign w:val="center"/>
          </w:tcPr>
          <w:p w:rsidR="00145B85" w:rsidRPr="00700928" w:rsidRDefault="00145B85" w:rsidP="00145B85">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142560" w:rsidRPr="00700928" w:rsidRDefault="00142560" w:rsidP="00A31507">
      <w:pPr>
        <w:spacing w:line="240" w:lineRule="auto"/>
        <w:rPr>
          <w:rFonts w:eastAsiaTheme="majorEastAsia" w:cs="Arial"/>
          <w:color w:val="000000" w:themeColor="text1"/>
          <w:szCs w:val="24"/>
        </w:rPr>
      </w:pPr>
    </w:p>
    <w:p w:rsidR="00F70231" w:rsidRPr="00700928" w:rsidRDefault="00F70231" w:rsidP="00142560">
      <w:pPr>
        <w:rPr>
          <w:rFonts w:eastAsiaTheme="majorEastAsia" w:cs="Arial"/>
          <w:i/>
          <w:color w:val="000000" w:themeColor="text1"/>
          <w:szCs w:val="24"/>
        </w:rPr>
      </w:pPr>
    </w:p>
    <w:sectPr w:rsidR="00F70231" w:rsidRPr="00700928" w:rsidSect="009D52CA">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0645" w:rsidRDefault="00760645" w:rsidP="00394C63">
      <w:pPr>
        <w:spacing w:after="0" w:line="240" w:lineRule="auto"/>
      </w:pPr>
      <w:r>
        <w:separator/>
      </w:r>
    </w:p>
  </w:endnote>
  <w:endnote w:type="continuationSeparator" w:id="0">
    <w:p w:rsidR="00760645" w:rsidRDefault="00760645" w:rsidP="00394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4518503"/>
      <w:docPartObj>
        <w:docPartGallery w:val="Page Numbers (Bottom of Page)"/>
        <w:docPartUnique/>
      </w:docPartObj>
    </w:sdtPr>
    <w:sdtEndPr/>
    <w:sdtContent>
      <w:p w:rsidR="004C4A67" w:rsidRDefault="004C4A67">
        <w:pPr>
          <w:pStyle w:val="Piedepgina"/>
          <w:jc w:val="right"/>
        </w:pPr>
        <w:r>
          <w:fldChar w:fldCharType="begin"/>
        </w:r>
        <w:r>
          <w:instrText>PAGE   \* MERGEFORMAT</w:instrText>
        </w:r>
        <w:r>
          <w:fldChar w:fldCharType="separate"/>
        </w:r>
        <w:r w:rsidR="00E1015C">
          <w:rPr>
            <w:noProof/>
          </w:rPr>
          <w:t>127</w:t>
        </w:r>
        <w:r>
          <w:fldChar w:fldCharType="end"/>
        </w:r>
      </w:p>
    </w:sdtContent>
  </w:sdt>
  <w:p w:rsidR="004C4A67" w:rsidRDefault="004C4A6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0645" w:rsidRDefault="00760645" w:rsidP="00394C63">
      <w:pPr>
        <w:spacing w:after="0" w:line="240" w:lineRule="auto"/>
      </w:pPr>
      <w:r>
        <w:separator/>
      </w:r>
    </w:p>
  </w:footnote>
  <w:footnote w:type="continuationSeparator" w:id="0">
    <w:p w:rsidR="00760645" w:rsidRDefault="00760645" w:rsidP="00394C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A49A7"/>
    <w:multiLevelType w:val="hybridMultilevel"/>
    <w:tmpl w:val="7F0A47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49765D"/>
    <w:multiLevelType w:val="hybridMultilevel"/>
    <w:tmpl w:val="1CD0B06E"/>
    <w:lvl w:ilvl="0" w:tplc="424A769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CD355F"/>
    <w:multiLevelType w:val="hybridMultilevel"/>
    <w:tmpl w:val="6F7ED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23772FF"/>
    <w:multiLevelType w:val="hybridMultilevel"/>
    <w:tmpl w:val="DB5E3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3042DAF"/>
    <w:multiLevelType w:val="hybridMultilevel"/>
    <w:tmpl w:val="9CE6A4BE"/>
    <w:lvl w:ilvl="0" w:tplc="D26AE292">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706B2E"/>
    <w:multiLevelType w:val="hybridMultilevel"/>
    <w:tmpl w:val="305C9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D255C36"/>
    <w:multiLevelType w:val="hybridMultilevel"/>
    <w:tmpl w:val="817605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346DBF"/>
    <w:multiLevelType w:val="hybridMultilevel"/>
    <w:tmpl w:val="FCA27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F3B597B"/>
    <w:multiLevelType w:val="hybridMultilevel"/>
    <w:tmpl w:val="F9B2DB08"/>
    <w:lvl w:ilvl="0" w:tplc="0C0A0001">
      <w:start w:val="1"/>
      <w:numFmt w:val="bullet"/>
      <w:lvlText w:val=""/>
      <w:lvlJc w:val="left"/>
      <w:pPr>
        <w:ind w:left="790" w:hanging="360"/>
      </w:pPr>
      <w:rPr>
        <w:rFonts w:ascii="Symbol" w:hAnsi="Symbol" w:hint="default"/>
      </w:rPr>
    </w:lvl>
    <w:lvl w:ilvl="1" w:tplc="0C0A0003" w:tentative="1">
      <w:start w:val="1"/>
      <w:numFmt w:val="bullet"/>
      <w:lvlText w:val="o"/>
      <w:lvlJc w:val="left"/>
      <w:pPr>
        <w:ind w:left="1510" w:hanging="360"/>
      </w:pPr>
      <w:rPr>
        <w:rFonts w:ascii="Courier New" w:hAnsi="Courier New" w:cs="Courier New" w:hint="default"/>
      </w:rPr>
    </w:lvl>
    <w:lvl w:ilvl="2" w:tplc="0C0A0005" w:tentative="1">
      <w:start w:val="1"/>
      <w:numFmt w:val="bullet"/>
      <w:lvlText w:val=""/>
      <w:lvlJc w:val="left"/>
      <w:pPr>
        <w:ind w:left="2230" w:hanging="360"/>
      </w:pPr>
      <w:rPr>
        <w:rFonts w:ascii="Wingdings" w:hAnsi="Wingdings" w:hint="default"/>
      </w:rPr>
    </w:lvl>
    <w:lvl w:ilvl="3" w:tplc="0C0A0001" w:tentative="1">
      <w:start w:val="1"/>
      <w:numFmt w:val="bullet"/>
      <w:lvlText w:val=""/>
      <w:lvlJc w:val="left"/>
      <w:pPr>
        <w:ind w:left="2950" w:hanging="360"/>
      </w:pPr>
      <w:rPr>
        <w:rFonts w:ascii="Symbol" w:hAnsi="Symbol" w:hint="default"/>
      </w:rPr>
    </w:lvl>
    <w:lvl w:ilvl="4" w:tplc="0C0A0003" w:tentative="1">
      <w:start w:val="1"/>
      <w:numFmt w:val="bullet"/>
      <w:lvlText w:val="o"/>
      <w:lvlJc w:val="left"/>
      <w:pPr>
        <w:ind w:left="3670" w:hanging="360"/>
      </w:pPr>
      <w:rPr>
        <w:rFonts w:ascii="Courier New" w:hAnsi="Courier New" w:cs="Courier New" w:hint="default"/>
      </w:rPr>
    </w:lvl>
    <w:lvl w:ilvl="5" w:tplc="0C0A0005" w:tentative="1">
      <w:start w:val="1"/>
      <w:numFmt w:val="bullet"/>
      <w:lvlText w:val=""/>
      <w:lvlJc w:val="left"/>
      <w:pPr>
        <w:ind w:left="4390" w:hanging="360"/>
      </w:pPr>
      <w:rPr>
        <w:rFonts w:ascii="Wingdings" w:hAnsi="Wingdings" w:hint="default"/>
      </w:rPr>
    </w:lvl>
    <w:lvl w:ilvl="6" w:tplc="0C0A0001" w:tentative="1">
      <w:start w:val="1"/>
      <w:numFmt w:val="bullet"/>
      <w:lvlText w:val=""/>
      <w:lvlJc w:val="left"/>
      <w:pPr>
        <w:ind w:left="5110" w:hanging="360"/>
      </w:pPr>
      <w:rPr>
        <w:rFonts w:ascii="Symbol" w:hAnsi="Symbol" w:hint="default"/>
      </w:rPr>
    </w:lvl>
    <w:lvl w:ilvl="7" w:tplc="0C0A0003" w:tentative="1">
      <w:start w:val="1"/>
      <w:numFmt w:val="bullet"/>
      <w:lvlText w:val="o"/>
      <w:lvlJc w:val="left"/>
      <w:pPr>
        <w:ind w:left="5830" w:hanging="360"/>
      </w:pPr>
      <w:rPr>
        <w:rFonts w:ascii="Courier New" w:hAnsi="Courier New" w:cs="Courier New" w:hint="default"/>
      </w:rPr>
    </w:lvl>
    <w:lvl w:ilvl="8" w:tplc="0C0A0005" w:tentative="1">
      <w:start w:val="1"/>
      <w:numFmt w:val="bullet"/>
      <w:lvlText w:val=""/>
      <w:lvlJc w:val="left"/>
      <w:pPr>
        <w:ind w:left="6550" w:hanging="360"/>
      </w:pPr>
      <w:rPr>
        <w:rFonts w:ascii="Wingdings" w:hAnsi="Wingdings" w:hint="default"/>
      </w:rPr>
    </w:lvl>
  </w:abstractNum>
  <w:abstractNum w:abstractNumId="9">
    <w:nsid w:val="1F41375B"/>
    <w:multiLevelType w:val="hybridMultilevel"/>
    <w:tmpl w:val="B4AEF34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06B5BD7"/>
    <w:multiLevelType w:val="hybridMultilevel"/>
    <w:tmpl w:val="229AB5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1D0B6E"/>
    <w:multiLevelType w:val="hybridMultilevel"/>
    <w:tmpl w:val="FB62896A"/>
    <w:lvl w:ilvl="0" w:tplc="DF80D2B4">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14C093C"/>
    <w:multiLevelType w:val="hybridMultilevel"/>
    <w:tmpl w:val="EA28B8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6B4C63"/>
    <w:multiLevelType w:val="hybridMultilevel"/>
    <w:tmpl w:val="87544424"/>
    <w:lvl w:ilvl="0" w:tplc="CF2A0FB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682000D"/>
    <w:multiLevelType w:val="hybridMultilevel"/>
    <w:tmpl w:val="1DFE1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79C5071"/>
    <w:multiLevelType w:val="hybridMultilevel"/>
    <w:tmpl w:val="88D012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86A1D54"/>
    <w:multiLevelType w:val="hybridMultilevel"/>
    <w:tmpl w:val="BA0E4B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87C5E00"/>
    <w:multiLevelType w:val="hybridMultilevel"/>
    <w:tmpl w:val="F9FA91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540275"/>
    <w:multiLevelType w:val="hybridMultilevel"/>
    <w:tmpl w:val="D430C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062438"/>
    <w:multiLevelType w:val="hybridMultilevel"/>
    <w:tmpl w:val="F8C2DB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1EE382A"/>
    <w:multiLevelType w:val="hybridMultilevel"/>
    <w:tmpl w:val="A3929A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5164CCC"/>
    <w:multiLevelType w:val="hybridMultilevel"/>
    <w:tmpl w:val="754443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7347435"/>
    <w:multiLevelType w:val="hybridMultilevel"/>
    <w:tmpl w:val="E4C62B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741A45"/>
    <w:multiLevelType w:val="hybridMultilevel"/>
    <w:tmpl w:val="864C75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07B710A"/>
    <w:multiLevelType w:val="hybridMultilevel"/>
    <w:tmpl w:val="C62290EE"/>
    <w:lvl w:ilvl="0" w:tplc="9A949284">
      <w:start w:val="1"/>
      <w:numFmt w:val="bullet"/>
      <w:lvlText w:val=""/>
      <w:lvlJc w:val="left"/>
      <w:pPr>
        <w:ind w:left="1440" w:hanging="360"/>
      </w:pPr>
      <w:rPr>
        <w:rFonts w:ascii="Wingdings" w:hAnsi="Wingdings" w:hint="default"/>
        <w:sz w:val="22"/>
      </w:rPr>
    </w:lvl>
    <w:lvl w:ilvl="1" w:tplc="4A922FFC">
      <w:numFmt w:val="decimal"/>
      <w:lvlText w:val=""/>
      <w:lvlJc w:val="left"/>
    </w:lvl>
    <w:lvl w:ilvl="2" w:tplc="29CCE470">
      <w:numFmt w:val="decimal"/>
      <w:lvlText w:val=""/>
      <w:lvlJc w:val="left"/>
    </w:lvl>
    <w:lvl w:ilvl="3" w:tplc="4A3A0B8A">
      <w:numFmt w:val="decimal"/>
      <w:lvlText w:val=""/>
      <w:lvlJc w:val="left"/>
    </w:lvl>
    <w:lvl w:ilvl="4" w:tplc="1B2A7896">
      <w:numFmt w:val="decimal"/>
      <w:lvlText w:val=""/>
      <w:lvlJc w:val="left"/>
    </w:lvl>
    <w:lvl w:ilvl="5" w:tplc="B67AFBA0">
      <w:numFmt w:val="decimal"/>
      <w:lvlText w:val=""/>
      <w:lvlJc w:val="left"/>
    </w:lvl>
    <w:lvl w:ilvl="6" w:tplc="BCF82132">
      <w:numFmt w:val="decimal"/>
      <w:lvlText w:val=""/>
      <w:lvlJc w:val="left"/>
    </w:lvl>
    <w:lvl w:ilvl="7" w:tplc="CF14B032">
      <w:numFmt w:val="decimal"/>
      <w:lvlText w:val=""/>
      <w:lvlJc w:val="left"/>
    </w:lvl>
    <w:lvl w:ilvl="8" w:tplc="DBCA958E">
      <w:numFmt w:val="decimal"/>
      <w:lvlText w:val=""/>
      <w:lvlJc w:val="left"/>
    </w:lvl>
  </w:abstractNum>
  <w:abstractNum w:abstractNumId="25">
    <w:nsid w:val="45CE245F"/>
    <w:multiLevelType w:val="hybridMultilevel"/>
    <w:tmpl w:val="367EFE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6B60A12"/>
    <w:multiLevelType w:val="hybridMultilevel"/>
    <w:tmpl w:val="28CA3728"/>
    <w:lvl w:ilvl="0" w:tplc="5F18AEE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47460DC0"/>
    <w:multiLevelType w:val="hybridMultilevel"/>
    <w:tmpl w:val="DB38A1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9352E9"/>
    <w:multiLevelType w:val="hybridMultilevel"/>
    <w:tmpl w:val="56EE542A"/>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2154816"/>
    <w:multiLevelType w:val="hybridMultilevel"/>
    <w:tmpl w:val="E4901788"/>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5BD6B56"/>
    <w:multiLevelType w:val="hybridMultilevel"/>
    <w:tmpl w:val="3D44B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6734AEC"/>
    <w:multiLevelType w:val="hybridMultilevel"/>
    <w:tmpl w:val="21507B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9CB14C4"/>
    <w:multiLevelType w:val="hybridMultilevel"/>
    <w:tmpl w:val="9C980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A941D19"/>
    <w:multiLevelType w:val="hybridMultilevel"/>
    <w:tmpl w:val="F48AF0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C4B6B8F"/>
    <w:multiLevelType w:val="hybridMultilevel"/>
    <w:tmpl w:val="1BC22EF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CFB4F44"/>
    <w:multiLevelType w:val="hybridMultilevel"/>
    <w:tmpl w:val="3334B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E52430A"/>
    <w:multiLevelType w:val="hybridMultilevel"/>
    <w:tmpl w:val="38C0A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F074A97"/>
    <w:multiLevelType w:val="hybridMultilevel"/>
    <w:tmpl w:val="473E6F5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0F90E57"/>
    <w:multiLevelType w:val="hybridMultilevel"/>
    <w:tmpl w:val="CD0848F6"/>
    <w:lvl w:ilvl="0" w:tplc="0C0A0001">
      <w:start w:val="1"/>
      <w:numFmt w:val="bullet"/>
      <w:lvlText w:val=""/>
      <w:lvlJc w:val="left"/>
      <w:pPr>
        <w:ind w:left="720" w:hanging="360"/>
      </w:pPr>
      <w:rPr>
        <w:rFonts w:ascii="Symbol" w:hAnsi="Symbol" w:hint="default"/>
      </w:rPr>
    </w:lvl>
    <w:lvl w:ilvl="1" w:tplc="0C0A000B">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14429F1"/>
    <w:multiLevelType w:val="hybridMultilevel"/>
    <w:tmpl w:val="72A4A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866964"/>
    <w:multiLevelType w:val="hybridMultilevel"/>
    <w:tmpl w:val="C5C0E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36274D9"/>
    <w:multiLevelType w:val="hybridMultilevel"/>
    <w:tmpl w:val="EB1E729A"/>
    <w:lvl w:ilvl="0" w:tplc="8DF8FDD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E057845"/>
    <w:multiLevelType w:val="hybridMultilevel"/>
    <w:tmpl w:val="8B465E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0111104"/>
    <w:multiLevelType w:val="hybridMultilevel"/>
    <w:tmpl w:val="FACE5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3"/>
  </w:num>
  <w:num w:numId="2">
    <w:abstractNumId w:val="11"/>
  </w:num>
  <w:num w:numId="3">
    <w:abstractNumId w:val="16"/>
  </w:num>
  <w:num w:numId="4">
    <w:abstractNumId w:val="33"/>
  </w:num>
  <w:num w:numId="5">
    <w:abstractNumId w:val="8"/>
  </w:num>
  <w:num w:numId="6">
    <w:abstractNumId w:val="20"/>
  </w:num>
  <w:num w:numId="7">
    <w:abstractNumId w:val="30"/>
  </w:num>
  <w:num w:numId="8">
    <w:abstractNumId w:val="42"/>
  </w:num>
  <w:num w:numId="9">
    <w:abstractNumId w:val="39"/>
  </w:num>
  <w:num w:numId="10">
    <w:abstractNumId w:val="43"/>
  </w:num>
  <w:num w:numId="11">
    <w:abstractNumId w:val="15"/>
  </w:num>
  <w:num w:numId="12">
    <w:abstractNumId w:val="31"/>
  </w:num>
  <w:num w:numId="13">
    <w:abstractNumId w:val="27"/>
  </w:num>
  <w:num w:numId="14">
    <w:abstractNumId w:val="5"/>
  </w:num>
  <w:num w:numId="15">
    <w:abstractNumId w:val="37"/>
  </w:num>
  <w:num w:numId="16">
    <w:abstractNumId w:val="0"/>
  </w:num>
  <w:num w:numId="17">
    <w:abstractNumId w:val="3"/>
  </w:num>
  <w:num w:numId="18">
    <w:abstractNumId w:val="19"/>
  </w:num>
  <w:num w:numId="19">
    <w:abstractNumId w:val="7"/>
  </w:num>
  <w:num w:numId="20">
    <w:abstractNumId w:val="29"/>
  </w:num>
  <w:num w:numId="21">
    <w:abstractNumId w:val="28"/>
  </w:num>
  <w:num w:numId="22">
    <w:abstractNumId w:val="4"/>
  </w:num>
  <w:num w:numId="23">
    <w:abstractNumId w:val="41"/>
  </w:num>
  <w:num w:numId="24">
    <w:abstractNumId w:val="13"/>
  </w:num>
  <w:num w:numId="25">
    <w:abstractNumId w:val="1"/>
  </w:num>
  <w:num w:numId="26">
    <w:abstractNumId w:val="26"/>
  </w:num>
  <w:num w:numId="27">
    <w:abstractNumId w:val="25"/>
  </w:num>
  <w:num w:numId="28">
    <w:abstractNumId w:val="36"/>
  </w:num>
  <w:num w:numId="29">
    <w:abstractNumId w:val="6"/>
  </w:num>
  <w:num w:numId="30">
    <w:abstractNumId w:val="34"/>
  </w:num>
  <w:num w:numId="31">
    <w:abstractNumId w:val="9"/>
  </w:num>
  <w:num w:numId="32">
    <w:abstractNumId w:val="17"/>
  </w:num>
  <w:num w:numId="33">
    <w:abstractNumId w:val="14"/>
  </w:num>
  <w:num w:numId="34">
    <w:abstractNumId w:val="21"/>
  </w:num>
  <w:num w:numId="35">
    <w:abstractNumId w:val="12"/>
  </w:num>
  <w:num w:numId="36">
    <w:abstractNumId w:val="40"/>
  </w:num>
  <w:num w:numId="37">
    <w:abstractNumId w:val="2"/>
  </w:num>
  <w:num w:numId="38">
    <w:abstractNumId w:val="35"/>
  </w:num>
  <w:num w:numId="39">
    <w:abstractNumId w:val="24"/>
    <w:lvlOverride w:ilvl="0">
      <w:startOverride w:val="1"/>
    </w:lvlOverride>
  </w:num>
  <w:num w:numId="40">
    <w:abstractNumId w:val="22"/>
  </w:num>
  <w:num w:numId="41">
    <w:abstractNumId w:val="32"/>
  </w:num>
  <w:num w:numId="42">
    <w:abstractNumId w:val="38"/>
  </w:num>
  <w:num w:numId="43">
    <w:abstractNumId w:val="18"/>
  </w:num>
  <w:num w:numId="44">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f5zvz5405faeet00mvwar80p222fvz0fas&quot;&gt;Practica 1&lt;record-ids&gt;&lt;item&gt;2&lt;/item&gt;&lt;item&gt;4&lt;/item&gt;&lt;item&gt;5&lt;/item&gt;&lt;item&gt;6&lt;/item&gt;&lt;item&gt;7&lt;/item&gt;&lt;item&gt;9&lt;/item&gt;&lt;item&gt;10&lt;/item&gt;&lt;item&gt;14&lt;/item&gt;&lt;item&gt;15&lt;/item&gt;&lt;item&gt;16&lt;/item&gt;&lt;item&gt;18&lt;/item&gt;&lt;item&gt;20&lt;/item&gt;&lt;item&gt;21&lt;/item&gt;&lt;item&gt;22&lt;/item&gt;&lt;item&gt;25&lt;/item&gt;&lt;item&gt;26&lt;/item&gt;&lt;item&gt;27&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C12BEC"/>
    <w:rsid w:val="00002FF9"/>
    <w:rsid w:val="000070A1"/>
    <w:rsid w:val="000117DB"/>
    <w:rsid w:val="00011C50"/>
    <w:rsid w:val="00012201"/>
    <w:rsid w:val="00013703"/>
    <w:rsid w:val="000150EF"/>
    <w:rsid w:val="00015ECA"/>
    <w:rsid w:val="00021832"/>
    <w:rsid w:val="00023C69"/>
    <w:rsid w:val="00037FD5"/>
    <w:rsid w:val="0004189D"/>
    <w:rsid w:val="0004562E"/>
    <w:rsid w:val="000544B9"/>
    <w:rsid w:val="00061311"/>
    <w:rsid w:val="000638B3"/>
    <w:rsid w:val="00063B95"/>
    <w:rsid w:val="000743C1"/>
    <w:rsid w:val="00077F5B"/>
    <w:rsid w:val="000853E8"/>
    <w:rsid w:val="00087C5A"/>
    <w:rsid w:val="00090C04"/>
    <w:rsid w:val="00094D9B"/>
    <w:rsid w:val="00096E32"/>
    <w:rsid w:val="00097D4F"/>
    <w:rsid w:val="000A4B89"/>
    <w:rsid w:val="000A5166"/>
    <w:rsid w:val="000A57F1"/>
    <w:rsid w:val="000A782B"/>
    <w:rsid w:val="000B0BA3"/>
    <w:rsid w:val="000B3220"/>
    <w:rsid w:val="000C53A5"/>
    <w:rsid w:val="000C7B1F"/>
    <w:rsid w:val="000D02D1"/>
    <w:rsid w:val="000D2680"/>
    <w:rsid w:val="000D59F6"/>
    <w:rsid w:val="000D7483"/>
    <w:rsid w:val="000E6CC9"/>
    <w:rsid w:val="000E70A4"/>
    <w:rsid w:val="000F2136"/>
    <w:rsid w:val="000F559D"/>
    <w:rsid w:val="000F616F"/>
    <w:rsid w:val="000F656A"/>
    <w:rsid w:val="001075D5"/>
    <w:rsid w:val="00113AAE"/>
    <w:rsid w:val="001158FE"/>
    <w:rsid w:val="00122E29"/>
    <w:rsid w:val="001255B6"/>
    <w:rsid w:val="00131927"/>
    <w:rsid w:val="00132382"/>
    <w:rsid w:val="00134E19"/>
    <w:rsid w:val="001416F8"/>
    <w:rsid w:val="00142560"/>
    <w:rsid w:val="00143325"/>
    <w:rsid w:val="00145B85"/>
    <w:rsid w:val="0014713B"/>
    <w:rsid w:val="0014734E"/>
    <w:rsid w:val="00147B38"/>
    <w:rsid w:val="00150A34"/>
    <w:rsid w:val="00151176"/>
    <w:rsid w:val="00151DE4"/>
    <w:rsid w:val="00152D15"/>
    <w:rsid w:val="001604E7"/>
    <w:rsid w:val="00161FB8"/>
    <w:rsid w:val="00163D19"/>
    <w:rsid w:val="001645FD"/>
    <w:rsid w:val="001659E0"/>
    <w:rsid w:val="0016629F"/>
    <w:rsid w:val="0016655A"/>
    <w:rsid w:val="00167D0F"/>
    <w:rsid w:val="001731C7"/>
    <w:rsid w:val="00174E6E"/>
    <w:rsid w:val="00176379"/>
    <w:rsid w:val="00181CB8"/>
    <w:rsid w:val="001825BE"/>
    <w:rsid w:val="00187E19"/>
    <w:rsid w:val="001900E2"/>
    <w:rsid w:val="001904EB"/>
    <w:rsid w:val="00192DAA"/>
    <w:rsid w:val="00195784"/>
    <w:rsid w:val="00196C72"/>
    <w:rsid w:val="001A1C0A"/>
    <w:rsid w:val="001B596D"/>
    <w:rsid w:val="001B6C87"/>
    <w:rsid w:val="001B6D31"/>
    <w:rsid w:val="001C2829"/>
    <w:rsid w:val="001C5445"/>
    <w:rsid w:val="001D0A93"/>
    <w:rsid w:val="001D4D24"/>
    <w:rsid w:val="001D5A9F"/>
    <w:rsid w:val="001D6554"/>
    <w:rsid w:val="001D7401"/>
    <w:rsid w:val="001E22E3"/>
    <w:rsid w:val="001E2405"/>
    <w:rsid w:val="001E5A41"/>
    <w:rsid w:val="001E7286"/>
    <w:rsid w:val="001E7AE0"/>
    <w:rsid w:val="001F0103"/>
    <w:rsid w:val="001F5892"/>
    <w:rsid w:val="00200B10"/>
    <w:rsid w:val="00204E8D"/>
    <w:rsid w:val="00205035"/>
    <w:rsid w:val="00212848"/>
    <w:rsid w:val="0021455F"/>
    <w:rsid w:val="0021477F"/>
    <w:rsid w:val="00222381"/>
    <w:rsid w:val="002275A3"/>
    <w:rsid w:val="002304CB"/>
    <w:rsid w:val="0023153E"/>
    <w:rsid w:val="00233D05"/>
    <w:rsid w:val="002346D4"/>
    <w:rsid w:val="00241A42"/>
    <w:rsid w:val="002423A7"/>
    <w:rsid w:val="0024575C"/>
    <w:rsid w:val="0025348E"/>
    <w:rsid w:val="00253F40"/>
    <w:rsid w:val="00260C83"/>
    <w:rsid w:val="002618A2"/>
    <w:rsid w:val="00263630"/>
    <w:rsid w:val="00265884"/>
    <w:rsid w:val="00273C4A"/>
    <w:rsid w:val="002753A1"/>
    <w:rsid w:val="002771CF"/>
    <w:rsid w:val="00281C8E"/>
    <w:rsid w:val="00283481"/>
    <w:rsid w:val="00284867"/>
    <w:rsid w:val="00294AB7"/>
    <w:rsid w:val="0029576D"/>
    <w:rsid w:val="00295B7B"/>
    <w:rsid w:val="00297576"/>
    <w:rsid w:val="002A03CE"/>
    <w:rsid w:val="002A0CA5"/>
    <w:rsid w:val="002A7BA6"/>
    <w:rsid w:val="002A7F69"/>
    <w:rsid w:val="002B48A1"/>
    <w:rsid w:val="002B5298"/>
    <w:rsid w:val="002B661D"/>
    <w:rsid w:val="002C0418"/>
    <w:rsid w:val="002C37B8"/>
    <w:rsid w:val="002C391D"/>
    <w:rsid w:val="002C418B"/>
    <w:rsid w:val="002C650B"/>
    <w:rsid w:val="002C6F76"/>
    <w:rsid w:val="002D14DE"/>
    <w:rsid w:val="002D1983"/>
    <w:rsid w:val="002D359C"/>
    <w:rsid w:val="002D499A"/>
    <w:rsid w:val="002D63E6"/>
    <w:rsid w:val="002E1978"/>
    <w:rsid w:val="002E77BD"/>
    <w:rsid w:val="002F051B"/>
    <w:rsid w:val="002F0F6D"/>
    <w:rsid w:val="002F32D2"/>
    <w:rsid w:val="003002CE"/>
    <w:rsid w:val="00300530"/>
    <w:rsid w:val="00301920"/>
    <w:rsid w:val="00302BB6"/>
    <w:rsid w:val="00303DC1"/>
    <w:rsid w:val="003071A8"/>
    <w:rsid w:val="003072C8"/>
    <w:rsid w:val="00310B10"/>
    <w:rsid w:val="00312C96"/>
    <w:rsid w:val="00313A30"/>
    <w:rsid w:val="00313F7A"/>
    <w:rsid w:val="00314406"/>
    <w:rsid w:val="00320982"/>
    <w:rsid w:val="00320D99"/>
    <w:rsid w:val="00330C12"/>
    <w:rsid w:val="00333C03"/>
    <w:rsid w:val="003368BB"/>
    <w:rsid w:val="00336906"/>
    <w:rsid w:val="003375AC"/>
    <w:rsid w:val="00340383"/>
    <w:rsid w:val="0034665A"/>
    <w:rsid w:val="00350E6D"/>
    <w:rsid w:val="003512B4"/>
    <w:rsid w:val="00352712"/>
    <w:rsid w:val="00354766"/>
    <w:rsid w:val="00360987"/>
    <w:rsid w:val="003770F0"/>
    <w:rsid w:val="003825CC"/>
    <w:rsid w:val="00384420"/>
    <w:rsid w:val="003875EC"/>
    <w:rsid w:val="003933BC"/>
    <w:rsid w:val="00394C63"/>
    <w:rsid w:val="003A0A28"/>
    <w:rsid w:val="003B29E6"/>
    <w:rsid w:val="003B3FF1"/>
    <w:rsid w:val="003B5603"/>
    <w:rsid w:val="003B5D39"/>
    <w:rsid w:val="003B6D54"/>
    <w:rsid w:val="003B6F7A"/>
    <w:rsid w:val="003C33D5"/>
    <w:rsid w:val="003C3AF4"/>
    <w:rsid w:val="003C5235"/>
    <w:rsid w:val="003C5313"/>
    <w:rsid w:val="003C5CE0"/>
    <w:rsid w:val="003C6313"/>
    <w:rsid w:val="003E0433"/>
    <w:rsid w:val="003E1DCE"/>
    <w:rsid w:val="003E66C6"/>
    <w:rsid w:val="003E74AD"/>
    <w:rsid w:val="003E7D3A"/>
    <w:rsid w:val="003F3829"/>
    <w:rsid w:val="003F4E5E"/>
    <w:rsid w:val="003F66A8"/>
    <w:rsid w:val="003F719B"/>
    <w:rsid w:val="00401F7A"/>
    <w:rsid w:val="0040355C"/>
    <w:rsid w:val="00404803"/>
    <w:rsid w:val="004064B2"/>
    <w:rsid w:val="00407B02"/>
    <w:rsid w:val="00407D5B"/>
    <w:rsid w:val="00410970"/>
    <w:rsid w:val="0041356E"/>
    <w:rsid w:val="0042188A"/>
    <w:rsid w:val="0042256F"/>
    <w:rsid w:val="00423258"/>
    <w:rsid w:val="00424E41"/>
    <w:rsid w:val="00426208"/>
    <w:rsid w:val="004262DB"/>
    <w:rsid w:val="004268A8"/>
    <w:rsid w:val="00430B5F"/>
    <w:rsid w:val="0043237A"/>
    <w:rsid w:val="004412C5"/>
    <w:rsid w:val="00442E24"/>
    <w:rsid w:val="00445FBB"/>
    <w:rsid w:val="00450CE6"/>
    <w:rsid w:val="00451507"/>
    <w:rsid w:val="004537ED"/>
    <w:rsid w:val="004539BF"/>
    <w:rsid w:val="004551A7"/>
    <w:rsid w:val="004616EA"/>
    <w:rsid w:val="00461FDA"/>
    <w:rsid w:val="00464A64"/>
    <w:rsid w:val="00471D17"/>
    <w:rsid w:val="004731E7"/>
    <w:rsid w:val="004738A6"/>
    <w:rsid w:val="00480BB9"/>
    <w:rsid w:val="00481E13"/>
    <w:rsid w:val="00482B8F"/>
    <w:rsid w:val="00490663"/>
    <w:rsid w:val="004907A9"/>
    <w:rsid w:val="00492A46"/>
    <w:rsid w:val="00497107"/>
    <w:rsid w:val="004A0348"/>
    <w:rsid w:val="004A13BA"/>
    <w:rsid w:val="004A3A55"/>
    <w:rsid w:val="004A662B"/>
    <w:rsid w:val="004A666C"/>
    <w:rsid w:val="004A66BC"/>
    <w:rsid w:val="004A7B50"/>
    <w:rsid w:val="004A7DC6"/>
    <w:rsid w:val="004B4AFD"/>
    <w:rsid w:val="004B5D88"/>
    <w:rsid w:val="004B5EB0"/>
    <w:rsid w:val="004B6307"/>
    <w:rsid w:val="004B68BF"/>
    <w:rsid w:val="004C071B"/>
    <w:rsid w:val="004C2D11"/>
    <w:rsid w:val="004C4A67"/>
    <w:rsid w:val="004D005A"/>
    <w:rsid w:val="004D1E68"/>
    <w:rsid w:val="004D27D6"/>
    <w:rsid w:val="004D4278"/>
    <w:rsid w:val="004D4421"/>
    <w:rsid w:val="004E28C2"/>
    <w:rsid w:val="004E402E"/>
    <w:rsid w:val="004E4F93"/>
    <w:rsid w:val="004E553E"/>
    <w:rsid w:val="004E5E89"/>
    <w:rsid w:val="004E6AC4"/>
    <w:rsid w:val="004E7049"/>
    <w:rsid w:val="004F0760"/>
    <w:rsid w:val="004F0A2C"/>
    <w:rsid w:val="004F553A"/>
    <w:rsid w:val="004F695F"/>
    <w:rsid w:val="004F78E3"/>
    <w:rsid w:val="0050005B"/>
    <w:rsid w:val="005004D8"/>
    <w:rsid w:val="00500964"/>
    <w:rsid w:val="00501A23"/>
    <w:rsid w:val="00504398"/>
    <w:rsid w:val="005043DD"/>
    <w:rsid w:val="00505230"/>
    <w:rsid w:val="00510B1C"/>
    <w:rsid w:val="005111FD"/>
    <w:rsid w:val="00520D6A"/>
    <w:rsid w:val="00520DA7"/>
    <w:rsid w:val="005210C1"/>
    <w:rsid w:val="005219FA"/>
    <w:rsid w:val="00521F0A"/>
    <w:rsid w:val="00523546"/>
    <w:rsid w:val="00523603"/>
    <w:rsid w:val="005251D0"/>
    <w:rsid w:val="005316DA"/>
    <w:rsid w:val="00532C44"/>
    <w:rsid w:val="00534BB7"/>
    <w:rsid w:val="0053540C"/>
    <w:rsid w:val="0053580F"/>
    <w:rsid w:val="00536496"/>
    <w:rsid w:val="0054580C"/>
    <w:rsid w:val="00545DC5"/>
    <w:rsid w:val="00547AE6"/>
    <w:rsid w:val="00550B60"/>
    <w:rsid w:val="005510C6"/>
    <w:rsid w:val="005521B2"/>
    <w:rsid w:val="00553974"/>
    <w:rsid w:val="00556E6C"/>
    <w:rsid w:val="00557464"/>
    <w:rsid w:val="00560D96"/>
    <w:rsid w:val="00563582"/>
    <w:rsid w:val="00563AC1"/>
    <w:rsid w:val="00563E26"/>
    <w:rsid w:val="00563E89"/>
    <w:rsid w:val="00565608"/>
    <w:rsid w:val="00571C99"/>
    <w:rsid w:val="005728D7"/>
    <w:rsid w:val="005747B0"/>
    <w:rsid w:val="005753C0"/>
    <w:rsid w:val="0057776A"/>
    <w:rsid w:val="00590178"/>
    <w:rsid w:val="0059139C"/>
    <w:rsid w:val="005932B0"/>
    <w:rsid w:val="005975E6"/>
    <w:rsid w:val="005A2ECA"/>
    <w:rsid w:val="005A4254"/>
    <w:rsid w:val="005A5356"/>
    <w:rsid w:val="005A5837"/>
    <w:rsid w:val="005B0E1D"/>
    <w:rsid w:val="005B3194"/>
    <w:rsid w:val="005B3B33"/>
    <w:rsid w:val="005B3B81"/>
    <w:rsid w:val="005C2FED"/>
    <w:rsid w:val="005D0EB9"/>
    <w:rsid w:val="005D1EAA"/>
    <w:rsid w:val="005D5560"/>
    <w:rsid w:val="005D559F"/>
    <w:rsid w:val="005D62E2"/>
    <w:rsid w:val="005D72C5"/>
    <w:rsid w:val="005E30EB"/>
    <w:rsid w:val="005F0D62"/>
    <w:rsid w:val="005F4851"/>
    <w:rsid w:val="00604DC3"/>
    <w:rsid w:val="00605163"/>
    <w:rsid w:val="00606C16"/>
    <w:rsid w:val="00613F38"/>
    <w:rsid w:val="00614276"/>
    <w:rsid w:val="00615254"/>
    <w:rsid w:val="00615F80"/>
    <w:rsid w:val="0061681B"/>
    <w:rsid w:val="006169DE"/>
    <w:rsid w:val="006240B4"/>
    <w:rsid w:val="006275AF"/>
    <w:rsid w:val="00637975"/>
    <w:rsid w:val="006521ED"/>
    <w:rsid w:val="00652FB4"/>
    <w:rsid w:val="006536F5"/>
    <w:rsid w:val="00655F22"/>
    <w:rsid w:val="00655FE6"/>
    <w:rsid w:val="0065617D"/>
    <w:rsid w:val="00667CA6"/>
    <w:rsid w:val="006716E2"/>
    <w:rsid w:val="006742DA"/>
    <w:rsid w:val="00674781"/>
    <w:rsid w:val="00675592"/>
    <w:rsid w:val="00676C18"/>
    <w:rsid w:val="00676DE5"/>
    <w:rsid w:val="006803B1"/>
    <w:rsid w:val="0068163A"/>
    <w:rsid w:val="00686A85"/>
    <w:rsid w:val="0069034C"/>
    <w:rsid w:val="0069158C"/>
    <w:rsid w:val="00691F20"/>
    <w:rsid w:val="00695A1F"/>
    <w:rsid w:val="00697148"/>
    <w:rsid w:val="0069749F"/>
    <w:rsid w:val="006A1062"/>
    <w:rsid w:val="006A368D"/>
    <w:rsid w:val="006A3750"/>
    <w:rsid w:val="006A40B0"/>
    <w:rsid w:val="006A42B6"/>
    <w:rsid w:val="006A64D3"/>
    <w:rsid w:val="006A64DA"/>
    <w:rsid w:val="006A67A5"/>
    <w:rsid w:val="006A76B1"/>
    <w:rsid w:val="006B3539"/>
    <w:rsid w:val="006B48CA"/>
    <w:rsid w:val="006B5A0D"/>
    <w:rsid w:val="006B719F"/>
    <w:rsid w:val="006B7435"/>
    <w:rsid w:val="006C09B4"/>
    <w:rsid w:val="006C1027"/>
    <w:rsid w:val="006C266C"/>
    <w:rsid w:val="006D4787"/>
    <w:rsid w:val="006D6D13"/>
    <w:rsid w:val="006D6D85"/>
    <w:rsid w:val="006E409D"/>
    <w:rsid w:val="006E555C"/>
    <w:rsid w:val="006F1AC0"/>
    <w:rsid w:val="00700928"/>
    <w:rsid w:val="00702F93"/>
    <w:rsid w:val="00703355"/>
    <w:rsid w:val="00703E82"/>
    <w:rsid w:val="00710D85"/>
    <w:rsid w:val="00711594"/>
    <w:rsid w:val="007134DF"/>
    <w:rsid w:val="00713D11"/>
    <w:rsid w:val="00714008"/>
    <w:rsid w:val="0071583E"/>
    <w:rsid w:val="0071759E"/>
    <w:rsid w:val="007215EA"/>
    <w:rsid w:val="00722F53"/>
    <w:rsid w:val="0072429F"/>
    <w:rsid w:val="00724F57"/>
    <w:rsid w:val="00725B3C"/>
    <w:rsid w:val="0072623A"/>
    <w:rsid w:val="00733975"/>
    <w:rsid w:val="00736DC9"/>
    <w:rsid w:val="00744E1E"/>
    <w:rsid w:val="00751CC8"/>
    <w:rsid w:val="00752533"/>
    <w:rsid w:val="007549DE"/>
    <w:rsid w:val="0075573F"/>
    <w:rsid w:val="00760645"/>
    <w:rsid w:val="00761199"/>
    <w:rsid w:val="0076121F"/>
    <w:rsid w:val="00761F00"/>
    <w:rsid w:val="00762493"/>
    <w:rsid w:val="0076325E"/>
    <w:rsid w:val="0076386F"/>
    <w:rsid w:val="00764058"/>
    <w:rsid w:val="00764125"/>
    <w:rsid w:val="007720BB"/>
    <w:rsid w:val="00772354"/>
    <w:rsid w:val="00772FE8"/>
    <w:rsid w:val="007730DA"/>
    <w:rsid w:val="00774871"/>
    <w:rsid w:val="00776FD6"/>
    <w:rsid w:val="0078078B"/>
    <w:rsid w:val="007829A6"/>
    <w:rsid w:val="007832F7"/>
    <w:rsid w:val="00784D26"/>
    <w:rsid w:val="00785487"/>
    <w:rsid w:val="00785B73"/>
    <w:rsid w:val="00786F96"/>
    <w:rsid w:val="00791CB4"/>
    <w:rsid w:val="00794363"/>
    <w:rsid w:val="007960EB"/>
    <w:rsid w:val="0079741C"/>
    <w:rsid w:val="007A3A4B"/>
    <w:rsid w:val="007A4A73"/>
    <w:rsid w:val="007A6134"/>
    <w:rsid w:val="007B0049"/>
    <w:rsid w:val="007B09BB"/>
    <w:rsid w:val="007B1DCE"/>
    <w:rsid w:val="007B21C7"/>
    <w:rsid w:val="007B29F8"/>
    <w:rsid w:val="007B2BD4"/>
    <w:rsid w:val="007B38D1"/>
    <w:rsid w:val="007B3BFE"/>
    <w:rsid w:val="007B3FA3"/>
    <w:rsid w:val="007B7164"/>
    <w:rsid w:val="007B75EC"/>
    <w:rsid w:val="007C0695"/>
    <w:rsid w:val="007C52EB"/>
    <w:rsid w:val="007C52FE"/>
    <w:rsid w:val="007C735C"/>
    <w:rsid w:val="007C7690"/>
    <w:rsid w:val="007D3E99"/>
    <w:rsid w:val="007D4D6A"/>
    <w:rsid w:val="007D62EB"/>
    <w:rsid w:val="007D7CE2"/>
    <w:rsid w:val="007E0225"/>
    <w:rsid w:val="007E31AE"/>
    <w:rsid w:val="007E3876"/>
    <w:rsid w:val="007E7FF9"/>
    <w:rsid w:val="007F3154"/>
    <w:rsid w:val="007F42B9"/>
    <w:rsid w:val="00801133"/>
    <w:rsid w:val="008023DF"/>
    <w:rsid w:val="008047A6"/>
    <w:rsid w:val="00810E85"/>
    <w:rsid w:val="0081201A"/>
    <w:rsid w:val="008126A2"/>
    <w:rsid w:val="008137F4"/>
    <w:rsid w:val="008143F4"/>
    <w:rsid w:val="0081517C"/>
    <w:rsid w:val="008219D0"/>
    <w:rsid w:val="00821DCD"/>
    <w:rsid w:val="00825E8A"/>
    <w:rsid w:val="00831070"/>
    <w:rsid w:val="008310D8"/>
    <w:rsid w:val="00833269"/>
    <w:rsid w:val="0083501C"/>
    <w:rsid w:val="00835578"/>
    <w:rsid w:val="00837776"/>
    <w:rsid w:val="00841BC3"/>
    <w:rsid w:val="008444A0"/>
    <w:rsid w:val="008451AF"/>
    <w:rsid w:val="008464E4"/>
    <w:rsid w:val="00846FB4"/>
    <w:rsid w:val="00847A23"/>
    <w:rsid w:val="00847F94"/>
    <w:rsid w:val="0085177D"/>
    <w:rsid w:val="0085247D"/>
    <w:rsid w:val="00852E56"/>
    <w:rsid w:val="008535AB"/>
    <w:rsid w:val="008562F1"/>
    <w:rsid w:val="008567A1"/>
    <w:rsid w:val="008602FE"/>
    <w:rsid w:val="008613BE"/>
    <w:rsid w:val="00865741"/>
    <w:rsid w:val="008657FF"/>
    <w:rsid w:val="00866C95"/>
    <w:rsid w:val="00867FCC"/>
    <w:rsid w:val="00867FE1"/>
    <w:rsid w:val="0087196C"/>
    <w:rsid w:val="00871EBA"/>
    <w:rsid w:val="00876341"/>
    <w:rsid w:val="0088707C"/>
    <w:rsid w:val="00887579"/>
    <w:rsid w:val="00887E64"/>
    <w:rsid w:val="00887EE2"/>
    <w:rsid w:val="00890DEA"/>
    <w:rsid w:val="0089118B"/>
    <w:rsid w:val="00892F1B"/>
    <w:rsid w:val="00897200"/>
    <w:rsid w:val="008A0445"/>
    <w:rsid w:val="008A0916"/>
    <w:rsid w:val="008A3A0E"/>
    <w:rsid w:val="008A5604"/>
    <w:rsid w:val="008A5E7C"/>
    <w:rsid w:val="008A74A3"/>
    <w:rsid w:val="008B12AE"/>
    <w:rsid w:val="008B1326"/>
    <w:rsid w:val="008B2E59"/>
    <w:rsid w:val="008B2EED"/>
    <w:rsid w:val="008C0DFC"/>
    <w:rsid w:val="008C1BA5"/>
    <w:rsid w:val="008C2A55"/>
    <w:rsid w:val="008C31D5"/>
    <w:rsid w:val="008D334B"/>
    <w:rsid w:val="008D3CC7"/>
    <w:rsid w:val="008E11C0"/>
    <w:rsid w:val="008E1D4E"/>
    <w:rsid w:val="008E795A"/>
    <w:rsid w:val="008F284B"/>
    <w:rsid w:val="008F42AC"/>
    <w:rsid w:val="008F4DE5"/>
    <w:rsid w:val="009026D1"/>
    <w:rsid w:val="00902F9C"/>
    <w:rsid w:val="00903431"/>
    <w:rsid w:val="009038A3"/>
    <w:rsid w:val="00905D96"/>
    <w:rsid w:val="0091400D"/>
    <w:rsid w:val="00915970"/>
    <w:rsid w:val="009170F2"/>
    <w:rsid w:val="00922467"/>
    <w:rsid w:val="009337CF"/>
    <w:rsid w:val="00934268"/>
    <w:rsid w:val="00934EFE"/>
    <w:rsid w:val="00936644"/>
    <w:rsid w:val="009448CF"/>
    <w:rsid w:val="00944B6A"/>
    <w:rsid w:val="00945DB3"/>
    <w:rsid w:val="00945E5B"/>
    <w:rsid w:val="009463A5"/>
    <w:rsid w:val="00950AE9"/>
    <w:rsid w:val="00951A1C"/>
    <w:rsid w:val="009549DC"/>
    <w:rsid w:val="00954E79"/>
    <w:rsid w:val="00960562"/>
    <w:rsid w:val="00961EF8"/>
    <w:rsid w:val="00964006"/>
    <w:rsid w:val="00970369"/>
    <w:rsid w:val="0097273D"/>
    <w:rsid w:val="009758AF"/>
    <w:rsid w:val="00976460"/>
    <w:rsid w:val="00976487"/>
    <w:rsid w:val="009778E1"/>
    <w:rsid w:val="00980B25"/>
    <w:rsid w:val="00981B2C"/>
    <w:rsid w:val="0098536A"/>
    <w:rsid w:val="00985814"/>
    <w:rsid w:val="00986F67"/>
    <w:rsid w:val="00991E0F"/>
    <w:rsid w:val="009927D0"/>
    <w:rsid w:val="00992D4E"/>
    <w:rsid w:val="00993A86"/>
    <w:rsid w:val="00993F96"/>
    <w:rsid w:val="00995E1A"/>
    <w:rsid w:val="00997B3F"/>
    <w:rsid w:val="009A04DE"/>
    <w:rsid w:val="009A133D"/>
    <w:rsid w:val="009A2EDF"/>
    <w:rsid w:val="009A5A29"/>
    <w:rsid w:val="009A69D5"/>
    <w:rsid w:val="009B2C30"/>
    <w:rsid w:val="009B3B8A"/>
    <w:rsid w:val="009B4843"/>
    <w:rsid w:val="009B7668"/>
    <w:rsid w:val="009C151E"/>
    <w:rsid w:val="009C25A5"/>
    <w:rsid w:val="009C4322"/>
    <w:rsid w:val="009C487A"/>
    <w:rsid w:val="009C76B9"/>
    <w:rsid w:val="009D01FA"/>
    <w:rsid w:val="009D3ED8"/>
    <w:rsid w:val="009D4FCD"/>
    <w:rsid w:val="009D52CA"/>
    <w:rsid w:val="009D557D"/>
    <w:rsid w:val="009D7EA1"/>
    <w:rsid w:val="009E0D75"/>
    <w:rsid w:val="009E1A51"/>
    <w:rsid w:val="009E1C06"/>
    <w:rsid w:val="009E4170"/>
    <w:rsid w:val="009F7ECD"/>
    <w:rsid w:val="00A02835"/>
    <w:rsid w:val="00A03CA1"/>
    <w:rsid w:val="00A05A82"/>
    <w:rsid w:val="00A07A2F"/>
    <w:rsid w:val="00A1105F"/>
    <w:rsid w:val="00A16105"/>
    <w:rsid w:val="00A163D2"/>
    <w:rsid w:val="00A17D11"/>
    <w:rsid w:val="00A17E28"/>
    <w:rsid w:val="00A2183A"/>
    <w:rsid w:val="00A22E7D"/>
    <w:rsid w:val="00A2638E"/>
    <w:rsid w:val="00A31507"/>
    <w:rsid w:val="00A344FE"/>
    <w:rsid w:val="00A36D36"/>
    <w:rsid w:val="00A371FD"/>
    <w:rsid w:val="00A42F5A"/>
    <w:rsid w:val="00A45299"/>
    <w:rsid w:val="00A5223E"/>
    <w:rsid w:val="00A52504"/>
    <w:rsid w:val="00A5538D"/>
    <w:rsid w:val="00A5678F"/>
    <w:rsid w:val="00A57F90"/>
    <w:rsid w:val="00A60CD2"/>
    <w:rsid w:val="00A712F0"/>
    <w:rsid w:val="00A71CCC"/>
    <w:rsid w:val="00A73160"/>
    <w:rsid w:val="00A7405E"/>
    <w:rsid w:val="00A74F48"/>
    <w:rsid w:val="00A772F2"/>
    <w:rsid w:val="00A862A2"/>
    <w:rsid w:val="00A8792E"/>
    <w:rsid w:val="00A9257E"/>
    <w:rsid w:val="00A93858"/>
    <w:rsid w:val="00A93F48"/>
    <w:rsid w:val="00A94AAF"/>
    <w:rsid w:val="00A94EBD"/>
    <w:rsid w:val="00AA1C86"/>
    <w:rsid w:val="00AA2583"/>
    <w:rsid w:val="00AA5A00"/>
    <w:rsid w:val="00AB0CFC"/>
    <w:rsid w:val="00AB136F"/>
    <w:rsid w:val="00AB60F8"/>
    <w:rsid w:val="00AB7542"/>
    <w:rsid w:val="00AC1C5F"/>
    <w:rsid w:val="00AC208E"/>
    <w:rsid w:val="00AC2E52"/>
    <w:rsid w:val="00AC2F8B"/>
    <w:rsid w:val="00AC3236"/>
    <w:rsid w:val="00AC448F"/>
    <w:rsid w:val="00AC5FFE"/>
    <w:rsid w:val="00AD54DA"/>
    <w:rsid w:val="00AD599C"/>
    <w:rsid w:val="00AD616F"/>
    <w:rsid w:val="00AD6260"/>
    <w:rsid w:val="00AD6CF3"/>
    <w:rsid w:val="00AD7389"/>
    <w:rsid w:val="00AE36C3"/>
    <w:rsid w:val="00AE78A8"/>
    <w:rsid w:val="00AF11AD"/>
    <w:rsid w:val="00AF187F"/>
    <w:rsid w:val="00AF4CD9"/>
    <w:rsid w:val="00AF72DB"/>
    <w:rsid w:val="00AF78D7"/>
    <w:rsid w:val="00B055CC"/>
    <w:rsid w:val="00B114D0"/>
    <w:rsid w:val="00B116B5"/>
    <w:rsid w:val="00B178CF"/>
    <w:rsid w:val="00B20DD9"/>
    <w:rsid w:val="00B21694"/>
    <w:rsid w:val="00B23100"/>
    <w:rsid w:val="00B23512"/>
    <w:rsid w:val="00B23E9D"/>
    <w:rsid w:val="00B30FBB"/>
    <w:rsid w:val="00B3110A"/>
    <w:rsid w:val="00B31ACC"/>
    <w:rsid w:val="00B31D79"/>
    <w:rsid w:val="00B35243"/>
    <w:rsid w:val="00B40726"/>
    <w:rsid w:val="00B437DC"/>
    <w:rsid w:val="00B45555"/>
    <w:rsid w:val="00B45E0E"/>
    <w:rsid w:val="00B50088"/>
    <w:rsid w:val="00B50F87"/>
    <w:rsid w:val="00B55E69"/>
    <w:rsid w:val="00B6185D"/>
    <w:rsid w:val="00B64386"/>
    <w:rsid w:val="00B646B3"/>
    <w:rsid w:val="00B70168"/>
    <w:rsid w:val="00B70387"/>
    <w:rsid w:val="00B703AA"/>
    <w:rsid w:val="00B73ABE"/>
    <w:rsid w:val="00B73EB1"/>
    <w:rsid w:val="00B75EA2"/>
    <w:rsid w:val="00B767E2"/>
    <w:rsid w:val="00B77E34"/>
    <w:rsid w:val="00B80240"/>
    <w:rsid w:val="00B826A0"/>
    <w:rsid w:val="00B82D88"/>
    <w:rsid w:val="00B85FEE"/>
    <w:rsid w:val="00B902AC"/>
    <w:rsid w:val="00B94609"/>
    <w:rsid w:val="00B94C86"/>
    <w:rsid w:val="00B95075"/>
    <w:rsid w:val="00B95580"/>
    <w:rsid w:val="00B9577E"/>
    <w:rsid w:val="00B95D20"/>
    <w:rsid w:val="00BA013E"/>
    <w:rsid w:val="00BA10D9"/>
    <w:rsid w:val="00BA12AF"/>
    <w:rsid w:val="00BA1AFC"/>
    <w:rsid w:val="00BA201F"/>
    <w:rsid w:val="00BA4B6A"/>
    <w:rsid w:val="00BA5A6A"/>
    <w:rsid w:val="00BA6D66"/>
    <w:rsid w:val="00BB14D6"/>
    <w:rsid w:val="00BB28F9"/>
    <w:rsid w:val="00BC113D"/>
    <w:rsid w:val="00BC1B7F"/>
    <w:rsid w:val="00BC361E"/>
    <w:rsid w:val="00BC581C"/>
    <w:rsid w:val="00BC6C1B"/>
    <w:rsid w:val="00BC72C2"/>
    <w:rsid w:val="00BC76C1"/>
    <w:rsid w:val="00BD3553"/>
    <w:rsid w:val="00BE153B"/>
    <w:rsid w:val="00BE35FA"/>
    <w:rsid w:val="00BE771C"/>
    <w:rsid w:val="00BF33CA"/>
    <w:rsid w:val="00BF578F"/>
    <w:rsid w:val="00C01FE5"/>
    <w:rsid w:val="00C02A98"/>
    <w:rsid w:val="00C03511"/>
    <w:rsid w:val="00C05CC6"/>
    <w:rsid w:val="00C0631E"/>
    <w:rsid w:val="00C12BEC"/>
    <w:rsid w:val="00C170F8"/>
    <w:rsid w:val="00C22507"/>
    <w:rsid w:val="00C32726"/>
    <w:rsid w:val="00C32877"/>
    <w:rsid w:val="00C35D69"/>
    <w:rsid w:val="00C36418"/>
    <w:rsid w:val="00C44F58"/>
    <w:rsid w:val="00C45FA0"/>
    <w:rsid w:val="00C50304"/>
    <w:rsid w:val="00C527BF"/>
    <w:rsid w:val="00C52D26"/>
    <w:rsid w:val="00C555D6"/>
    <w:rsid w:val="00C649E2"/>
    <w:rsid w:val="00C66BC5"/>
    <w:rsid w:val="00C66E56"/>
    <w:rsid w:val="00C70276"/>
    <w:rsid w:val="00C703BA"/>
    <w:rsid w:val="00C7424D"/>
    <w:rsid w:val="00C75566"/>
    <w:rsid w:val="00C85A2E"/>
    <w:rsid w:val="00C87DAD"/>
    <w:rsid w:val="00C87DD3"/>
    <w:rsid w:val="00C903D2"/>
    <w:rsid w:val="00C92C26"/>
    <w:rsid w:val="00C93337"/>
    <w:rsid w:val="00C97B12"/>
    <w:rsid w:val="00CA1DF9"/>
    <w:rsid w:val="00CA1FA9"/>
    <w:rsid w:val="00CA372B"/>
    <w:rsid w:val="00CA415D"/>
    <w:rsid w:val="00CA512C"/>
    <w:rsid w:val="00CA51E7"/>
    <w:rsid w:val="00CA6A2C"/>
    <w:rsid w:val="00CB0150"/>
    <w:rsid w:val="00CB20F3"/>
    <w:rsid w:val="00CB2BEA"/>
    <w:rsid w:val="00CB6B43"/>
    <w:rsid w:val="00CC36FE"/>
    <w:rsid w:val="00CC49B1"/>
    <w:rsid w:val="00CC4A39"/>
    <w:rsid w:val="00CC4C81"/>
    <w:rsid w:val="00CC5716"/>
    <w:rsid w:val="00CC7A66"/>
    <w:rsid w:val="00CD1ECD"/>
    <w:rsid w:val="00CD2237"/>
    <w:rsid w:val="00CD3153"/>
    <w:rsid w:val="00CD433E"/>
    <w:rsid w:val="00CD7A5C"/>
    <w:rsid w:val="00CE39A1"/>
    <w:rsid w:val="00CE7188"/>
    <w:rsid w:val="00CE7EA9"/>
    <w:rsid w:val="00CF07DE"/>
    <w:rsid w:val="00CF2DE5"/>
    <w:rsid w:val="00CF3DDE"/>
    <w:rsid w:val="00D01EE2"/>
    <w:rsid w:val="00D046E8"/>
    <w:rsid w:val="00D12ADA"/>
    <w:rsid w:val="00D2274F"/>
    <w:rsid w:val="00D26AF2"/>
    <w:rsid w:val="00D3229C"/>
    <w:rsid w:val="00D360E4"/>
    <w:rsid w:val="00D374E1"/>
    <w:rsid w:val="00D405F6"/>
    <w:rsid w:val="00D4479C"/>
    <w:rsid w:val="00D45057"/>
    <w:rsid w:val="00D476F8"/>
    <w:rsid w:val="00D50B1F"/>
    <w:rsid w:val="00D517EC"/>
    <w:rsid w:val="00D525F5"/>
    <w:rsid w:val="00D6420C"/>
    <w:rsid w:val="00D64E93"/>
    <w:rsid w:val="00D65405"/>
    <w:rsid w:val="00D774BC"/>
    <w:rsid w:val="00D7767B"/>
    <w:rsid w:val="00D80A1B"/>
    <w:rsid w:val="00D81017"/>
    <w:rsid w:val="00D8111E"/>
    <w:rsid w:val="00D82291"/>
    <w:rsid w:val="00D827DF"/>
    <w:rsid w:val="00D83B85"/>
    <w:rsid w:val="00D90E72"/>
    <w:rsid w:val="00D92176"/>
    <w:rsid w:val="00D96C1A"/>
    <w:rsid w:val="00D979BB"/>
    <w:rsid w:val="00DA24A4"/>
    <w:rsid w:val="00DA24BE"/>
    <w:rsid w:val="00DA2958"/>
    <w:rsid w:val="00DA5382"/>
    <w:rsid w:val="00DA5E41"/>
    <w:rsid w:val="00DB0FA9"/>
    <w:rsid w:val="00DB1247"/>
    <w:rsid w:val="00DB1F6B"/>
    <w:rsid w:val="00DB4CF6"/>
    <w:rsid w:val="00DB6B25"/>
    <w:rsid w:val="00DB6E25"/>
    <w:rsid w:val="00DC164A"/>
    <w:rsid w:val="00DC1DFA"/>
    <w:rsid w:val="00DC253B"/>
    <w:rsid w:val="00DD5499"/>
    <w:rsid w:val="00DD6AED"/>
    <w:rsid w:val="00DE1B2D"/>
    <w:rsid w:val="00DE22B0"/>
    <w:rsid w:val="00DE4C4E"/>
    <w:rsid w:val="00DE7117"/>
    <w:rsid w:val="00DF2012"/>
    <w:rsid w:val="00DF3174"/>
    <w:rsid w:val="00E1015C"/>
    <w:rsid w:val="00E12301"/>
    <w:rsid w:val="00E14A8C"/>
    <w:rsid w:val="00E15D7E"/>
    <w:rsid w:val="00E20C55"/>
    <w:rsid w:val="00E23766"/>
    <w:rsid w:val="00E258C0"/>
    <w:rsid w:val="00E25E27"/>
    <w:rsid w:val="00E27808"/>
    <w:rsid w:val="00E355C9"/>
    <w:rsid w:val="00E37395"/>
    <w:rsid w:val="00E42226"/>
    <w:rsid w:val="00E4630C"/>
    <w:rsid w:val="00E514EF"/>
    <w:rsid w:val="00E56DFF"/>
    <w:rsid w:val="00E63213"/>
    <w:rsid w:val="00E66539"/>
    <w:rsid w:val="00E70217"/>
    <w:rsid w:val="00E71965"/>
    <w:rsid w:val="00E72FA7"/>
    <w:rsid w:val="00E8163F"/>
    <w:rsid w:val="00E83A02"/>
    <w:rsid w:val="00E83B78"/>
    <w:rsid w:val="00E87003"/>
    <w:rsid w:val="00E92182"/>
    <w:rsid w:val="00E94625"/>
    <w:rsid w:val="00E9521B"/>
    <w:rsid w:val="00E9682A"/>
    <w:rsid w:val="00EB0362"/>
    <w:rsid w:val="00EB34D2"/>
    <w:rsid w:val="00EB6600"/>
    <w:rsid w:val="00EB6BC7"/>
    <w:rsid w:val="00EC01BB"/>
    <w:rsid w:val="00EC0AC7"/>
    <w:rsid w:val="00EC0D7E"/>
    <w:rsid w:val="00EC40CA"/>
    <w:rsid w:val="00EC40D7"/>
    <w:rsid w:val="00EC644A"/>
    <w:rsid w:val="00EC776A"/>
    <w:rsid w:val="00EC79BE"/>
    <w:rsid w:val="00EC7BF9"/>
    <w:rsid w:val="00ED0089"/>
    <w:rsid w:val="00ED01C7"/>
    <w:rsid w:val="00ED0523"/>
    <w:rsid w:val="00ED2374"/>
    <w:rsid w:val="00ED3461"/>
    <w:rsid w:val="00ED3E2A"/>
    <w:rsid w:val="00ED4A67"/>
    <w:rsid w:val="00ED7459"/>
    <w:rsid w:val="00EE0500"/>
    <w:rsid w:val="00EE0B38"/>
    <w:rsid w:val="00EE1170"/>
    <w:rsid w:val="00EE48CC"/>
    <w:rsid w:val="00EF0C19"/>
    <w:rsid w:val="00EF157E"/>
    <w:rsid w:val="00EF2619"/>
    <w:rsid w:val="00F00976"/>
    <w:rsid w:val="00F014D9"/>
    <w:rsid w:val="00F1096E"/>
    <w:rsid w:val="00F10EF2"/>
    <w:rsid w:val="00F14AAE"/>
    <w:rsid w:val="00F23D9D"/>
    <w:rsid w:val="00F314FD"/>
    <w:rsid w:val="00F3400D"/>
    <w:rsid w:val="00F345BE"/>
    <w:rsid w:val="00F41296"/>
    <w:rsid w:val="00F42E60"/>
    <w:rsid w:val="00F43655"/>
    <w:rsid w:val="00F447F4"/>
    <w:rsid w:val="00F44C18"/>
    <w:rsid w:val="00F47289"/>
    <w:rsid w:val="00F4732B"/>
    <w:rsid w:val="00F475D5"/>
    <w:rsid w:val="00F552B9"/>
    <w:rsid w:val="00F558A6"/>
    <w:rsid w:val="00F57B27"/>
    <w:rsid w:val="00F57C30"/>
    <w:rsid w:val="00F61165"/>
    <w:rsid w:val="00F62383"/>
    <w:rsid w:val="00F63DA7"/>
    <w:rsid w:val="00F67C4D"/>
    <w:rsid w:val="00F70231"/>
    <w:rsid w:val="00F74802"/>
    <w:rsid w:val="00F76DEC"/>
    <w:rsid w:val="00F774C8"/>
    <w:rsid w:val="00F81035"/>
    <w:rsid w:val="00F8245C"/>
    <w:rsid w:val="00F8474A"/>
    <w:rsid w:val="00F850E4"/>
    <w:rsid w:val="00F91CA7"/>
    <w:rsid w:val="00F9212E"/>
    <w:rsid w:val="00F92738"/>
    <w:rsid w:val="00F93773"/>
    <w:rsid w:val="00F95C86"/>
    <w:rsid w:val="00FA0B29"/>
    <w:rsid w:val="00FA178B"/>
    <w:rsid w:val="00FA3C57"/>
    <w:rsid w:val="00FA5F51"/>
    <w:rsid w:val="00FB3861"/>
    <w:rsid w:val="00FC6447"/>
    <w:rsid w:val="00FC65B4"/>
    <w:rsid w:val="00FC74AC"/>
    <w:rsid w:val="00FD172F"/>
    <w:rsid w:val="00FD2FC8"/>
    <w:rsid w:val="00FD5B43"/>
    <w:rsid w:val="00FE3129"/>
    <w:rsid w:val="00FE5EE1"/>
    <w:rsid w:val="00FE6737"/>
    <w:rsid w:val="00FF03C1"/>
    <w:rsid w:val="00FF418B"/>
    <w:rsid w:val="00FF43B2"/>
    <w:rsid w:val="00FF455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D28F356-4D11-4118-914F-2001F62A8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79C"/>
    <w:rPr>
      <w:rFonts w:ascii="Arial" w:hAnsi="Arial"/>
      <w:sz w:val="24"/>
    </w:rPr>
  </w:style>
  <w:style w:type="paragraph" w:styleId="Ttulo1">
    <w:name w:val="heading 1"/>
    <w:basedOn w:val="Normal"/>
    <w:next w:val="Normal"/>
    <w:link w:val="Ttulo1Car"/>
    <w:uiPriority w:val="9"/>
    <w:qFormat/>
    <w:rsid w:val="00BC1B7F"/>
    <w:pPr>
      <w:keepNext/>
      <w:keepLines/>
      <w:spacing w:before="360" w:after="40" w:line="240" w:lineRule="auto"/>
      <w:outlineLvl w:val="0"/>
    </w:pPr>
    <w:rPr>
      <w:rFonts w:asciiTheme="majorHAnsi" w:eastAsiaTheme="majorEastAsia" w:hAnsiTheme="majorHAnsi" w:cstheme="majorBidi"/>
      <w:color w:val="086E54"/>
      <w:sz w:val="40"/>
      <w:szCs w:val="40"/>
    </w:rPr>
  </w:style>
  <w:style w:type="paragraph" w:styleId="Ttulo2">
    <w:name w:val="heading 2"/>
    <w:basedOn w:val="Normal"/>
    <w:next w:val="Normal"/>
    <w:link w:val="Ttulo2Car"/>
    <w:uiPriority w:val="9"/>
    <w:unhideWhenUsed/>
    <w:qFormat/>
    <w:rsid w:val="00F76DEC"/>
    <w:pPr>
      <w:keepNext/>
      <w:keepLines/>
      <w:spacing w:before="80" w:after="0" w:line="240" w:lineRule="auto"/>
      <w:outlineLvl w:val="1"/>
    </w:pPr>
    <w:rPr>
      <w:rFonts w:eastAsiaTheme="majorEastAsia" w:cstheme="majorBidi"/>
      <w:b/>
      <w:color w:val="086E54"/>
      <w:sz w:val="28"/>
      <w:szCs w:val="28"/>
    </w:rPr>
  </w:style>
  <w:style w:type="paragraph" w:styleId="Ttulo3">
    <w:name w:val="heading 3"/>
    <w:basedOn w:val="Normal"/>
    <w:next w:val="Normal"/>
    <w:link w:val="Ttulo3Car"/>
    <w:uiPriority w:val="9"/>
    <w:unhideWhenUsed/>
    <w:qFormat/>
    <w:rsid w:val="00F76DEC"/>
    <w:pPr>
      <w:keepNext/>
      <w:keepLines/>
      <w:spacing w:before="80" w:after="0" w:line="240" w:lineRule="auto"/>
      <w:outlineLvl w:val="2"/>
    </w:pPr>
    <w:rPr>
      <w:rFonts w:eastAsiaTheme="majorEastAsia" w:cstheme="majorBidi"/>
      <w:b/>
      <w:color w:val="086E54"/>
      <w:szCs w:val="24"/>
    </w:rPr>
  </w:style>
  <w:style w:type="paragraph" w:styleId="Ttulo4">
    <w:name w:val="heading 4"/>
    <w:basedOn w:val="Normal"/>
    <w:next w:val="Normal"/>
    <w:link w:val="Ttulo4Car"/>
    <w:uiPriority w:val="9"/>
    <w:unhideWhenUsed/>
    <w:qFormat/>
    <w:rsid w:val="00DA24B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C1B7F"/>
    <w:rPr>
      <w:rFonts w:asciiTheme="majorHAnsi" w:eastAsiaTheme="majorEastAsia" w:hAnsiTheme="majorHAnsi" w:cstheme="majorBidi"/>
      <w:color w:val="086E54"/>
      <w:sz w:val="40"/>
      <w:szCs w:val="40"/>
    </w:rPr>
  </w:style>
  <w:style w:type="character" w:customStyle="1" w:styleId="Ttulo2Car">
    <w:name w:val="Título 2 Car"/>
    <w:basedOn w:val="Fuentedeprrafopredeter"/>
    <w:link w:val="Ttulo2"/>
    <w:uiPriority w:val="9"/>
    <w:rsid w:val="00F76DEC"/>
    <w:rPr>
      <w:rFonts w:ascii="Arial" w:eastAsiaTheme="majorEastAsia" w:hAnsi="Arial" w:cstheme="majorBidi"/>
      <w:b/>
      <w:color w:val="086E54"/>
      <w:sz w:val="28"/>
      <w:szCs w:val="28"/>
    </w:rPr>
  </w:style>
  <w:style w:type="character" w:customStyle="1" w:styleId="Ttulo3Car">
    <w:name w:val="Título 3 Car"/>
    <w:basedOn w:val="Fuentedeprrafopredeter"/>
    <w:link w:val="Ttulo3"/>
    <w:uiPriority w:val="9"/>
    <w:rsid w:val="00F76DEC"/>
    <w:rPr>
      <w:rFonts w:ascii="Arial" w:eastAsiaTheme="majorEastAsia" w:hAnsi="Arial" w:cstheme="majorBidi"/>
      <w:b/>
      <w:color w:val="086E54"/>
      <w:sz w:val="24"/>
      <w:szCs w:val="24"/>
    </w:rPr>
  </w:style>
  <w:style w:type="paragraph" w:styleId="TDC1">
    <w:name w:val="toc 1"/>
    <w:basedOn w:val="Normal"/>
    <w:next w:val="Normal"/>
    <w:autoRedefine/>
    <w:uiPriority w:val="39"/>
    <w:unhideWhenUsed/>
    <w:rsid w:val="007C735C"/>
    <w:pPr>
      <w:tabs>
        <w:tab w:val="right" w:leader="dot" w:pos="8494"/>
      </w:tabs>
      <w:spacing w:after="100" w:line="240" w:lineRule="auto"/>
    </w:pPr>
    <w:rPr>
      <w:rFonts w:eastAsiaTheme="minorEastAsia"/>
      <w:szCs w:val="21"/>
    </w:rPr>
  </w:style>
  <w:style w:type="character" w:styleId="Hipervnculo">
    <w:name w:val="Hyperlink"/>
    <w:basedOn w:val="Fuentedeprrafopredeter"/>
    <w:uiPriority w:val="99"/>
    <w:unhideWhenUsed/>
    <w:rsid w:val="00BC1B7F"/>
    <w:rPr>
      <w:color w:val="0563C1" w:themeColor="hyperlink"/>
      <w:u w:val="single"/>
    </w:rPr>
  </w:style>
  <w:style w:type="paragraph" w:styleId="TDC2">
    <w:name w:val="toc 2"/>
    <w:basedOn w:val="Normal"/>
    <w:next w:val="Normal"/>
    <w:autoRedefine/>
    <w:uiPriority w:val="39"/>
    <w:unhideWhenUsed/>
    <w:rsid w:val="000A57F1"/>
    <w:pPr>
      <w:tabs>
        <w:tab w:val="right" w:leader="dot" w:pos="8494"/>
      </w:tabs>
      <w:spacing w:after="100" w:line="360" w:lineRule="auto"/>
      <w:ind w:left="210"/>
      <w:jc w:val="both"/>
    </w:pPr>
    <w:rPr>
      <w:rFonts w:eastAsiaTheme="minorEastAsia"/>
      <w:szCs w:val="21"/>
    </w:rPr>
  </w:style>
  <w:style w:type="paragraph" w:styleId="TDC3">
    <w:name w:val="toc 3"/>
    <w:basedOn w:val="Normal"/>
    <w:next w:val="Normal"/>
    <w:autoRedefine/>
    <w:uiPriority w:val="39"/>
    <w:unhideWhenUsed/>
    <w:rsid w:val="00BC1B7F"/>
    <w:pPr>
      <w:spacing w:after="100" w:line="288" w:lineRule="auto"/>
      <w:ind w:left="420"/>
    </w:pPr>
    <w:rPr>
      <w:rFonts w:eastAsiaTheme="minorEastAsia"/>
      <w:szCs w:val="21"/>
    </w:rPr>
  </w:style>
  <w:style w:type="paragraph" w:styleId="Prrafodelista">
    <w:name w:val="List Paragraph"/>
    <w:basedOn w:val="Normal"/>
    <w:uiPriority w:val="34"/>
    <w:qFormat/>
    <w:rsid w:val="00BC1B7F"/>
    <w:pPr>
      <w:spacing w:after="200" w:line="288" w:lineRule="auto"/>
      <w:ind w:left="720"/>
      <w:contextualSpacing/>
    </w:pPr>
    <w:rPr>
      <w:rFonts w:eastAsiaTheme="minorEastAsia"/>
      <w:szCs w:val="21"/>
    </w:rPr>
  </w:style>
  <w:style w:type="paragraph" w:styleId="Encabezado">
    <w:name w:val="header"/>
    <w:basedOn w:val="Normal"/>
    <w:link w:val="EncabezadoCar"/>
    <w:uiPriority w:val="99"/>
    <w:unhideWhenUsed/>
    <w:rsid w:val="00394C6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4C63"/>
    <w:rPr>
      <w:rFonts w:ascii="Arial" w:hAnsi="Arial"/>
      <w:sz w:val="24"/>
    </w:rPr>
  </w:style>
  <w:style w:type="paragraph" w:styleId="Piedepgina">
    <w:name w:val="footer"/>
    <w:basedOn w:val="Normal"/>
    <w:link w:val="PiedepginaCar"/>
    <w:uiPriority w:val="99"/>
    <w:unhideWhenUsed/>
    <w:rsid w:val="00394C6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4C63"/>
    <w:rPr>
      <w:rFonts w:ascii="Arial" w:hAnsi="Arial"/>
      <w:sz w:val="24"/>
    </w:rPr>
  </w:style>
  <w:style w:type="paragraph" w:styleId="Descripcin">
    <w:name w:val="caption"/>
    <w:basedOn w:val="Normal"/>
    <w:next w:val="Normal"/>
    <w:uiPriority w:val="35"/>
    <w:unhideWhenUsed/>
    <w:qFormat/>
    <w:rsid w:val="009A04DE"/>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501A23"/>
    <w:rPr>
      <w:color w:val="954F72" w:themeColor="followedHyperlink"/>
      <w:u w:val="single"/>
    </w:rPr>
  </w:style>
  <w:style w:type="paragraph" w:customStyle="1" w:styleId="EndNoteBibliographyTitle">
    <w:name w:val="EndNote Bibliography Title"/>
    <w:basedOn w:val="Normal"/>
    <w:link w:val="EndNoteBibliographyTitleCar"/>
    <w:rsid w:val="00866C95"/>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866C95"/>
    <w:rPr>
      <w:rFonts w:ascii="Arial" w:hAnsi="Arial" w:cs="Arial"/>
      <w:noProof/>
      <w:sz w:val="24"/>
      <w:lang w:val="en-US"/>
    </w:rPr>
  </w:style>
  <w:style w:type="paragraph" w:customStyle="1" w:styleId="EndNoteBibliography">
    <w:name w:val="EndNote Bibliography"/>
    <w:basedOn w:val="Normal"/>
    <w:link w:val="EndNoteBibliographyCar"/>
    <w:rsid w:val="00866C95"/>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866C95"/>
    <w:rPr>
      <w:rFonts w:ascii="Arial" w:hAnsi="Arial" w:cs="Arial"/>
      <w:noProof/>
      <w:sz w:val="24"/>
      <w:lang w:val="en-US"/>
    </w:rPr>
  </w:style>
  <w:style w:type="table" w:styleId="Tablaconcuadrcula">
    <w:name w:val="Table Grid"/>
    <w:uiPriority w:val="39"/>
    <w:rsid w:val="00AD6260"/>
    <w:pPr>
      <w:spacing w:after="0" w:line="240" w:lineRule="auto"/>
    </w:pPr>
    <w:rPr>
      <w:rFonts w:ascii="Liberation Serif" w:eastAsia="NSimSun" w:hAnsi="Liberation Serif" w:cs="Arial"/>
      <w:sz w:val="24"/>
      <w:szCs w:val="24"/>
      <w:lang w:eastAsia="zh-CN"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rameContents">
    <w:name w:val="Frame Contents"/>
    <w:basedOn w:val="Normal"/>
    <w:qFormat/>
    <w:rsid w:val="00AD6260"/>
    <w:pPr>
      <w:spacing w:after="0" w:line="240" w:lineRule="auto"/>
    </w:pPr>
    <w:rPr>
      <w:rFonts w:ascii="Liberation Serif" w:eastAsia="NSimSun" w:hAnsi="Liberation Serif" w:cs="Arial"/>
      <w:szCs w:val="24"/>
      <w:lang w:eastAsia="zh-CN" w:bidi="hi-IN"/>
    </w:rPr>
  </w:style>
  <w:style w:type="paragraph" w:styleId="Bibliografa">
    <w:name w:val="Bibliography"/>
    <w:basedOn w:val="Normal"/>
    <w:next w:val="Normal"/>
    <w:uiPriority w:val="37"/>
    <w:unhideWhenUsed/>
    <w:rsid w:val="00C52D26"/>
  </w:style>
  <w:style w:type="paragraph" w:styleId="Tabladeilustraciones">
    <w:name w:val="table of figures"/>
    <w:basedOn w:val="Normal"/>
    <w:next w:val="Normal"/>
    <w:uiPriority w:val="99"/>
    <w:unhideWhenUsed/>
    <w:rsid w:val="003B3FF1"/>
    <w:pPr>
      <w:spacing w:after="0"/>
    </w:pPr>
    <w:rPr>
      <w:color w:val="000000" w:themeColor="text1"/>
    </w:rPr>
  </w:style>
  <w:style w:type="character" w:customStyle="1" w:styleId="Ttulo4Car">
    <w:name w:val="Título 4 Car"/>
    <w:basedOn w:val="Fuentedeprrafopredeter"/>
    <w:link w:val="Ttulo4"/>
    <w:uiPriority w:val="9"/>
    <w:rsid w:val="00DA24BE"/>
    <w:rPr>
      <w:rFonts w:asciiTheme="majorHAnsi" w:eastAsiaTheme="majorEastAsia" w:hAnsiTheme="majorHAnsi" w:cstheme="majorBidi"/>
      <w:i/>
      <w:iCs/>
      <w:color w:val="2E74B5" w:themeColor="accent1" w:themeShade="BF"/>
      <w:sz w:val="24"/>
    </w:rPr>
  </w:style>
  <w:style w:type="paragraph" w:styleId="Textodeglobo">
    <w:name w:val="Balloon Text"/>
    <w:basedOn w:val="Normal"/>
    <w:link w:val="TextodegloboCar"/>
    <w:uiPriority w:val="99"/>
    <w:semiHidden/>
    <w:unhideWhenUsed/>
    <w:rsid w:val="008126A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126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920392">
      <w:bodyDiv w:val="1"/>
      <w:marLeft w:val="0"/>
      <w:marRight w:val="0"/>
      <w:marTop w:val="0"/>
      <w:marBottom w:val="0"/>
      <w:divBdr>
        <w:top w:val="none" w:sz="0" w:space="0" w:color="auto"/>
        <w:left w:val="none" w:sz="0" w:space="0" w:color="auto"/>
        <w:bottom w:val="none" w:sz="0" w:space="0" w:color="auto"/>
        <w:right w:val="none" w:sz="0" w:space="0" w:color="auto"/>
      </w:divBdr>
    </w:div>
    <w:div w:id="430392103">
      <w:bodyDiv w:val="1"/>
      <w:marLeft w:val="0"/>
      <w:marRight w:val="0"/>
      <w:marTop w:val="0"/>
      <w:marBottom w:val="0"/>
      <w:divBdr>
        <w:top w:val="none" w:sz="0" w:space="0" w:color="auto"/>
        <w:left w:val="none" w:sz="0" w:space="0" w:color="auto"/>
        <w:bottom w:val="none" w:sz="0" w:space="0" w:color="auto"/>
        <w:right w:val="none" w:sz="0" w:space="0" w:color="auto"/>
      </w:divBdr>
      <w:divsChild>
        <w:div w:id="1124692547">
          <w:marLeft w:val="0"/>
          <w:marRight w:val="0"/>
          <w:marTop w:val="0"/>
          <w:marBottom w:val="0"/>
          <w:divBdr>
            <w:top w:val="none" w:sz="0" w:space="0" w:color="auto"/>
            <w:left w:val="none" w:sz="0" w:space="0" w:color="auto"/>
            <w:bottom w:val="none" w:sz="0" w:space="0" w:color="auto"/>
            <w:right w:val="none" w:sz="0" w:space="0" w:color="auto"/>
          </w:divBdr>
        </w:div>
      </w:divsChild>
    </w:div>
    <w:div w:id="519055030">
      <w:bodyDiv w:val="1"/>
      <w:marLeft w:val="0"/>
      <w:marRight w:val="0"/>
      <w:marTop w:val="0"/>
      <w:marBottom w:val="0"/>
      <w:divBdr>
        <w:top w:val="none" w:sz="0" w:space="0" w:color="auto"/>
        <w:left w:val="none" w:sz="0" w:space="0" w:color="auto"/>
        <w:bottom w:val="none" w:sz="0" w:space="0" w:color="auto"/>
        <w:right w:val="none" w:sz="0" w:space="0" w:color="auto"/>
      </w:divBdr>
    </w:div>
    <w:div w:id="597715496">
      <w:bodyDiv w:val="1"/>
      <w:marLeft w:val="0"/>
      <w:marRight w:val="0"/>
      <w:marTop w:val="0"/>
      <w:marBottom w:val="0"/>
      <w:divBdr>
        <w:top w:val="none" w:sz="0" w:space="0" w:color="auto"/>
        <w:left w:val="none" w:sz="0" w:space="0" w:color="auto"/>
        <w:bottom w:val="none" w:sz="0" w:space="0" w:color="auto"/>
        <w:right w:val="none" w:sz="0" w:space="0" w:color="auto"/>
      </w:divBdr>
      <w:divsChild>
        <w:div w:id="392192985">
          <w:marLeft w:val="0"/>
          <w:marRight w:val="0"/>
          <w:marTop w:val="0"/>
          <w:marBottom w:val="0"/>
          <w:divBdr>
            <w:top w:val="none" w:sz="0" w:space="0" w:color="auto"/>
            <w:left w:val="none" w:sz="0" w:space="0" w:color="auto"/>
            <w:bottom w:val="none" w:sz="0" w:space="0" w:color="auto"/>
            <w:right w:val="none" w:sz="0" w:space="0" w:color="auto"/>
          </w:divBdr>
          <w:divsChild>
            <w:div w:id="2071877198">
              <w:marLeft w:val="0"/>
              <w:marRight w:val="0"/>
              <w:marTop w:val="0"/>
              <w:marBottom w:val="0"/>
              <w:divBdr>
                <w:top w:val="none" w:sz="0" w:space="0" w:color="auto"/>
                <w:left w:val="none" w:sz="0" w:space="0" w:color="auto"/>
                <w:bottom w:val="none" w:sz="0" w:space="0" w:color="auto"/>
                <w:right w:val="none" w:sz="0" w:space="0" w:color="auto"/>
              </w:divBdr>
              <w:divsChild>
                <w:div w:id="27730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906939">
      <w:bodyDiv w:val="1"/>
      <w:marLeft w:val="0"/>
      <w:marRight w:val="0"/>
      <w:marTop w:val="0"/>
      <w:marBottom w:val="0"/>
      <w:divBdr>
        <w:top w:val="none" w:sz="0" w:space="0" w:color="auto"/>
        <w:left w:val="none" w:sz="0" w:space="0" w:color="auto"/>
        <w:bottom w:val="none" w:sz="0" w:space="0" w:color="auto"/>
        <w:right w:val="none" w:sz="0" w:space="0" w:color="auto"/>
      </w:divBdr>
    </w:div>
    <w:div w:id="742797760">
      <w:bodyDiv w:val="1"/>
      <w:marLeft w:val="0"/>
      <w:marRight w:val="0"/>
      <w:marTop w:val="0"/>
      <w:marBottom w:val="0"/>
      <w:divBdr>
        <w:top w:val="none" w:sz="0" w:space="0" w:color="auto"/>
        <w:left w:val="none" w:sz="0" w:space="0" w:color="auto"/>
        <w:bottom w:val="none" w:sz="0" w:space="0" w:color="auto"/>
        <w:right w:val="none" w:sz="0" w:space="0" w:color="auto"/>
      </w:divBdr>
      <w:divsChild>
        <w:div w:id="907492290">
          <w:marLeft w:val="0"/>
          <w:marRight w:val="0"/>
          <w:marTop w:val="0"/>
          <w:marBottom w:val="0"/>
          <w:divBdr>
            <w:top w:val="none" w:sz="0" w:space="0" w:color="auto"/>
            <w:left w:val="none" w:sz="0" w:space="0" w:color="auto"/>
            <w:bottom w:val="none" w:sz="0" w:space="0" w:color="auto"/>
            <w:right w:val="none" w:sz="0" w:space="0" w:color="auto"/>
          </w:divBdr>
        </w:div>
      </w:divsChild>
    </w:div>
    <w:div w:id="808523390">
      <w:bodyDiv w:val="1"/>
      <w:marLeft w:val="0"/>
      <w:marRight w:val="0"/>
      <w:marTop w:val="0"/>
      <w:marBottom w:val="0"/>
      <w:divBdr>
        <w:top w:val="none" w:sz="0" w:space="0" w:color="auto"/>
        <w:left w:val="none" w:sz="0" w:space="0" w:color="auto"/>
        <w:bottom w:val="none" w:sz="0" w:space="0" w:color="auto"/>
        <w:right w:val="none" w:sz="0" w:space="0" w:color="auto"/>
      </w:divBdr>
    </w:div>
    <w:div w:id="826676608">
      <w:bodyDiv w:val="1"/>
      <w:marLeft w:val="0"/>
      <w:marRight w:val="0"/>
      <w:marTop w:val="0"/>
      <w:marBottom w:val="0"/>
      <w:divBdr>
        <w:top w:val="none" w:sz="0" w:space="0" w:color="auto"/>
        <w:left w:val="none" w:sz="0" w:space="0" w:color="auto"/>
        <w:bottom w:val="none" w:sz="0" w:space="0" w:color="auto"/>
        <w:right w:val="none" w:sz="0" w:space="0" w:color="auto"/>
      </w:divBdr>
    </w:div>
    <w:div w:id="880945507">
      <w:bodyDiv w:val="1"/>
      <w:marLeft w:val="0"/>
      <w:marRight w:val="0"/>
      <w:marTop w:val="0"/>
      <w:marBottom w:val="0"/>
      <w:divBdr>
        <w:top w:val="none" w:sz="0" w:space="0" w:color="auto"/>
        <w:left w:val="none" w:sz="0" w:space="0" w:color="auto"/>
        <w:bottom w:val="none" w:sz="0" w:space="0" w:color="auto"/>
        <w:right w:val="none" w:sz="0" w:space="0" w:color="auto"/>
      </w:divBdr>
    </w:div>
    <w:div w:id="923228083">
      <w:bodyDiv w:val="1"/>
      <w:marLeft w:val="0"/>
      <w:marRight w:val="0"/>
      <w:marTop w:val="0"/>
      <w:marBottom w:val="0"/>
      <w:divBdr>
        <w:top w:val="none" w:sz="0" w:space="0" w:color="auto"/>
        <w:left w:val="none" w:sz="0" w:space="0" w:color="auto"/>
        <w:bottom w:val="none" w:sz="0" w:space="0" w:color="auto"/>
        <w:right w:val="none" w:sz="0" w:space="0" w:color="auto"/>
      </w:divBdr>
    </w:div>
    <w:div w:id="929629505">
      <w:bodyDiv w:val="1"/>
      <w:marLeft w:val="0"/>
      <w:marRight w:val="0"/>
      <w:marTop w:val="0"/>
      <w:marBottom w:val="0"/>
      <w:divBdr>
        <w:top w:val="none" w:sz="0" w:space="0" w:color="auto"/>
        <w:left w:val="none" w:sz="0" w:space="0" w:color="auto"/>
        <w:bottom w:val="none" w:sz="0" w:space="0" w:color="auto"/>
        <w:right w:val="none" w:sz="0" w:space="0" w:color="auto"/>
      </w:divBdr>
    </w:div>
    <w:div w:id="1007051764">
      <w:bodyDiv w:val="1"/>
      <w:marLeft w:val="0"/>
      <w:marRight w:val="0"/>
      <w:marTop w:val="0"/>
      <w:marBottom w:val="0"/>
      <w:divBdr>
        <w:top w:val="none" w:sz="0" w:space="0" w:color="auto"/>
        <w:left w:val="none" w:sz="0" w:space="0" w:color="auto"/>
        <w:bottom w:val="none" w:sz="0" w:space="0" w:color="auto"/>
        <w:right w:val="none" w:sz="0" w:space="0" w:color="auto"/>
      </w:divBdr>
    </w:div>
    <w:div w:id="1087267011">
      <w:bodyDiv w:val="1"/>
      <w:marLeft w:val="0"/>
      <w:marRight w:val="0"/>
      <w:marTop w:val="0"/>
      <w:marBottom w:val="0"/>
      <w:divBdr>
        <w:top w:val="none" w:sz="0" w:space="0" w:color="auto"/>
        <w:left w:val="none" w:sz="0" w:space="0" w:color="auto"/>
        <w:bottom w:val="none" w:sz="0" w:space="0" w:color="auto"/>
        <w:right w:val="none" w:sz="0" w:space="0" w:color="auto"/>
      </w:divBdr>
    </w:div>
    <w:div w:id="1150832178">
      <w:bodyDiv w:val="1"/>
      <w:marLeft w:val="0"/>
      <w:marRight w:val="0"/>
      <w:marTop w:val="0"/>
      <w:marBottom w:val="0"/>
      <w:divBdr>
        <w:top w:val="none" w:sz="0" w:space="0" w:color="auto"/>
        <w:left w:val="none" w:sz="0" w:space="0" w:color="auto"/>
        <w:bottom w:val="none" w:sz="0" w:space="0" w:color="auto"/>
        <w:right w:val="none" w:sz="0" w:space="0" w:color="auto"/>
      </w:divBdr>
    </w:div>
    <w:div w:id="1180192640">
      <w:bodyDiv w:val="1"/>
      <w:marLeft w:val="0"/>
      <w:marRight w:val="0"/>
      <w:marTop w:val="0"/>
      <w:marBottom w:val="0"/>
      <w:divBdr>
        <w:top w:val="none" w:sz="0" w:space="0" w:color="auto"/>
        <w:left w:val="none" w:sz="0" w:space="0" w:color="auto"/>
        <w:bottom w:val="none" w:sz="0" w:space="0" w:color="auto"/>
        <w:right w:val="none" w:sz="0" w:space="0" w:color="auto"/>
      </w:divBdr>
    </w:div>
    <w:div w:id="1197886598">
      <w:bodyDiv w:val="1"/>
      <w:marLeft w:val="0"/>
      <w:marRight w:val="0"/>
      <w:marTop w:val="0"/>
      <w:marBottom w:val="0"/>
      <w:divBdr>
        <w:top w:val="none" w:sz="0" w:space="0" w:color="auto"/>
        <w:left w:val="none" w:sz="0" w:space="0" w:color="auto"/>
        <w:bottom w:val="none" w:sz="0" w:space="0" w:color="auto"/>
        <w:right w:val="none" w:sz="0" w:space="0" w:color="auto"/>
      </w:divBdr>
    </w:div>
    <w:div w:id="1271010793">
      <w:bodyDiv w:val="1"/>
      <w:marLeft w:val="0"/>
      <w:marRight w:val="0"/>
      <w:marTop w:val="0"/>
      <w:marBottom w:val="0"/>
      <w:divBdr>
        <w:top w:val="none" w:sz="0" w:space="0" w:color="auto"/>
        <w:left w:val="none" w:sz="0" w:space="0" w:color="auto"/>
        <w:bottom w:val="none" w:sz="0" w:space="0" w:color="auto"/>
        <w:right w:val="none" w:sz="0" w:space="0" w:color="auto"/>
      </w:divBdr>
    </w:div>
    <w:div w:id="1498032258">
      <w:bodyDiv w:val="1"/>
      <w:marLeft w:val="0"/>
      <w:marRight w:val="0"/>
      <w:marTop w:val="0"/>
      <w:marBottom w:val="0"/>
      <w:divBdr>
        <w:top w:val="none" w:sz="0" w:space="0" w:color="auto"/>
        <w:left w:val="none" w:sz="0" w:space="0" w:color="auto"/>
        <w:bottom w:val="none" w:sz="0" w:space="0" w:color="auto"/>
        <w:right w:val="none" w:sz="0" w:space="0" w:color="auto"/>
      </w:divBdr>
    </w:div>
    <w:div w:id="1567642567">
      <w:bodyDiv w:val="1"/>
      <w:marLeft w:val="0"/>
      <w:marRight w:val="0"/>
      <w:marTop w:val="0"/>
      <w:marBottom w:val="0"/>
      <w:divBdr>
        <w:top w:val="none" w:sz="0" w:space="0" w:color="auto"/>
        <w:left w:val="none" w:sz="0" w:space="0" w:color="auto"/>
        <w:bottom w:val="none" w:sz="0" w:space="0" w:color="auto"/>
        <w:right w:val="none" w:sz="0" w:space="0" w:color="auto"/>
      </w:divBdr>
    </w:div>
    <w:div w:id="1621766240">
      <w:bodyDiv w:val="1"/>
      <w:marLeft w:val="0"/>
      <w:marRight w:val="0"/>
      <w:marTop w:val="0"/>
      <w:marBottom w:val="0"/>
      <w:divBdr>
        <w:top w:val="none" w:sz="0" w:space="0" w:color="auto"/>
        <w:left w:val="none" w:sz="0" w:space="0" w:color="auto"/>
        <w:bottom w:val="none" w:sz="0" w:space="0" w:color="auto"/>
        <w:right w:val="none" w:sz="0" w:space="0" w:color="auto"/>
      </w:divBdr>
    </w:div>
    <w:div w:id="1689865539">
      <w:bodyDiv w:val="1"/>
      <w:marLeft w:val="0"/>
      <w:marRight w:val="0"/>
      <w:marTop w:val="0"/>
      <w:marBottom w:val="0"/>
      <w:divBdr>
        <w:top w:val="none" w:sz="0" w:space="0" w:color="auto"/>
        <w:left w:val="none" w:sz="0" w:space="0" w:color="auto"/>
        <w:bottom w:val="none" w:sz="0" w:space="0" w:color="auto"/>
        <w:right w:val="none" w:sz="0" w:space="0" w:color="auto"/>
      </w:divBdr>
    </w:div>
    <w:div w:id="1694333939">
      <w:bodyDiv w:val="1"/>
      <w:marLeft w:val="0"/>
      <w:marRight w:val="0"/>
      <w:marTop w:val="0"/>
      <w:marBottom w:val="0"/>
      <w:divBdr>
        <w:top w:val="none" w:sz="0" w:space="0" w:color="auto"/>
        <w:left w:val="none" w:sz="0" w:space="0" w:color="auto"/>
        <w:bottom w:val="none" w:sz="0" w:space="0" w:color="auto"/>
        <w:right w:val="none" w:sz="0" w:space="0" w:color="auto"/>
      </w:divBdr>
    </w:div>
    <w:div w:id="1929461599">
      <w:bodyDiv w:val="1"/>
      <w:marLeft w:val="0"/>
      <w:marRight w:val="0"/>
      <w:marTop w:val="0"/>
      <w:marBottom w:val="0"/>
      <w:divBdr>
        <w:top w:val="none" w:sz="0" w:space="0" w:color="auto"/>
        <w:left w:val="none" w:sz="0" w:space="0" w:color="auto"/>
        <w:bottom w:val="none" w:sz="0" w:space="0" w:color="auto"/>
        <w:right w:val="none" w:sz="0" w:space="0" w:color="auto"/>
      </w:divBdr>
    </w:div>
    <w:div w:id="196912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1.emf"/><Relationship Id="rId47" Type="http://schemas.openxmlformats.org/officeDocument/2006/relationships/hyperlink" Target="https://github.com/EduardoProfe666/AicaDocsUI" TargetMode="External"/><Relationship Id="rId63" Type="http://schemas.microsoft.com/office/2007/relationships/hdphoto" Target="media/hdphoto7.wdp"/><Relationship Id="rId68" Type="http://schemas.openxmlformats.org/officeDocument/2006/relationships/image" Target="media/image38.png"/><Relationship Id="rId84" Type="http://schemas.openxmlformats.org/officeDocument/2006/relationships/image" Target="media/image46.png"/><Relationship Id="rId89" Type="http://schemas.openxmlformats.org/officeDocument/2006/relationships/theme" Target="theme/theme1.xml"/><Relationship Id="rId16" Type="http://schemas.openxmlformats.org/officeDocument/2006/relationships/image" Target="media/image4.png"/><Relationship Id="rId11" Type="http://schemas.openxmlformats.org/officeDocument/2006/relationships/hyperlink" Target="mailto:carlosrl@aica.cu" TargetMode="External"/><Relationship Id="rId32" Type="http://schemas.openxmlformats.org/officeDocument/2006/relationships/hyperlink" Target="https://render.com" TargetMode="External"/><Relationship Id="rId37" Type="http://schemas.openxmlformats.org/officeDocument/2006/relationships/image" Target="media/image19.png"/><Relationship Id="rId53" Type="http://schemas.openxmlformats.org/officeDocument/2006/relationships/image" Target="media/image28.png"/><Relationship Id="rId58" Type="http://schemas.openxmlformats.org/officeDocument/2006/relationships/image" Target="media/image32.png"/><Relationship Id="rId74" Type="http://schemas.openxmlformats.org/officeDocument/2006/relationships/image" Target="media/image41.png"/><Relationship Id="rId79" Type="http://schemas.microsoft.com/office/2007/relationships/hdphoto" Target="media/hdphoto15.wdp"/><Relationship Id="rId5"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07/relationships/hdphoto" Target="media/hdphoto1.wdp"/><Relationship Id="rId30" Type="http://schemas.openxmlformats.org/officeDocument/2006/relationships/image" Target="media/image16.png"/><Relationship Id="rId35" Type="http://schemas.microsoft.com/office/2007/relationships/hdphoto" Target="media/hdphoto2.wdp"/><Relationship Id="rId43" Type="http://schemas.openxmlformats.org/officeDocument/2006/relationships/image" Target="media/image22.emf"/><Relationship Id="rId48" Type="http://schemas.openxmlformats.org/officeDocument/2006/relationships/image" Target="media/image26.png"/><Relationship Id="rId56" Type="http://schemas.openxmlformats.org/officeDocument/2006/relationships/image" Target="media/image30.png"/><Relationship Id="rId64" Type="http://schemas.openxmlformats.org/officeDocument/2006/relationships/image" Target="media/image36.png"/><Relationship Id="rId69" Type="http://schemas.microsoft.com/office/2007/relationships/hdphoto" Target="media/hdphoto10.wdp"/><Relationship Id="rId77" Type="http://schemas.microsoft.com/office/2007/relationships/hdphoto" Target="media/hdphoto14.wdp"/><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0.png"/><Relationship Id="rId80" Type="http://schemas.openxmlformats.org/officeDocument/2006/relationships/image" Target="media/image44.png"/><Relationship Id="rId85" Type="http://schemas.microsoft.com/office/2007/relationships/hdphoto" Target="media/hdphoto18.wdp"/><Relationship Id="rId3" Type="http://schemas.openxmlformats.org/officeDocument/2006/relationships/styles" Target="styles.xml"/><Relationship Id="rId12" Type="http://schemas.openxmlformats.org/officeDocument/2006/relationships/hyperlink" Target="mailto:anai@aica.cu"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hyperlink" Target="https://aicadocs.onrender.com" TargetMode="External"/><Relationship Id="rId38" Type="http://schemas.microsoft.com/office/2007/relationships/hdphoto" Target="media/hdphoto3.wdp"/><Relationship Id="rId46" Type="http://schemas.openxmlformats.org/officeDocument/2006/relationships/image" Target="media/image25.png"/><Relationship Id="rId59" Type="http://schemas.openxmlformats.org/officeDocument/2006/relationships/image" Target="media/image33.png"/><Relationship Id="rId67" Type="http://schemas.microsoft.com/office/2007/relationships/hdphoto" Target="media/hdphoto9.wdp"/><Relationship Id="rId20" Type="http://schemas.openxmlformats.org/officeDocument/2006/relationships/image" Target="media/image8.png"/><Relationship Id="rId41" Type="http://schemas.openxmlformats.org/officeDocument/2006/relationships/image" Target="media/image20.png"/><Relationship Id="rId54" Type="http://schemas.microsoft.com/office/2007/relationships/hdphoto" Target="media/hdphoto5.wdp"/><Relationship Id="rId62" Type="http://schemas.openxmlformats.org/officeDocument/2006/relationships/image" Target="media/image35.png"/><Relationship Id="rId70" Type="http://schemas.openxmlformats.org/officeDocument/2006/relationships/image" Target="media/image39.png"/><Relationship Id="rId75" Type="http://schemas.microsoft.com/office/2007/relationships/hdphoto" Target="media/hdphoto13.wdp"/><Relationship Id="rId83" Type="http://schemas.microsoft.com/office/2007/relationships/hdphoto" Target="media/hdphoto17.wdp"/><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github.com/EduardoProfe666/AicaDocsApi" TargetMode="External"/><Relationship Id="rId36" Type="http://schemas.openxmlformats.org/officeDocument/2006/relationships/hyperlink" Target="https://www.elephantsql.com/" TargetMode="External"/><Relationship Id="rId49" Type="http://schemas.openxmlformats.org/officeDocument/2006/relationships/hyperlink" Target="https://render.com" TargetMode="External"/><Relationship Id="rId57" Type="http://schemas.openxmlformats.org/officeDocument/2006/relationships/image" Target="media/image31.png"/><Relationship Id="rId10" Type="http://schemas.openxmlformats.org/officeDocument/2006/relationships/hyperlink" Target="mailto:egonzalez@ceis.cujae.edu.cu" TargetMode="External"/><Relationship Id="rId31" Type="http://schemas.openxmlformats.org/officeDocument/2006/relationships/image" Target="media/image17.png"/><Relationship Id="rId44" Type="http://schemas.openxmlformats.org/officeDocument/2006/relationships/image" Target="media/image23.emf"/><Relationship Id="rId52" Type="http://schemas.microsoft.com/office/2007/relationships/hdphoto" Target="media/hdphoto4.wdp"/><Relationship Id="rId60" Type="http://schemas.openxmlformats.org/officeDocument/2006/relationships/image" Target="media/image34.png"/><Relationship Id="rId65" Type="http://schemas.microsoft.com/office/2007/relationships/hdphoto" Target="media/hdphoto8.wdp"/><Relationship Id="rId73" Type="http://schemas.microsoft.com/office/2007/relationships/hdphoto" Target="media/hdphoto12.wdp"/><Relationship Id="rId78" Type="http://schemas.openxmlformats.org/officeDocument/2006/relationships/image" Target="media/image43.png"/><Relationship Id="rId81" Type="http://schemas.microsoft.com/office/2007/relationships/hdphoto" Target="media/hdphoto16.wdp"/><Relationship Id="rId86" Type="http://schemas.openxmlformats.org/officeDocument/2006/relationships/hyperlink" Target="https://learn.microsoft.com/es-es/aspnet/core/?view=aspnetcore-8.0" TargetMode="External"/><Relationship Id="rId4" Type="http://schemas.openxmlformats.org/officeDocument/2006/relationships/settings" Target="settings.xml"/><Relationship Id="rId9" Type="http://schemas.openxmlformats.org/officeDocument/2006/relationships/hyperlink" Target="mailto:lrojas@ceis.cujae.edu.cu" TargetMode="External"/><Relationship Id="rId13" Type="http://schemas.openxmlformats.org/officeDocument/2006/relationships/hyperlink" Target="mailto:pedrydev@outlook.comu" TargetMode="External"/><Relationship Id="rId18" Type="http://schemas.openxmlformats.org/officeDocument/2006/relationships/image" Target="media/image6.png"/><Relationship Id="rId39" Type="http://schemas.openxmlformats.org/officeDocument/2006/relationships/hyperlink" Target="https://railway.app/" TargetMode="External"/><Relationship Id="rId34" Type="http://schemas.openxmlformats.org/officeDocument/2006/relationships/image" Target="media/image18.png"/><Relationship Id="rId50" Type="http://schemas.openxmlformats.org/officeDocument/2006/relationships/hyperlink" Target="https://aicadocs-ui.onrender.com" TargetMode="External"/><Relationship Id="rId55" Type="http://schemas.openxmlformats.org/officeDocument/2006/relationships/image" Target="media/image29.png"/><Relationship Id="rId76" Type="http://schemas.openxmlformats.org/officeDocument/2006/relationships/image" Target="media/image42.png"/><Relationship Id="rId7" Type="http://schemas.openxmlformats.org/officeDocument/2006/relationships/endnotes" Target="endnotes.xml"/><Relationship Id="rId71" Type="http://schemas.microsoft.com/office/2007/relationships/hdphoto" Target="media/hdphoto11.wdp"/><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2.png"/><Relationship Id="rId40" Type="http://schemas.openxmlformats.org/officeDocument/2006/relationships/hyperlink" Target="https://aicadocs-s3.up.railway.app/" TargetMode="External"/><Relationship Id="rId45" Type="http://schemas.openxmlformats.org/officeDocument/2006/relationships/image" Target="media/image24.png"/><Relationship Id="rId66" Type="http://schemas.openxmlformats.org/officeDocument/2006/relationships/image" Target="media/image37.png"/><Relationship Id="rId87" Type="http://schemas.openxmlformats.org/officeDocument/2006/relationships/footer" Target="footer1.xml"/><Relationship Id="rId61" Type="http://schemas.microsoft.com/office/2007/relationships/hdphoto" Target="media/hdphoto6.wdp"/><Relationship Id="rId82" Type="http://schemas.openxmlformats.org/officeDocument/2006/relationships/image" Target="media/image45.png"/><Relationship Id="rId19"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51AC904-F28C-42E9-8846-A1960BD14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19</TotalTime>
  <Pages>1</Pages>
  <Words>28914</Words>
  <Characters>159028</Characters>
  <Application>Microsoft Office Word</Application>
  <DocSecurity>0</DocSecurity>
  <Lines>1325</Lines>
  <Paragraphs>3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7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Eduardo</cp:lastModifiedBy>
  <cp:revision>780</cp:revision>
  <cp:lastPrinted>2024-02-29T20:08:00Z</cp:lastPrinted>
  <dcterms:created xsi:type="dcterms:W3CDTF">2022-11-29T03:26:00Z</dcterms:created>
  <dcterms:modified xsi:type="dcterms:W3CDTF">2024-02-29T20:10:00Z</dcterms:modified>
</cp:coreProperties>
</file>